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066D7" w:rsidRDefault="002B2B28" w:rsidP="00EB533A">
      <w:pPr>
        <w:pStyle w:val="Heading1"/>
        <w:jc w:val="center"/>
      </w:pPr>
      <w:bookmarkStart w:id="0" w:name="_Toc281135569"/>
      <w:bookmarkStart w:id="1" w:name="_Toc497199116"/>
      <w:r>
        <w:t>201</w:t>
      </w:r>
      <w:r w:rsidR="00227B76">
        <w:t>7</w:t>
      </w:r>
      <w:r>
        <w:t xml:space="preserve"> </w:t>
      </w:r>
      <w:r w:rsidR="00A81EB4">
        <w:t>Observing Notes</w:t>
      </w:r>
      <w:bookmarkEnd w:id="0"/>
      <w:bookmarkEnd w:id="1"/>
    </w:p>
    <w:p w:rsidR="00423C4B" w:rsidRPr="00423C4B" w:rsidRDefault="00423C4B" w:rsidP="00423C4B"/>
    <w:p w:rsidR="002B2B28" w:rsidRPr="002B2B28" w:rsidRDefault="003C3DF2" w:rsidP="002B2B28">
      <w:r>
        <w:rPr>
          <w:noProof/>
        </w:rPr>
        <w:drawing>
          <wp:anchor distT="0" distB="0" distL="114300" distR="114300" simplePos="0" relativeHeight="251665920" behindDoc="0" locked="0" layoutInCell="1" allowOverlap="1" wp14:anchorId="430A27F1">
            <wp:simplePos x="0" y="0"/>
            <wp:positionH relativeFrom="column">
              <wp:posOffset>2851515</wp:posOffset>
            </wp:positionH>
            <wp:positionV relativeFrom="paragraph">
              <wp:posOffset>4733051</wp:posOffset>
            </wp:positionV>
            <wp:extent cx="3262215" cy="2364778"/>
            <wp:effectExtent l="0" t="0" r="0" b="0"/>
            <wp:wrapNone/>
            <wp:docPr id="547" name="Picture 547" descr="C:\Users\Steven Hill\AppData\Local\Microsoft\Windows\INetCache\Content.Word\2017-09-06-2XXX_X-IGU-WhtBal-ClrSmth-Sat200pct-FlatCrop-Wavelets-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ven Hill\AppData\Local\Microsoft\Windows\INetCache\Content.Word\2017-09-06-2XXX_X-IGU-WhtBal-ClrSmth-Sat200pct-FlatCrop-Wavelets-HalfSize.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63693" cy="2365849"/>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4656" behindDoc="0" locked="0" layoutInCell="1" allowOverlap="1">
            <wp:simplePos x="0" y="0"/>
            <wp:positionH relativeFrom="column">
              <wp:posOffset>1979930</wp:posOffset>
            </wp:positionH>
            <wp:positionV relativeFrom="paragraph">
              <wp:posOffset>2423958</wp:posOffset>
            </wp:positionV>
            <wp:extent cx="2752090" cy="2068195"/>
            <wp:effectExtent l="0" t="342900" r="0" b="332105"/>
            <wp:wrapNone/>
            <wp:docPr id="480" name="Picture 5" descr="F:\Astronomy\Projects\Nebulae-Diffuse\M42 - Orion Nebula\Imaging Data\20170221UT-430mm\M42-20170221UT-LRGB-HalfSize-Stretched-Sat150pct-Wavelets1x5Masked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Nebulae-Diffuse\M42 - Orion Nebula\Imaging Data\20170221UT-430mm\M42-20170221UT-LRGB-HalfSize-Stretched-Sat150pct-Wavelets1x5Maskedt.jpg"/>
                    <pic:cNvPicPr>
                      <a:picLocks noChangeAspect="1" noChangeArrowheads="1"/>
                    </pic:cNvPicPr>
                  </pic:nvPicPr>
                  <pic:blipFill>
                    <a:blip r:embed="rId9" cstate="print">
                      <a:extLst>
                        <a:ext uri="{BEBA8EAE-BF5A-486C-A8C5-ECC9F3942E4B}">
                          <a14:imgProps xmlns:a14="http://schemas.microsoft.com/office/drawing/2010/main">
                            <a14:imgLayer r:embed="rId10">
                              <a14:imgEffect>
                                <a14:brightnessContrast bright="20000" contrast="-20000"/>
                              </a14:imgEffect>
                            </a14:imgLayer>
                          </a14:imgProps>
                        </a:ext>
                      </a:extLst>
                    </a:blip>
                    <a:srcRect/>
                    <a:stretch>
                      <a:fillRect/>
                    </a:stretch>
                  </pic:blipFill>
                  <pic:spPr bwMode="auto">
                    <a:xfrm rot="5400000">
                      <a:off x="0" y="0"/>
                      <a:ext cx="2752090" cy="206819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22387F">
        <w:rPr>
          <w:noProof/>
          <w:lang w:bidi="ar-SA"/>
        </w:rPr>
        <w:drawing>
          <wp:anchor distT="0" distB="0" distL="114300" distR="114300" simplePos="0" relativeHeight="251657728" behindDoc="0" locked="0" layoutInCell="1" allowOverlap="1">
            <wp:simplePos x="0" y="0"/>
            <wp:positionH relativeFrom="column">
              <wp:posOffset>3644918</wp:posOffset>
            </wp:positionH>
            <wp:positionV relativeFrom="paragraph">
              <wp:posOffset>2389580</wp:posOffset>
            </wp:positionV>
            <wp:extent cx="2926715" cy="1991995"/>
            <wp:effectExtent l="0" t="476250" r="0" b="446405"/>
            <wp:wrapNone/>
            <wp:docPr id="481" name="Picture 2" descr="F:\Astronomy\Projects\Nebulae-Diffuse\M42 - Orion Nebula\Imaging Data\20170316UT\M42-20170316UT-X50-LRGB-Wavelets-ColBal-Gam7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Nebulae-Diffuse\M42 - Orion Nebula\Imaging Data\20170316UT\M42-20170316UT-X50-LRGB-Wavelets-ColBal-Gam70pct.jpg"/>
                    <pic:cNvPicPr>
                      <a:picLocks noChangeAspect="1" noChangeArrowheads="1"/>
                    </pic:cNvPicPr>
                  </pic:nvPicPr>
                  <pic:blipFill>
                    <a:blip r:embed="rId11" cstate="print"/>
                    <a:srcRect/>
                    <a:stretch>
                      <a:fillRect/>
                    </a:stretch>
                  </pic:blipFill>
                  <pic:spPr bwMode="auto">
                    <a:xfrm rot="5400000">
                      <a:off x="0" y="0"/>
                      <a:ext cx="2926715" cy="1991995"/>
                    </a:xfrm>
                    <a:prstGeom prst="rect">
                      <a:avLst/>
                    </a:prstGeom>
                    <a:noFill/>
                    <a:ln w="9525">
                      <a:noFill/>
                      <a:miter lim="800000"/>
                      <a:headEnd/>
                      <a:tailEnd/>
                    </a:ln>
                  </pic:spPr>
                </pic:pic>
              </a:graphicData>
            </a:graphic>
          </wp:anchor>
        </w:drawing>
      </w:r>
      <w:r w:rsidR="0022387F">
        <w:rPr>
          <w:noProof/>
          <w:lang w:bidi="ar-SA"/>
        </w:rPr>
        <w:drawing>
          <wp:anchor distT="0" distB="0" distL="114300" distR="114300" simplePos="0" relativeHeight="251666944" behindDoc="0" locked="0" layoutInCell="1" allowOverlap="1">
            <wp:simplePos x="0" y="0"/>
            <wp:positionH relativeFrom="column">
              <wp:posOffset>19050</wp:posOffset>
            </wp:positionH>
            <wp:positionV relativeFrom="paragraph">
              <wp:posOffset>3197948</wp:posOffset>
            </wp:positionV>
            <wp:extent cx="2914650" cy="3902710"/>
            <wp:effectExtent l="19050" t="0" r="0" b="0"/>
            <wp:wrapNone/>
            <wp:docPr id="505" name="Picture 8" descr="F:\Astronomy\Projects\Moon\Imaging Data\20170505UT\2017-05-05-0419_7-Moon_685NIR-PlatoAligned-Stack200-Wavelets1x15+2x10-Gamma1.3-HalfSize-Colorad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Astronomy\Projects\Moon\Imaging Data\20170505UT\2017-05-05-0419_7-Moon_685NIR-PlatoAligned-Stack200-Wavelets1x15+2x10-Gamma1.3-HalfSize-Colorado.jpg"/>
                    <pic:cNvPicPr>
                      <a:picLocks noChangeAspect="1" noChangeArrowheads="1"/>
                    </pic:cNvPicPr>
                  </pic:nvPicPr>
                  <pic:blipFill>
                    <a:blip r:embed="rId12" cstate="print"/>
                    <a:srcRect/>
                    <a:stretch>
                      <a:fillRect/>
                    </a:stretch>
                  </pic:blipFill>
                  <pic:spPr bwMode="auto">
                    <a:xfrm>
                      <a:off x="0" y="0"/>
                      <a:ext cx="2914650" cy="3902710"/>
                    </a:xfrm>
                    <a:prstGeom prst="rect">
                      <a:avLst/>
                    </a:prstGeom>
                    <a:noFill/>
                    <a:ln w="9525">
                      <a:noFill/>
                      <a:miter lim="800000"/>
                      <a:headEnd/>
                      <a:tailEnd/>
                    </a:ln>
                  </pic:spPr>
                </pic:pic>
              </a:graphicData>
            </a:graphic>
          </wp:anchor>
        </w:drawing>
      </w:r>
      <w:r w:rsidR="0022387F">
        <w:rPr>
          <w:noProof/>
          <w:lang w:bidi="ar-SA"/>
        </w:rPr>
        <w:drawing>
          <wp:anchor distT="0" distB="0" distL="114300" distR="114300" simplePos="0" relativeHeight="251658752" behindDoc="0" locked="0" layoutInCell="1" allowOverlap="1">
            <wp:simplePos x="0" y="0"/>
            <wp:positionH relativeFrom="column">
              <wp:posOffset>3685773</wp:posOffset>
            </wp:positionH>
            <wp:positionV relativeFrom="paragraph">
              <wp:posOffset>283606</wp:posOffset>
            </wp:positionV>
            <wp:extent cx="2422630" cy="2415654"/>
            <wp:effectExtent l="19050" t="0" r="0" b="0"/>
            <wp:wrapNone/>
            <wp:docPr id="504" name="Picture 7" descr="F:\Astronomy\Projects\Planets\Jupiter\Imaging Data\20170505UT\2017-05-05-0336_1-Hill-Jupiter-RGB-with-EPIC-Earth-Annota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Astronomy\Projects\Planets\Jupiter\Imaging Data\20170505UT\2017-05-05-0336_1-Hill-Jupiter-RGB-with-EPIC-Earth-Annotated.png"/>
                    <pic:cNvPicPr>
                      <a:picLocks noChangeAspect="1" noChangeArrowheads="1"/>
                    </pic:cNvPicPr>
                  </pic:nvPicPr>
                  <pic:blipFill>
                    <a:blip r:embed="rId13" cstate="print"/>
                    <a:srcRect/>
                    <a:stretch>
                      <a:fillRect/>
                    </a:stretch>
                  </pic:blipFill>
                  <pic:spPr bwMode="auto">
                    <a:xfrm>
                      <a:off x="0" y="0"/>
                      <a:ext cx="2422630" cy="2415654"/>
                    </a:xfrm>
                    <a:prstGeom prst="rect">
                      <a:avLst/>
                    </a:prstGeom>
                    <a:noFill/>
                    <a:ln w="9525">
                      <a:noFill/>
                      <a:miter lim="800000"/>
                      <a:headEnd/>
                      <a:tailEnd/>
                    </a:ln>
                  </pic:spPr>
                </pic:pic>
              </a:graphicData>
            </a:graphic>
          </wp:anchor>
        </w:drawing>
      </w:r>
      <w:r w:rsidR="0022387F">
        <w:rPr>
          <w:noProof/>
        </w:rPr>
        <w:drawing>
          <wp:anchor distT="0" distB="0" distL="114300" distR="114300" simplePos="0" relativeHeight="251659776" behindDoc="0" locked="0" layoutInCell="1" allowOverlap="1" wp14:anchorId="07BC97FD">
            <wp:simplePos x="0" y="0"/>
            <wp:positionH relativeFrom="column">
              <wp:posOffset>18106</wp:posOffset>
            </wp:positionH>
            <wp:positionV relativeFrom="paragraph">
              <wp:posOffset>287800</wp:posOffset>
            </wp:positionV>
            <wp:extent cx="3666653" cy="2910406"/>
            <wp:effectExtent l="0" t="0" r="0" b="0"/>
            <wp:wrapNone/>
            <wp:docPr id="560" name="Picture 560" descr="C:\Users\Steven Hill\AppData\Local\Microsoft\Windows\INetCache\Content.Word\Totality-20170821UT--0006-001ms-Aligned_thru_512ms-SmartMergeCurve-Gam-Wavelets2-Sat130pct-Crop-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Steven Hill\AppData\Local\Microsoft\Windows\INetCache\Content.Word\Totality-20170821UT--0006-001ms-Aligned_thru_512ms-SmartMergeCurve-Gam-Wavelets2-Sat130pct-Crop-HalfSize.jpg"/>
                    <pic:cNvPicPr>
                      <a:picLocks noChangeAspect="1" noChangeArrowheads="1"/>
                    </pic:cNvPicPr>
                  </pic:nvPicPr>
                  <pic:blipFill>
                    <a:blip r:embed="rId14" cstate="print">
                      <a:extLst>
                        <a:ext uri="{BEBA8EAE-BF5A-486C-A8C5-ECC9F3942E4B}">
                          <a14:imgProps xmlns:a14="http://schemas.microsoft.com/office/drawing/2010/main">
                            <a14:imgLayer r:embed="rId15">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3671626" cy="2914353"/>
                    </a:xfrm>
                    <a:prstGeom prst="rect">
                      <a:avLst/>
                    </a:prstGeom>
                    <a:noFill/>
                    <a:ln>
                      <a:noFill/>
                    </a:ln>
                  </pic:spPr>
                </pic:pic>
              </a:graphicData>
            </a:graphic>
            <wp14:sizeRelH relativeFrom="page">
              <wp14:pctWidth>0</wp14:pctWidth>
            </wp14:sizeRelH>
            <wp14:sizeRelV relativeFrom="page">
              <wp14:pctHeight>0</wp14:pctHeight>
            </wp14:sizeRelV>
          </wp:anchor>
        </w:drawing>
      </w:r>
      <w:r w:rsidR="002B2B28">
        <w:br w:type="page"/>
      </w:r>
    </w:p>
    <w:bookmarkStart w:id="2" w:name="_GoBack"/>
    <w:bookmarkEnd w:id="2"/>
    <w:p w:rsidR="004F5E65" w:rsidRDefault="003D018E">
      <w:pPr>
        <w:pStyle w:val="TOC1"/>
        <w:tabs>
          <w:tab w:val="right" w:leader="dot" w:pos="9350"/>
        </w:tabs>
        <w:rPr>
          <w:rFonts w:asciiTheme="minorHAnsi" w:eastAsiaTheme="minorEastAsia" w:hAnsiTheme="minorHAnsi" w:cstheme="minorBidi"/>
          <w:b w:val="0"/>
          <w:bCs w:val="0"/>
          <w:caps w:val="0"/>
          <w:noProof/>
          <w:sz w:val="22"/>
          <w:szCs w:val="22"/>
          <w:lang w:bidi="ar-SA"/>
        </w:rPr>
      </w:pPr>
      <w:r>
        <w:rPr>
          <w:b w:val="0"/>
          <w:bCs w:val="0"/>
          <w:caps w:val="0"/>
          <w:smallCaps/>
        </w:rPr>
        <w:lastRenderedPageBreak/>
        <w:fldChar w:fldCharType="begin"/>
      </w:r>
      <w:r w:rsidR="009E568F">
        <w:instrText xml:space="preserve"> TOC \o "2-3" \h \z \t "Heading 1,1" </w:instrText>
      </w:r>
      <w:r>
        <w:rPr>
          <w:b w:val="0"/>
          <w:bCs w:val="0"/>
          <w:caps w:val="0"/>
          <w:smallCaps/>
        </w:rPr>
        <w:fldChar w:fldCharType="separate"/>
      </w:r>
      <w:hyperlink w:anchor="_Toc497199116" w:history="1">
        <w:r w:rsidR="004F5E65" w:rsidRPr="00676ADC">
          <w:rPr>
            <w:rStyle w:val="Hyperlink"/>
            <w:noProof/>
          </w:rPr>
          <w:t>2017 Observing Notes</w:t>
        </w:r>
        <w:r w:rsidR="004F5E65">
          <w:rPr>
            <w:noProof/>
            <w:webHidden/>
          </w:rPr>
          <w:tab/>
        </w:r>
        <w:r w:rsidR="004F5E65">
          <w:rPr>
            <w:noProof/>
            <w:webHidden/>
          </w:rPr>
          <w:fldChar w:fldCharType="begin"/>
        </w:r>
        <w:r w:rsidR="004F5E65">
          <w:rPr>
            <w:noProof/>
            <w:webHidden/>
          </w:rPr>
          <w:instrText xml:space="preserve"> PAGEREF _Toc497199116 \h </w:instrText>
        </w:r>
        <w:r w:rsidR="004F5E65">
          <w:rPr>
            <w:noProof/>
            <w:webHidden/>
          </w:rPr>
        </w:r>
        <w:r w:rsidR="004F5E65">
          <w:rPr>
            <w:noProof/>
            <w:webHidden/>
          </w:rPr>
          <w:fldChar w:fldCharType="separate"/>
        </w:r>
        <w:r w:rsidR="004F5E65">
          <w:rPr>
            <w:noProof/>
            <w:webHidden/>
          </w:rPr>
          <w:t>1</w:t>
        </w:r>
        <w:r w:rsidR="004F5E65">
          <w:rPr>
            <w:noProof/>
            <w:webHidden/>
          </w:rPr>
          <w:fldChar w:fldCharType="end"/>
        </w:r>
      </w:hyperlink>
    </w:p>
    <w:p w:rsidR="004F5E65" w:rsidRDefault="004F5E65">
      <w:pPr>
        <w:pStyle w:val="TOC2"/>
        <w:tabs>
          <w:tab w:val="right" w:leader="dot" w:pos="9350"/>
        </w:tabs>
        <w:rPr>
          <w:rFonts w:asciiTheme="minorHAnsi" w:eastAsiaTheme="minorEastAsia" w:hAnsiTheme="minorHAnsi" w:cstheme="minorBidi"/>
          <w:smallCaps w:val="0"/>
          <w:noProof/>
          <w:sz w:val="22"/>
          <w:szCs w:val="22"/>
          <w:lang w:bidi="ar-SA"/>
        </w:rPr>
      </w:pPr>
      <w:hyperlink w:anchor="_Toc497199117" w:history="1">
        <w:r w:rsidRPr="00676ADC">
          <w:rPr>
            <w:rStyle w:val="Hyperlink"/>
            <w:noProof/>
          </w:rPr>
          <w:t>Year in Review</w:t>
        </w:r>
        <w:r>
          <w:rPr>
            <w:noProof/>
            <w:webHidden/>
          </w:rPr>
          <w:tab/>
        </w:r>
        <w:r>
          <w:rPr>
            <w:noProof/>
            <w:webHidden/>
          </w:rPr>
          <w:fldChar w:fldCharType="begin"/>
        </w:r>
        <w:r>
          <w:rPr>
            <w:noProof/>
            <w:webHidden/>
          </w:rPr>
          <w:instrText xml:space="preserve"> PAGEREF _Toc497199117 \h </w:instrText>
        </w:r>
        <w:r>
          <w:rPr>
            <w:noProof/>
            <w:webHidden/>
          </w:rPr>
        </w:r>
        <w:r>
          <w:rPr>
            <w:noProof/>
            <w:webHidden/>
          </w:rPr>
          <w:fldChar w:fldCharType="separate"/>
        </w:r>
        <w:r>
          <w:rPr>
            <w:noProof/>
            <w:webHidden/>
          </w:rPr>
          <w:t>3</w:t>
        </w:r>
        <w:r>
          <w:rPr>
            <w:noProof/>
            <w:webHidden/>
          </w:rPr>
          <w:fldChar w:fldCharType="end"/>
        </w:r>
      </w:hyperlink>
    </w:p>
    <w:p w:rsidR="004F5E65" w:rsidRDefault="004F5E65">
      <w:pPr>
        <w:pStyle w:val="TOC2"/>
        <w:tabs>
          <w:tab w:val="right" w:leader="dot" w:pos="9350"/>
        </w:tabs>
        <w:rPr>
          <w:rFonts w:asciiTheme="minorHAnsi" w:eastAsiaTheme="minorEastAsia" w:hAnsiTheme="minorHAnsi" w:cstheme="minorBidi"/>
          <w:smallCaps w:val="0"/>
          <w:noProof/>
          <w:sz w:val="22"/>
          <w:szCs w:val="22"/>
          <w:lang w:bidi="ar-SA"/>
        </w:rPr>
      </w:pPr>
      <w:hyperlink w:anchor="_Toc497199118" w:history="1">
        <w:r w:rsidRPr="00676ADC">
          <w:rPr>
            <w:rStyle w:val="Hyperlink"/>
            <w:noProof/>
          </w:rPr>
          <w:t>January</w:t>
        </w:r>
        <w:r>
          <w:rPr>
            <w:noProof/>
            <w:webHidden/>
          </w:rPr>
          <w:tab/>
        </w:r>
        <w:r>
          <w:rPr>
            <w:noProof/>
            <w:webHidden/>
          </w:rPr>
          <w:fldChar w:fldCharType="begin"/>
        </w:r>
        <w:r>
          <w:rPr>
            <w:noProof/>
            <w:webHidden/>
          </w:rPr>
          <w:instrText xml:space="preserve"> PAGEREF _Toc497199118 \h </w:instrText>
        </w:r>
        <w:r>
          <w:rPr>
            <w:noProof/>
            <w:webHidden/>
          </w:rPr>
        </w:r>
        <w:r>
          <w:rPr>
            <w:noProof/>
            <w:webHidden/>
          </w:rPr>
          <w:fldChar w:fldCharType="separate"/>
        </w:r>
        <w:r>
          <w:rPr>
            <w:noProof/>
            <w:webHidden/>
          </w:rPr>
          <w:t>4</w:t>
        </w:r>
        <w:r>
          <w:rPr>
            <w:noProof/>
            <w:webHidden/>
          </w:rPr>
          <w:fldChar w:fldCharType="end"/>
        </w:r>
      </w:hyperlink>
    </w:p>
    <w:p w:rsidR="004F5E65" w:rsidRDefault="004F5E65">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19" w:history="1">
        <w:r w:rsidRPr="00676ADC">
          <w:rPr>
            <w:rStyle w:val="Hyperlink"/>
            <w:noProof/>
          </w:rPr>
          <w:t>2017-Jan-17 (Jan-18 UT):  M42 in 889nm CH4</w:t>
        </w:r>
        <w:r>
          <w:rPr>
            <w:noProof/>
            <w:webHidden/>
          </w:rPr>
          <w:tab/>
        </w:r>
        <w:r>
          <w:rPr>
            <w:noProof/>
            <w:webHidden/>
          </w:rPr>
          <w:fldChar w:fldCharType="begin"/>
        </w:r>
        <w:r>
          <w:rPr>
            <w:noProof/>
            <w:webHidden/>
          </w:rPr>
          <w:instrText xml:space="preserve"> PAGEREF _Toc497199119 \h </w:instrText>
        </w:r>
        <w:r>
          <w:rPr>
            <w:noProof/>
            <w:webHidden/>
          </w:rPr>
        </w:r>
        <w:r>
          <w:rPr>
            <w:noProof/>
            <w:webHidden/>
          </w:rPr>
          <w:fldChar w:fldCharType="separate"/>
        </w:r>
        <w:r>
          <w:rPr>
            <w:noProof/>
            <w:webHidden/>
          </w:rPr>
          <w:t>4</w:t>
        </w:r>
        <w:r>
          <w:rPr>
            <w:noProof/>
            <w:webHidden/>
          </w:rPr>
          <w:fldChar w:fldCharType="end"/>
        </w:r>
      </w:hyperlink>
    </w:p>
    <w:p w:rsidR="004F5E65" w:rsidRDefault="004F5E65">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20" w:history="1">
        <w:r w:rsidRPr="00676ADC">
          <w:rPr>
            <w:rStyle w:val="Hyperlink"/>
            <w:noProof/>
          </w:rPr>
          <w:t>2017-Jan-18 (Jan-19 UT):  M33 in 889nm CH4 and M42 in &gt;685nm NIR and 889nm CH4</w:t>
        </w:r>
        <w:r>
          <w:rPr>
            <w:noProof/>
            <w:webHidden/>
          </w:rPr>
          <w:tab/>
        </w:r>
        <w:r>
          <w:rPr>
            <w:noProof/>
            <w:webHidden/>
          </w:rPr>
          <w:fldChar w:fldCharType="begin"/>
        </w:r>
        <w:r>
          <w:rPr>
            <w:noProof/>
            <w:webHidden/>
          </w:rPr>
          <w:instrText xml:space="preserve"> PAGEREF _Toc497199120 \h </w:instrText>
        </w:r>
        <w:r>
          <w:rPr>
            <w:noProof/>
            <w:webHidden/>
          </w:rPr>
        </w:r>
        <w:r>
          <w:rPr>
            <w:noProof/>
            <w:webHidden/>
          </w:rPr>
          <w:fldChar w:fldCharType="separate"/>
        </w:r>
        <w:r>
          <w:rPr>
            <w:noProof/>
            <w:webHidden/>
          </w:rPr>
          <w:t>5</w:t>
        </w:r>
        <w:r>
          <w:rPr>
            <w:noProof/>
            <w:webHidden/>
          </w:rPr>
          <w:fldChar w:fldCharType="end"/>
        </w:r>
      </w:hyperlink>
    </w:p>
    <w:p w:rsidR="004F5E65" w:rsidRDefault="004F5E65">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21" w:history="1">
        <w:r w:rsidRPr="00676ADC">
          <w:rPr>
            <w:rStyle w:val="Hyperlink"/>
            <w:noProof/>
          </w:rPr>
          <w:t>2017-Jan-19 (Jan-20 UT):  M33 in 380nm NUV</w:t>
        </w:r>
        <w:r>
          <w:rPr>
            <w:noProof/>
            <w:webHidden/>
          </w:rPr>
          <w:tab/>
        </w:r>
        <w:r>
          <w:rPr>
            <w:noProof/>
            <w:webHidden/>
          </w:rPr>
          <w:fldChar w:fldCharType="begin"/>
        </w:r>
        <w:r>
          <w:rPr>
            <w:noProof/>
            <w:webHidden/>
          </w:rPr>
          <w:instrText xml:space="preserve"> PAGEREF _Toc497199121 \h </w:instrText>
        </w:r>
        <w:r>
          <w:rPr>
            <w:noProof/>
            <w:webHidden/>
          </w:rPr>
        </w:r>
        <w:r>
          <w:rPr>
            <w:noProof/>
            <w:webHidden/>
          </w:rPr>
          <w:fldChar w:fldCharType="separate"/>
        </w:r>
        <w:r>
          <w:rPr>
            <w:noProof/>
            <w:webHidden/>
          </w:rPr>
          <w:t>7</w:t>
        </w:r>
        <w:r>
          <w:rPr>
            <w:noProof/>
            <w:webHidden/>
          </w:rPr>
          <w:fldChar w:fldCharType="end"/>
        </w:r>
      </w:hyperlink>
    </w:p>
    <w:p w:rsidR="004F5E65" w:rsidRDefault="004F5E65">
      <w:pPr>
        <w:pStyle w:val="TOC2"/>
        <w:tabs>
          <w:tab w:val="right" w:leader="dot" w:pos="9350"/>
        </w:tabs>
        <w:rPr>
          <w:rFonts w:asciiTheme="minorHAnsi" w:eastAsiaTheme="minorEastAsia" w:hAnsiTheme="minorHAnsi" w:cstheme="minorBidi"/>
          <w:smallCaps w:val="0"/>
          <w:noProof/>
          <w:sz w:val="22"/>
          <w:szCs w:val="22"/>
          <w:lang w:bidi="ar-SA"/>
        </w:rPr>
      </w:pPr>
      <w:hyperlink w:anchor="_Toc497199122" w:history="1">
        <w:r w:rsidRPr="00676ADC">
          <w:rPr>
            <w:rStyle w:val="Hyperlink"/>
            <w:noProof/>
          </w:rPr>
          <w:t>February</w:t>
        </w:r>
        <w:r>
          <w:rPr>
            <w:noProof/>
            <w:webHidden/>
          </w:rPr>
          <w:tab/>
        </w:r>
        <w:r>
          <w:rPr>
            <w:noProof/>
            <w:webHidden/>
          </w:rPr>
          <w:fldChar w:fldCharType="begin"/>
        </w:r>
        <w:r>
          <w:rPr>
            <w:noProof/>
            <w:webHidden/>
          </w:rPr>
          <w:instrText xml:space="preserve"> PAGEREF _Toc497199122 \h </w:instrText>
        </w:r>
        <w:r>
          <w:rPr>
            <w:noProof/>
            <w:webHidden/>
          </w:rPr>
        </w:r>
        <w:r>
          <w:rPr>
            <w:noProof/>
            <w:webHidden/>
          </w:rPr>
          <w:fldChar w:fldCharType="separate"/>
        </w:r>
        <w:r>
          <w:rPr>
            <w:noProof/>
            <w:webHidden/>
          </w:rPr>
          <w:t>8</w:t>
        </w:r>
        <w:r>
          <w:rPr>
            <w:noProof/>
            <w:webHidden/>
          </w:rPr>
          <w:fldChar w:fldCharType="end"/>
        </w:r>
      </w:hyperlink>
    </w:p>
    <w:p w:rsidR="004F5E65" w:rsidRDefault="004F5E65">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23" w:history="1">
        <w:r w:rsidRPr="00676ADC">
          <w:rPr>
            <w:rStyle w:val="Hyperlink"/>
            <w:noProof/>
          </w:rPr>
          <w:t>2017-Feb-20 (Feb-21 UT):  M42 RGB</w:t>
        </w:r>
        <w:r>
          <w:rPr>
            <w:noProof/>
            <w:webHidden/>
          </w:rPr>
          <w:tab/>
        </w:r>
        <w:r>
          <w:rPr>
            <w:noProof/>
            <w:webHidden/>
          </w:rPr>
          <w:fldChar w:fldCharType="begin"/>
        </w:r>
        <w:r>
          <w:rPr>
            <w:noProof/>
            <w:webHidden/>
          </w:rPr>
          <w:instrText xml:space="preserve"> PAGEREF _Toc497199123 \h </w:instrText>
        </w:r>
        <w:r>
          <w:rPr>
            <w:noProof/>
            <w:webHidden/>
          </w:rPr>
        </w:r>
        <w:r>
          <w:rPr>
            <w:noProof/>
            <w:webHidden/>
          </w:rPr>
          <w:fldChar w:fldCharType="separate"/>
        </w:r>
        <w:r>
          <w:rPr>
            <w:noProof/>
            <w:webHidden/>
          </w:rPr>
          <w:t>8</w:t>
        </w:r>
        <w:r>
          <w:rPr>
            <w:noProof/>
            <w:webHidden/>
          </w:rPr>
          <w:fldChar w:fldCharType="end"/>
        </w:r>
      </w:hyperlink>
    </w:p>
    <w:p w:rsidR="004F5E65" w:rsidRDefault="004F5E65">
      <w:pPr>
        <w:pStyle w:val="TOC2"/>
        <w:tabs>
          <w:tab w:val="right" w:leader="dot" w:pos="9350"/>
        </w:tabs>
        <w:rPr>
          <w:rFonts w:asciiTheme="minorHAnsi" w:eastAsiaTheme="minorEastAsia" w:hAnsiTheme="minorHAnsi" w:cstheme="minorBidi"/>
          <w:smallCaps w:val="0"/>
          <w:noProof/>
          <w:sz w:val="22"/>
          <w:szCs w:val="22"/>
          <w:lang w:bidi="ar-SA"/>
        </w:rPr>
      </w:pPr>
      <w:hyperlink w:anchor="_Toc497199124" w:history="1">
        <w:r w:rsidRPr="00676ADC">
          <w:rPr>
            <w:rStyle w:val="Hyperlink"/>
            <w:noProof/>
          </w:rPr>
          <w:t>March</w:t>
        </w:r>
        <w:r>
          <w:rPr>
            <w:noProof/>
            <w:webHidden/>
          </w:rPr>
          <w:tab/>
        </w:r>
        <w:r>
          <w:rPr>
            <w:noProof/>
            <w:webHidden/>
          </w:rPr>
          <w:fldChar w:fldCharType="begin"/>
        </w:r>
        <w:r>
          <w:rPr>
            <w:noProof/>
            <w:webHidden/>
          </w:rPr>
          <w:instrText xml:space="preserve"> PAGEREF _Toc497199124 \h </w:instrText>
        </w:r>
        <w:r>
          <w:rPr>
            <w:noProof/>
            <w:webHidden/>
          </w:rPr>
        </w:r>
        <w:r>
          <w:rPr>
            <w:noProof/>
            <w:webHidden/>
          </w:rPr>
          <w:fldChar w:fldCharType="separate"/>
        </w:r>
        <w:r>
          <w:rPr>
            <w:noProof/>
            <w:webHidden/>
          </w:rPr>
          <w:t>9</w:t>
        </w:r>
        <w:r>
          <w:rPr>
            <w:noProof/>
            <w:webHidden/>
          </w:rPr>
          <w:fldChar w:fldCharType="end"/>
        </w:r>
      </w:hyperlink>
    </w:p>
    <w:p w:rsidR="004F5E65" w:rsidRDefault="004F5E65">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25" w:history="1">
        <w:r w:rsidRPr="00676ADC">
          <w:rPr>
            <w:rStyle w:val="Hyperlink"/>
            <w:noProof/>
          </w:rPr>
          <w:t>Spring 2017 Planning</w:t>
        </w:r>
        <w:r>
          <w:rPr>
            <w:noProof/>
            <w:webHidden/>
          </w:rPr>
          <w:tab/>
        </w:r>
        <w:r>
          <w:rPr>
            <w:noProof/>
            <w:webHidden/>
          </w:rPr>
          <w:fldChar w:fldCharType="begin"/>
        </w:r>
        <w:r>
          <w:rPr>
            <w:noProof/>
            <w:webHidden/>
          </w:rPr>
          <w:instrText xml:space="preserve"> PAGEREF _Toc497199125 \h </w:instrText>
        </w:r>
        <w:r>
          <w:rPr>
            <w:noProof/>
            <w:webHidden/>
          </w:rPr>
        </w:r>
        <w:r>
          <w:rPr>
            <w:noProof/>
            <w:webHidden/>
          </w:rPr>
          <w:fldChar w:fldCharType="separate"/>
        </w:r>
        <w:r>
          <w:rPr>
            <w:noProof/>
            <w:webHidden/>
          </w:rPr>
          <w:t>9</w:t>
        </w:r>
        <w:r>
          <w:rPr>
            <w:noProof/>
            <w:webHidden/>
          </w:rPr>
          <w:fldChar w:fldCharType="end"/>
        </w:r>
      </w:hyperlink>
    </w:p>
    <w:p w:rsidR="004F5E65" w:rsidRDefault="004F5E65">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26" w:history="1">
        <w:r w:rsidRPr="00676ADC">
          <w:rPr>
            <w:rStyle w:val="Hyperlink"/>
            <w:noProof/>
          </w:rPr>
          <w:t>2017-Mar-15 (Mar-15&amp;16 UT):  Venus, M42 and NGC2392 Video</w:t>
        </w:r>
        <w:r>
          <w:rPr>
            <w:noProof/>
            <w:webHidden/>
          </w:rPr>
          <w:tab/>
        </w:r>
        <w:r>
          <w:rPr>
            <w:noProof/>
            <w:webHidden/>
          </w:rPr>
          <w:fldChar w:fldCharType="begin"/>
        </w:r>
        <w:r>
          <w:rPr>
            <w:noProof/>
            <w:webHidden/>
          </w:rPr>
          <w:instrText xml:space="preserve"> PAGEREF _Toc497199126 \h </w:instrText>
        </w:r>
        <w:r>
          <w:rPr>
            <w:noProof/>
            <w:webHidden/>
          </w:rPr>
        </w:r>
        <w:r>
          <w:rPr>
            <w:noProof/>
            <w:webHidden/>
          </w:rPr>
          <w:fldChar w:fldCharType="separate"/>
        </w:r>
        <w:r>
          <w:rPr>
            <w:noProof/>
            <w:webHidden/>
          </w:rPr>
          <w:t>10</w:t>
        </w:r>
        <w:r>
          <w:rPr>
            <w:noProof/>
            <w:webHidden/>
          </w:rPr>
          <w:fldChar w:fldCharType="end"/>
        </w:r>
      </w:hyperlink>
    </w:p>
    <w:p w:rsidR="004F5E65" w:rsidRDefault="004F5E65">
      <w:pPr>
        <w:pStyle w:val="TOC2"/>
        <w:tabs>
          <w:tab w:val="right" w:leader="dot" w:pos="9350"/>
        </w:tabs>
        <w:rPr>
          <w:rFonts w:asciiTheme="minorHAnsi" w:eastAsiaTheme="minorEastAsia" w:hAnsiTheme="minorHAnsi" w:cstheme="minorBidi"/>
          <w:smallCaps w:val="0"/>
          <w:noProof/>
          <w:sz w:val="22"/>
          <w:szCs w:val="22"/>
          <w:lang w:bidi="ar-SA"/>
        </w:rPr>
      </w:pPr>
      <w:hyperlink w:anchor="_Toc497199127" w:history="1">
        <w:r w:rsidRPr="00676ADC">
          <w:rPr>
            <w:rStyle w:val="Hyperlink"/>
            <w:noProof/>
          </w:rPr>
          <w:t>April</w:t>
        </w:r>
        <w:r>
          <w:rPr>
            <w:noProof/>
            <w:webHidden/>
          </w:rPr>
          <w:tab/>
        </w:r>
        <w:r>
          <w:rPr>
            <w:noProof/>
            <w:webHidden/>
          </w:rPr>
          <w:fldChar w:fldCharType="begin"/>
        </w:r>
        <w:r>
          <w:rPr>
            <w:noProof/>
            <w:webHidden/>
          </w:rPr>
          <w:instrText xml:space="preserve"> PAGEREF _Toc497199127 \h </w:instrText>
        </w:r>
        <w:r>
          <w:rPr>
            <w:noProof/>
            <w:webHidden/>
          </w:rPr>
        </w:r>
        <w:r>
          <w:rPr>
            <w:noProof/>
            <w:webHidden/>
          </w:rPr>
          <w:fldChar w:fldCharType="separate"/>
        </w:r>
        <w:r>
          <w:rPr>
            <w:noProof/>
            <w:webHidden/>
          </w:rPr>
          <w:t>13</w:t>
        </w:r>
        <w:r>
          <w:rPr>
            <w:noProof/>
            <w:webHidden/>
          </w:rPr>
          <w:fldChar w:fldCharType="end"/>
        </w:r>
      </w:hyperlink>
    </w:p>
    <w:p w:rsidR="004F5E65" w:rsidRDefault="004F5E65">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28" w:history="1">
        <w:r w:rsidRPr="00676ADC">
          <w:rPr>
            <w:rStyle w:val="Hyperlink"/>
            <w:noProof/>
          </w:rPr>
          <w:t>2017-Apr-12 (Apr-13 UT):  Jupiter, Io, Europa and Ganymede</w:t>
        </w:r>
        <w:r>
          <w:rPr>
            <w:noProof/>
            <w:webHidden/>
          </w:rPr>
          <w:tab/>
        </w:r>
        <w:r>
          <w:rPr>
            <w:noProof/>
            <w:webHidden/>
          </w:rPr>
          <w:fldChar w:fldCharType="begin"/>
        </w:r>
        <w:r>
          <w:rPr>
            <w:noProof/>
            <w:webHidden/>
          </w:rPr>
          <w:instrText xml:space="preserve"> PAGEREF _Toc497199128 \h </w:instrText>
        </w:r>
        <w:r>
          <w:rPr>
            <w:noProof/>
            <w:webHidden/>
          </w:rPr>
        </w:r>
        <w:r>
          <w:rPr>
            <w:noProof/>
            <w:webHidden/>
          </w:rPr>
          <w:fldChar w:fldCharType="separate"/>
        </w:r>
        <w:r>
          <w:rPr>
            <w:noProof/>
            <w:webHidden/>
          </w:rPr>
          <w:t>13</w:t>
        </w:r>
        <w:r>
          <w:rPr>
            <w:noProof/>
            <w:webHidden/>
          </w:rPr>
          <w:fldChar w:fldCharType="end"/>
        </w:r>
      </w:hyperlink>
    </w:p>
    <w:p w:rsidR="004F5E65" w:rsidRDefault="004F5E65">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29" w:history="1">
        <w:r w:rsidRPr="00676ADC">
          <w:rPr>
            <w:rStyle w:val="Hyperlink"/>
            <w:noProof/>
          </w:rPr>
          <w:t>2017-Apr-13 (Apr-14 UT):  Jupiter</w:t>
        </w:r>
        <w:r>
          <w:rPr>
            <w:noProof/>
            <w:webHidden/>
          </w:rPr>
          <w:tab/>
        </w:r>
        <w:r>
          <w:rPr>
            <w:noProof/>
            <w:webHidden/>
          </w:rPr>
          <w:fldChar w:fldCharType="begin"/>
        </w:r>
        <w:r>
          <w:rPr>
            <w:noProof/>
            <w:webHidden/>
          </w:rPr>
          <w:instrText xml:space="preserve"> PAGEREF _Toc497199129 \h </w:instrText>
        </w:r>
        <w:r>
          <w:rPr>
            <w:noProof/>
            <w:webHidden/>
          </w:rPr>
        </w:r>
        <w:r>
          <w:rPr>
            <w:noProof/>
            <w:webHidden/>
          </w:rPr>
          <w:fldChar w:fldCharType="separate"/>
        </w:r>
        <w:r>
          <w:rPr>
            <w:noProof/>
            <w:webHidden/>
          </w:rPr>
          <w:t>16</w:t>
        </w:r>
        <w:r>
          <w:rPr>
            <w:noProof/>
            <w:webHidden/>
          </w:rPr>
          <w:fldChar w:fldCharType="end"/>
        </w:r>
      </w:hyperlink>
    </w:p>
    <w:p w:rsidR="004F5E65" w:rsidRDefault="004F5E65">
      <w:pPr>
        <w:pStyle w:val="TOC2"/>
        <w:tabs>
          <w:tab w:val="right" w:leader="dot" w:pos="9350"/>
        </w:tabs>
        <w:rPr>
          <w:rFonts w:asciiTheme="minorHAnsi" w:eastAsiaTheme="minorEastAsia" w:hAnsiTheme="minorHAnsi" w:cstheme="minorBidi"/>
          <w:smallCaps w:val="0"/>
          <w:noProof/>
          <w:sz w:val="22"/>
          <w:szCs w:val="22"/>
          <w:lang w:bidi="ar-SA"/>
        </w:rPr>
      </w:pPr>
      <w:hyperlink w:anchor="_Toc497199130" w:history="1">
        <w:r w:rsidRPr="00676ADC">
          <w:rPr>
            <w:rStyle w:val="Hyperlink"/>
            <w:noProof/>
          </w:rPr>
          <w:t>May</w:t>
        </w:r>
        <w:r>
          <w:rPr>
            <w:noProof/>
            <w:webHidden/>
          </w:rPr>
          <w:tab/>
        </w:r>
        <w:r>
          <w:rPr>
            <w:noProof/>
            <w:webHidden/>
          </w:rPr>
          <w:fldChar w:fldCharType="begin"/>
        </w:r>
        <w:r>
          <w:rPr>
            <w:noProof/>
            <w:webHidden/>
          </w:rPr>
          <w:instrText xml:space="preserve"> PAGEREF _Toc497199130 \h </w:instrText>
        </w:r>
        <w:r>
          <w:rPr>
            <w:noProof/>
            <w:webHidden/>
          </w:rPr>
        </w:r>
        <w:r>
          <w:rPr>
            <w:noProof/>
            <w:webHidden/>
          </w:rPr>
          <w:fldChar w:fldCharType="separate"/>
        </w:r>
        <w:r>
          <w:rPr>
            <w:noProof/>
            <w:webHidden/>
          </w:rPr>
          <w:t>18</w:t>
        </w:r>
        <w:r>
          <w:rPr>
            <w:noProof/>
            <w:webHidden/>
          </w:rPr>
          <w:fldChar w:fldCharType="end"/>
        </w:r>
      </w:hyperlink>
    </w:p>
    <w:p w:rsidR="004F5E65" w:rsidRDefault="004F5E65">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31" w:history="1">
        <w:r w:rsidRPr="00676ADC">
          <w:rPr>
            <w:rStyle w:val="Hyperlink"/>
            <w:noProof/>
          </w:rPr>
          <w:t>2017-May-04 (May-05 UT):  Jupiter, Io, Europa and Moon</w:t>
        </w:r>
        <w:r>
          <w:rPr>
            <w:noProof/>
            <w:webHidden/>
          </w:rPr>
          <w:tab/>
        </w:r>
        <w:r>
          <w:rPr>
            <w:noProof/>
            <w:webHidden/>
          </w:rPr>
          <w:fldChar w:fldCharType="begin"/>
        </w:r>
        <w:r>
          <w:rPr>
            <w:noProof/>
            <w:webHidden/>
          </w:rPr>
          <w:instrText xml:space="preserve"> PAGEREF _Toc497199131 \h </w:instrText>
        </w:r>
        <w:r>
          <w:rPr>
            <w:noProof/>
            <w:webHidden/>
          </w:rPr>
        </w:r>
        <w:r>
          <w:rPr>
            <w:noProof/>
            <w:webHidden/>
          </w:rPr>
          <w:fldChar w:fldCharType="separate"/>
        </w:r>
        <w:r>
          <w:rPr>
            <w:noProof/>
            <w:webHidden/>
          </w:rPr>
          <w:t>18</w:t>
        </w:r>
        <w:r>
          <w:rPr>
            <w:noProof/>
            <w:webHidden/>
          </w:rPr>
          <w:fldChar w:fldCharType="end"/>
        </w:r>
      </w:hyperlink>
    </w:p>
    <w:p w:rsidR="004F5E65" w:rsidRDefault="004F5E65">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32" w:history="1">
        <w:r w:rsidRPr="00676ADC">
          <w:rPr>
            <w:rStyle w:val="Hyperlink"/>
            <w:noProof/>
          </w:rPr>
          <w:t>2017-May-24 (May-25 UT):  Jupiter, Io, Europa and Ganymede</w:t>
        </w:r>
        <w:r>
          <w:rPr>
            <w:noProof/>
            <w:webHidden/>
          </w:rPr>
          <w:tab/>
        </w:r>
        <w:r>
          <w:rPr>
            <w:noProof/>
            <w:webHidden/>
          </w:rPr>
          <w:fldChar w:fldCharType="begin"/>
        </w:r>
        <w:r>
          <w:rPr>
            <w:noProof/>
            <w:webHidden/>
          </w:rPr>
          <w:instrText xml:space="preserve"> PAGEREF _Toc497199132 \h </w:instrText>
        </w:r>
        <w:r>
          <w:rPr>
            <w:noProof/>
            <w:webHidden/>
          </w:rPr>
        </w:r>
        <w:r>
          <w:rPr>
            <w:noProof/>
            <w:webHidden/>
          </w:rPr>
          <w:fldChar w:fldCharType="separate"/>
        </w:r>
        <w:r>
          <w:rPr>
            <w:noProof/>
            <w:webHidden/>
          </w:rPr>
          <w:t>23</w:t>
        </w:r>
        <w:r>
          <w:rPr>
            <w:noProof/>
            <w:webHidden/>
          </w:rPr>
          <w:fldChar w:fldCharType="end"/>
        </w:r>
      </w:hyperlink>
    </w:p>
    <w:p w:rsidR="004F5E65" w:rsidRDefault="004F5E65">
      <w:pPr>
        <w:pStyle w:val="TOC2"/>
        <w:tabs>
          <w:tab w:val="right" w:leader="dot" w:pos="9350"/>
        </w:tabs>
        <w:rPr>
          <w:rFonts w:asciiTheme="minorHAnsi" w:eastAsiaTheme="minorEastAsia" w:hAnsiTheme="minorHAnsi" w:cstheme="minorBidi"/>
          <w:smallCaps w:val="0"/>
          <w:noProof/>
          <w:sz w:val="22"/>
          <w:szCs w:val="22"/>
          <w:lang w:bidi="ar-SA"/>
        </w:rPr>
      </w:pPr>
      <w:hyperlink w:anchor="_Toc497199133" w:history="1">
        <w:r w:rsidRPr="00676ADC">
          <w:rPr>
            <w:rStyle w:val="Hyperlink"/>
            <w:noProof/>
          </w:rPr>
          <w:t>June</w:t>
        </w:r>
        <w:r>
          <w:rPr>
            <w:noProof/>
            <w:webHidden/>
          </w:rPr>
          <w:tab/>
        </w:r>
        <w:r>
          <w:rPr>
            <w:noProof/>
            <w:webHidden/>
          </w:rPr>
          <w:fldChar w:fldCharType="begin"/>
        </w:r>
        <w:r>
          <w:rPr>
            <w:noProof/>
            <w:webHidden/>
          </w:rPr>
          <w:instrText xml:space="preserve"> PAGEREF _Toc497199133 \h </w:instrText>
        </w:r>
        <w:r>
          <w:rPr>
            <w:noProof/>
            <w:webHidden/>
          </w:rPr>
        </w:r>
        <w:r>
          <w:rPr>
            <w:noProof/>
            <w:webHidden/>
          </w:rPr>
          <w:fldChar w:fldCharType="separate"/>
        </w:r>
        <w:r>
          <w:rPr>
            <w:noProof/>
            <w:webHidden/>
          </w:rPr>
          <w:t>26</w:t>
        </w:r>
        <w:r>
          <w:rPr>
            <w:noProof/>
            <w:webHidden/>
          </w:rPr>
          <w:fldChar w:fldCharType="end"/>
        </w:r>
      </w:hyperlink>
    </w:p>
    <w:p w:rsidR="004F5E65" w:rsidRDefault="004F5E65">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34" w:history="1">
        <w:r w:rsidRPr="00676ADC">
          <w:rPr>
            <w:rStyle w:val="Hyperlink"/>
            <w:noProof/>
          </w:rPr>
          <w:t>2017-Jun-04 (Jun-05 UT):  Jupiter, Io and Moon</w:t>
        </w:r>
        <w:r>
          <w:rPr>
            <w:noProof/>
            <w:webHidden/>
          </w:rPr>
          <w:tab/>
        </w:r>
        <w:r>
          <w:rPr>
            <w:noProof/>
            <w:webHidden/>
          </w:rPr>
          <w:fldChar w:fldCharType="begin"/>
        </w:r>
        <w:r>
          <w:rPr>
            <w:noProof/>
            <w:webHidden/>
          </w:rPr>
          <w:instrText xml:space="preserve"> PAGEREF _Toc497199134 \h </w:instrText>
        </w:r>
        <w:r>
          <w:rPr>
            <w:noProof/>
            <w:webHidden/>
          </w:rPr>
        </w:r>
        <w:r>
          <w:rPr>
            <w:noProof/>
            <w:webHidden/>
          </w:rPr>
          <w:fldChar w:fldCharType="separate"/>
        </w:r>
        <w:r>
          <w:rPr>
            <w:noProof/>
            <w:webHidden/>
          </w:rPr>
          <w:t>26</w:t>
        </w:r>
        <w:r>
          <w:rPr>
            <w:noProof/>
            <w:webHidden/>
          </w:rPr>
          <w:fldChar w:fldCharType="end"/>
        </w:r>
      </w:hyperlink>
    </w:p>
    <w:p w:rsidR="004F5E65" w:rsidRDefault="004F5E65">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35" w:history="1">
        <w:r w:rsidRPr="00676ADC">
          <w:rPr>
            <w:rStyle w:val="Hyperlink"/>
            <w:noProof/>
          </w:rPr>
          <w:t>2017-Jun-14 (Jun-15 UT):  Jupiter, Europa and Ganymede</w:t>
        </w:r>
        <w:r>
          <w:rPr>
            <w:noProof/>
            <w:webHidden/>
          </w:rPr>
          <w:tab/>
        </w:r>
        <w:r>
          <w:rPr>
            <w:noProof/>
            <w:webHidden/>
          </w:rPr>
          <w:fldChar w:fldCharType="begin"/>
        </w:r>
        <w:r>
          <w:rPr>
            <w:noProof/>
            <w:webHidden/>
          </w:rPr>
          <w:instrText xml:space="preserve"> PAGEREF _Toc497199135 \h </w:instrText>
        </w:r>
        <w:r>
          <w:rPr>
            <w:noProof/>
            <w:webHidden/>
          </w:rPr>
        </w:r>
        <w:r>
          <w:rPr>
            <w:noProof/>
            <w:webHidden/>
          </w:rPr>
          <w:fldChar w:fldCharType="separate"/>
        </w:r>
        <w:r>
          <w:rPr>
            <w:noProof/>
            <w:webHidden/>
          </w:rPr>
          <w:t>28</w:t>
        </w:r>
        <w:r>
          <w:rPr>
            <w:noProof/>
            <w:webHidden/>
          </w:rPr>
          <w:fldChar w:fldCharType="end"/>
        </w:r>
      </w:hyperlink>
    </w:p>
    <w:p w:rsidR="004F5E65" w:rsidRDefault="004F5E65">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36" w:history="1">
        <w:r w:rsidRPr="00676ADC">
          <w:rPr>
            <w:rStyle w:val="Hyperlink"/>
            <w:noProof/>
          </w:rPr>
          <w:t>2017-Jun-15 (Jun-16 UT):  Jupiter, Saturn</w:t>
        </w:r>
        <w:r>
          <w:rPr>
            <w:noProof/>
            <w:webHidden/>
          </w:rPr>
          <w:tab/>
        </w:r>
        <w:r>
          <w:rPr>
            <w:noProof/>
            <w:webHidden/>
          </w:rPr>
          <w:fldChar w:fldCharType="begin"/>
        </w:r>
        <w:r>
          <w:rPr>
            <w:noProof/>
            <w:webHidden/>
          </w:rPr>
          <w:instrText xml:space="preserve"> PAGEREF _Toc497199136 \h </w:instrText>
        </w:r>
        <w:r>
          <w:rPr>
            <w:noProof/>
            <w:webHidden/>
          </w:rPr>
        </w:r>
        <w:r>
          <w:rPr>
            <w:noProof/>
            <w:webHidden/>
          </w:rPr>
          <w:fldChar w:fldCharType="separate"/>
        </w:r>
        <w:r>
          <w:rPr>
            <w:noProof/>
            <w:webHidden/>
          </w:rPr>
          <w:t>30</w:t>
        </w:r>
        <w:r>
          <w:rPr>
            <w:noProof/>
            <w:webHidden/>
          </w:rPr>
          <w:fldChar w:fldCharType="end"/>
        </w:r>
      </w:hyperlink>
    </w:p>
    <w:p w:rsidR="004F5E65" w:rsidRDefault="004F5E65">
      <w:pPr>
        <w:pStyle w:val="TOC2"/>
        <w:tabs>
          <w:tab w:val="right" w:leader="dot" w:pos="9350"/>
        </w:tabs>
        <w:rPr>
          <w:rFonts w:asciiTheme="minorHAnsi" w:eastAsiaTheme="minorEastAsia" w:hAnsiTheme="minorHAnsi" w:cstheme="minorBidi"/>
          <w:smallCaps w:val="0"/>
          <w:noProof/>
          <w:sz w:val="22"/>
          <w:szCs w:val="22"/>
          <w:lang w:bidi="ar-SA"/>
        </w:rPr>
      </w:pPr>
      <w:hyperlink w:anchor="_Toc497199137" w:history="1">
        <w:r w:rsidRPr="00676ADC">
          <w:rPr>
            <w:rStyle w:val="Hyperlink"/>
            <w:noProof/>
          </w:rPr>
          <w:t>July</w:t>
        </w:r>
        <w:r>
          <w:rPr>
            <w:noProof/>
            <w:webHidden/>
          </w:rPr>
          <w:tab/>
        </w:r>
        <w:r>
          <w:rPr>
            <w:noProof/>
            <w:webHidden/>
          </w:rPr>
          <w:fldChar w:fldCharType="begin"/>
        </w:r>
        <w:r>
          <w:rPr>
            <w:noProof/>
            <w:webHidden/>
          </w:rPr>
          <w:instrText xml:space="preserve"> PAGEREF _Toc497199137 \h </w:instrText>
        </w:r>
        <w:r>
          <w:rPr>
            <w:noProof/>
            <w:webHidden/>
          </w:rPr>
        </w:r>
        <w:r>
          <w:rPr>
            <w:noProof/>
            <w:webHidden/>
          </w:rPr>
          <w:fldChar w:fldCharType="separate"/>
        </w:r>
        <w:r>
          <w:rPr>
            <w:noProof/>
            <w:webHidden/>
          </w:rPr>
          <w:t>32</w:t>
        </w:r>
        <w:r>
          <w:rPr>
            <w:noProof/>
            <w:webHidden/>
          </w:rPr>
          <w:fldChar w:fldCharType="end"/>
        </w:r>
      </w:hyperlink>
    </w:p>
    <w:p w:rsidR="004F5E65" w:rsidRDefault="004F5E65">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38" w:history="1">
        <w:r w:rsidRPr="00676ADC">
          <w:rPr>
            <w:rStyle w:val="Hyperlink"/>
            <w:noProof/>
          </w:rPr>
          <w:t>Summer 2017 Planning</w:t>
        </w:r>
        <w:r>
          <w:rPr>
            <w:noProof/>
            <w:webHidden/>
          </w:rPr>
          <w:tab/>
        </w:r>
        <w:r>
          <w:rPr>
            <w:noProof/>
            <w:webHidden/>
          </w:rPr>
          <w:fldChar w:fldCharType="begin"/>
        </w:r>
        <w:r>
          <w:rPr>
            <w:noProof/>
            <w:webHidden/>
          </w:rPr>
          <w:instrText xml:space="preserve"> PAGEREF _Toc497199138 \h </w:instrText>
        </w:r>
        <w:r>
          <w:rPr>
            <w:noProof/>
            <w:webHidden/>
          </w:rPr>
        </w:r>
        <w:r>
          <w:rPr>
            <w:noProof/>
            <w:webHidden/>
          </w:rPr>
          <w:fldChar w:fldCharType="separate"/>
        </w:r>
        <w:r>
          <w:rPr>
            <w:noProof/>
            <w:webHidden/>
          </w:rPr>
          <w:t>32</w:t>
        </w:r>
        <w:r>
          <w:rPr>
            <w:noProof/>
            <w:webHidden/>
          </w:rPr>
          <w:fldChar w:fldCharType="end"/>
        </w:r>
      </w:hyperlink>
    </w:p>
    <w:p w:rsidR="004F5E65" w:rsidRDefault="004F5E65">
      <w:pPr>
        <w:pStyle w:val="TOC2"/>
        <w:tabs>
          <w:tab w:val="right" w:leader="dot" w:pos="9350"/>
        </w:tabs>
        <w:rPr>
          <w:rFonts w:asciiTheme="minorHAnsi" w:eastAsiaTheme="minorEastAsia" w:hAnsiTheme="minorHAnsi" w:cstheme="minorBidi"/>
          <w:smallCaps w:val="0"/>
          <w:noProof/>
          <w:sz w:val="22"/>
          <w:szCs w:val="22"/>
          <w:lang w:bidi="ar-SA"/>
        </w:rPr>
      </w:pPr>
      <w:hyperlink w:anchor="_Toc497199139" w:history="1">
        <w:r w:rsidRPr="00676ADC">
          <w:rPr>
            <w:rStyle w:val="Hyperlink"/>
            <w:noProof/>
          </w:rPr>
          <w:t>August</w:t>
        </w:r>
        <w:r>
          <w:rPr>
            <w:noProof/>
            <w:webHidden/>
          </w:rPr>
          <w:tab/>
        </w:r>
        <w:r>
          <w:rPr>
            <w:noProof/>
            <w:webHidden/>
          </w:rPr>
          <w:fldChar w:fldCharType="begin"/>
        </w:r>
        <w:r>
          <w:rPr>
            <w:noProof/>
            <w:webHidden/>
          </w:rPr>
          <w:instrText xml:space="preserve"> PAGEREF _Toc497199139 \h </w:instrText>
        </w:r>
        <w:r>
          <w:rPr>
            <w:noProof/>
            <w:webHidden/>
          </w:rPr>
        </w:r>
        <w:r>
          <w:rPr>
            <w:noProof/>
            <w:webHidden/>
          </w:rPr>
          <w:fldChar w:fldCharType="separate"/>
        </w:r>
        <w:r>
          <w:rPr>
            <w:noProof/>
            <w:webHidden/>
          </w:rPr>
          <w:t>33</w:t>
        </w:r>
        <w:r>
          <w:rPr>
            <w:noProof/>
            <w:webHidden/>
          </w:rPr>
          <w:fldChar w:fldCharType="end"/>
        </w:r>
      </w:hyperlink>
    </w:p>
    <w:p w:rsidR="004F5E65" w:rsidRDefault="004F5E65">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40" w:history="1">
        <w:r w:rsidRPr="00676ADC">
          <w:rPr>
            <w:rStyle w:val="Hyperlink"/>
            <w:noProof/>
          </w:rPr>
          <w:t>2017-Aug-01 (Aug-02 UT):  Moon and Saturn</w:t>
        </w:r>
        <w:r>
          <w:rPr>
            <w:noProof/>
            <w:webHidden/>
          </w:rPr>
          <w:tab/>
        </w:r>
        <w:r>
          <w:rPr>
            <w:noProof/>
            <w:webHidden/>
          </w:rPr>
          <w:fldChar w:fldCharType="begin"/>
        </w:r>
        <w:r>
          <w:rPr>
            <w:noProof/>
            <w:webHidden/>
          </w:rPr>
          <w:instrText xml:space="preserve"> PAGEREF _Toc497199140 \h </w:instrText>
        </w:r>
        <w:r>
          <w:rPr>
            <w:noProof/>
            <w:webHidden/>
          </w:rPr>
        </w:r>
        <w:r>
          <w:rPr>
            <w:noProof/>
            <w:webHidden/>
          </w:rPr>
          <w:fldChar w:fldCharType="separate"/>
        </w:r>
        <w:r>
          <w:rPr>
            <w:noProof/>
            <w:webHidden/>
          </w:rPr>
          <w:t>33</w:t>
        </w:r>
        <w:r>
          <w:rPr>
            <w:noProof/>
            <w:webHidden/>
          </w:rPr>
          <w:fldChar w:fldCharType="end"/>
        </w:r>
      </w:hyperlink>
    </w:p>
    <w:p w:rsidR="004F5E65" w:rsidRDefault="004F5E65">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41" w:history="1">
        <w:r w:rsidRPr="00676ADC">
          <w:rPr>
            <w:rStyle w:val="Hyperlink"/>
            <w:noProof/>
          </w:rPr>
          <w:t>2017-Aug-18 (Aug-18 UT):  Sun Imaging Tests</w:t>
        </w:r>
        <w:r>
          <w:rPr>
            <w:noProof/>
            <w:webHidden/>
          </w:rPr>
          <w:tab/>
        </w:r>
        <w:r>
          <w:rPr>
            <w:noProof/>
            <w:webHidden/>
          </w:rPr>
          <w:fldChar w:fldCharType="begin"/>
        </w:r>
        <w:r>
          <w:rPr>
            <w:noProof/>
            <w:webHidden/>
          </w:rPr>
          <w:instrText xml:space="preserve"> PAGEREF _Toc497199141 \h </w:instrText>
        </w:r>
        <w:r>
          <w:rPr>
            <w:noProof/>
            <w:webHidden/>
          </w:rPr>
        </w:r>
        <w:r>
          <w:rPr>
            <w:noProof/>
            <w:webHidden/>
          </w:rPr>
          <w:fldChar w:fldCharType="separate"/>
        </w:r>
        <w:r>
          <w:rPr>
            <w:noProof/>
            <w:webHidden/>
          </w:rPr>
          <w:t>38</w:t>
        </w:r>
        <w:r>
          <w:rPr>
            <w:noProof/>
            <w:webHidden/>
          </w:rPr>
          <w:fldChar w:fldCharType="end"/>
        </w:r>
      </w:hyperlink>
    </w:p>
    <w:p w:rsidR="004F5E65" w:rsidRDefault="004F5E65">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42" w:history="1">
        <w:r w:rsidRPr="00676ADC">
          <w:rPr>
            <w:rStyle w:val="Hyperlink"/>
            <w:noProof/>
          </w:rPr>
          <w:t>2017-Aug-21 (Aug-21 UT):  Eclipse in Alliance, Nebraska!</w:t>
        </w:r>
        <w:r>
          <w:rPr>
            <w:noProof/>
            <w:webHidden/>
          </w:rPr>
          <w:tab/>
        </w:r>
        <w:r>
          <w:rPr>
            <w:noProof/>
            <w:webHidden/>
          </w:rPr>
          <w:fldChar w:fldCharType="begin"/>
        </w:r>
        <w:r>
          <w:rPr>
            <w:noProof/>
            <w:webHidden/>
          </w:rPr>
          <w:instrText xml:space="preserve"> PAGEREF _Toc497199142 \h </w:instrText>
        </w:r>
        <w:r>
          <w:rPr>
            <w:noProof/>
            <w:webHidden/>
          </w:rPr>
        </w:r>
        <w:r>
          <w:rPr>
            <w:noProof/>
            <w:webHidden/>
          </w:rPr>
          <w:fldChar w:fldCharType="separate"/>
        </w:r>
        <w:r>
          <w:rPr>
            <w:noProof/>
            <w:webHidden/>
          </w:rPr>
          <w:t>39</w:t>
        </w:r>
        <w:r>
          <w:rPr>
            <w:noProof/>
            <w:webHidden/>
          </w:rPr>
          <w:fldChar w:fldCharType="end"/>
        </w:r>
      </w:hyperlink>
    </w:p>
    <w:p w:rsidR="004F5E65" w:rsidRDefault="004F5E65">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43" w:history="1">
        <w:r w:rsidRPr="00676ADC">
          <w:rPr>
            <w:rStyle w:val="Hyperlink"/>
            <w:noProof/>
          </w:rPr>
          <w:t>2017-Aug-28 (Aug-29 UT):  Saturn Video</w:t>
        </w:r>
        <w:r>
          <w:rPr>
            <w:noProof/>
            <w:webHidden/>
          </w:rPr>
          <w:tab/>
        </w:r>
        <w:r>
          <w:rPr>
            <w:noProof/>
            <w:webHidden/>
          </w:rPr>
          <w:fldChar w:fldCharType="begin"/>
        </w:r>
        <w:r>
          <w:rPr>
            <w:noProof/>
            <w:webHidden/>
          </w:rPr>
          <w:instrText xml:space="preserve"> PAGEREF _Toc497199143 \h </w:instrText>
        </w:r>
        <w:r>
          <w:rPr>
            <w:noProof/>
            <w:webHidden/>
          </w:rPr>
        </w:r>
        <w:r>
          <w:rPr>
            <w:noProof/>
            <w:webHidden/>
          </w:rPr>
          <w:fldChar w:fldCharType="separate"/>
        </w:r>
        <w:r>
          <w:rPr>
            <w:noProof/>
            <w:webHidden/>
          </w:rPr>
          <w:t>42</w:t>
        </w:r>
        <w:r>
          <w:rPr>
            <w:noProof/>
            <w:webHidden/>
          </w:rPr>
          <w:fldChar w:fldCharType="end"/>
        </w:r>
      </w:hyperlink>
    </w:p>
    <w:p w:rsidR="004F5E65" w:rsidRDefault="004F5E65">
      <w:pPr>
        <w:pStyle w:val="TOC2"/>
        <w:tabs>
          <w:tab w:val="right" w:leader="dot" w:pos="9350"/>
        </w:tabs>
        <w:rPr>
          <w:rFonts w:asciiTheme="minorHAnsi" w:eastAsiaTheme="minorEastAsia" w:hAnsiTheme="minorHAnsi" w:cstheme="minorBidi"/>
          <w:smallCaps w:val="0"/>
          <w:noProof/>
          <w:sz w:val="22"/>
          <w:szCs w:val="22"/>
          <w:lang w:bidi="ar-SA"/>
        </w:rPr>
      </w:pPr>
      <w:hyperlink w:anchor="_Toc497199144" w:history="1">
        <w:r w:rsidRPr="00676ADC">
          <w:rPr>
            <w:rStyle w:val="Hyperlink"/>
            <w:noProof/>
          </w:rPr>
          <w:t>September</w:t>
        </w:r>
        <w:r>
          <w:rPr>
            <w:noProof/>
            <w:webHidden/>
          </w:rPr>
          <w:tab/>
        </w:r>
        <w:r>
          <w:rPr>
            <w:noProof/>
            <w:webHidden/>
          </w:rPr>
          <w:fldChar w:fldCharType="begin"/>
        </w:r>
        <w:r>
          <w:rPr>
            <w:noProof/>
            <w:webHidden/>
          </w:rPr>
          <w:instrText xml:space="preserve"> PAGEREF _Toc497199144 \h </w:instrText>
        </w:r>
        <w:r>
          <w:rPr>
            <w:noProof/>
            <w:webHidden/>
          </w:rPr>
        </w:r>
        <w:r>
          <w:rPr>
            <w:noProof/>
            <w:webHidden/>
          </w:rPr>
          <w:fldChar w:fldCharType="separate"/>
        </w:r>
        <w:r>
          <w:rPr>
            <w:noProof/>
            <w:webHidden/>
          </w:rPr>
          <w:t>45</w:t>
        </w:r>
        <w:r>
          <w:rPr>
            <w:noProof/>
            <w:webHidden/>
          </w:rPr>
          <w:fldChar w:fldCharType="end"/>
        </w:r>
      </w:hyperlink>
    </w:p>
    <w:p w:rsidR="004F5E65" w:rsidRDefault="004F5E65">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45" w:history="1">
        <w:r w:rsidRPr="00676ADC">
          <w:rPr>
            <w:rStyle w:val="Hyperlink"/>
            <w:noProof/>
          </w:rPr>
          <w:t>2017-Sep-06 (Sep-06 UT):  Sun – AR 12673</w:t>
        </w:r>
        <w:r>
          <w:rPr>
            <w:noProof/>
            <w:webHidden/>
          </w:rPr>
          <w:tab/>
        </w:r>
        <w:r>
          <w:rPr>
            <w:noProof/>
            <w:webHidden/>
          </w:rPr>
          <w:fldChar w:fldCharType="begin"/>
        </w:r>
        <w:r>
          <w:rPr>
            <w:noProof/>
            <w:webHidden/>
          </w:rPr>
          <w:instrText xml:space="preserve"> PAGEREF _Toc497199145 \h </w:instrText>
        </w:r>
        <w:r>
          <w:rPr>
            <w:noProof/>
            <w:webHidden/>
          </w:rPr>
        </w:r>
        <w:r>
          <w:rPr>
            <w:noProof/>
            <w:webHidden/>
          </w:rPr>
          <w:fldChar w:fldCharType="separate"/>
        </w:r>
        <w:r>
          <w:rPr>
            <w:noProof/>
            <w:webHidden/>
          </w:rPr>
          <w:t>45</w:t>
        </w:r>
        <w:r>
          <w:rPr>
            <w:noProof/>
            <w:webHidden/>
          </w:rPr>
          <w:fldChar w:fldCharType="end"/>
        </w:r>
      </w:hyperlink>
    </w:p>
    <w:p w:rsidR="004F5E65" w:rsidRDefault="004F5E65">
      <w:pPr>
        <w:pStyle w:val="TOC2"/>
        <w:tabs>
          <w:tab w:val="right" w:leader="dot" w:pos="9350"/>
        </w:tabs>
        <w:rPr>
          <w:rFonts w:asciiTheme="minorHAnsi" w:eastAsiaTheme="minorEastAsia" w:hAnsiTheme="minorHAnsi" w:cstheme="minorBidi"/>
          <w:smallCaps w:val="0"/>
          <w:noProof/>
          <w:sz w:val="22"/>
          <w:szCs w:val="22"/>
          <w:lang w:bidi="ar-SA"/>
        </w:rPr>
      </w:pPr>
      <w:hyperlink w:anchor="_Toc497199146" w:history="1">
        <w:r w:rsidRPr="00676ADC">
          <w:rPr>
            <w:rStyle w:val="Hyperlink"/>
            <w:noProof/>
          </w:rPr>
          <w:t>October</w:t>
        </w:r>
        <w:r>
          <w:rPr>
            <w:noProof/>
            <w:webHidden/>
          </w:rPr>
          <w:tab/>
        </w:r>
        <w:r>
          <w:rPr>
            <w:noProof/>
            <w:webHidden/>
          </w:rPr>
          <w:fldChar w:fldCharType="begin"/>
        </w:r>
        <w:r>
          <w:rPr>
            <w:noProof/>
            <w:webHidden/>
          </w:rPr>
          <w:instrText xml:space="preserve"> PAGEREF _Toc497199146 \h </w:instrText>
        </w:r>
        <w:r>
          <w:rPr>
            <w:noProof/>
            <w:webHidden/>
          </w:rPr>
        </w:r>
        <w:r>
          <w:rPr>
            <w:noProof/>
            <w:webHidden/>
          </w:rPr>
          <w:fldChar w:fldCharType="separate"/>
        </w:r>
        <w:r>
          <w:rPr>
            <w:noProof/>
            <w:webHidden/>
          </w:rPr>
          <w:t>46</w:t>
        </w:r>
        <w:r>
          <w:rPr>
            <w:noProof/>
            <w:webHidden/>
          </w:rPr>
          <w:fldChar w:fldCharType="end"/>
        </w:r>
      </w:hyperlink>
    </w:p>
    <w:p w:rsidR="004F5E65" w:rsidRDefault="004F5E65">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47" w:history="1">
        <w:r w:rsidRPr="00676ADC">
          <w:rPr>
            <w:rStyle w:val="Hyperlink"/>
            <w:noProof/>
          </w:rPr>
          <w:t>2017-Oct-07 (Oct-08 UT):  Epsilon Lyrae, Lam Aqr</w:t>
        </w:r>
        <w:r>
          <w:rPr>
            <w:noProof/>
            <w:webHidden/>
          </w:rPr>
          <w:tab/>
        </w:r>
        <w:r>
          <w:rPr>
            <w:noProof/>
            <w:webHidden/>
          </w:rPr>
          <w:fldChar w:fldCharType="begin"/>
        </w:r>
        <w:r>
          <w:rPr>
            <w:noProof/>
            <w:webHidden/>
          </w:rPr>
          <w:instrText xml:space="preserve"> PAGEREF _Toc497199147 \h </w:instrText>
        </w:r>
        <w:r>
          <w:rPr>
            <w:noProof/>
            <w:webHidden/>
          </w:rPr>
        </w:r>
        <w:r>
          <w:rPr>
            <w:noProof/>
            <w:webHidden/>
          </w:rPr>
          <w:fldChar w:fldCharType="separate"/>
        </w:r>
        <w:r>
          <w:rPr>
            <w:noProof/>
            <w:webHidden/>
          </w:rPr>
          <w:t>46</w:t>
        </w:r>
        <w:r>
          <w:rPr>
            <w:noProof/>
            <w:webHidden/>
          </w:rPr>
          <w:fldChar w:fldCharType="end"/>
        </w:r>
      </w:hyperlink>
    </w:p>
    <w:p w:rsidR="004F5E65" w:rsidRDefault="004F5E65">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48" w:history="1">
        <w:r w:rsidRPr="00676ADC">
          <w:rPr>
            <w:rStyle w:val="Hyperlink"/>
            <w:noProof/>
          </w:rPr>
          <w:t>Fall 2017 Planning</w:t>
        </w:r>
        <w:r>
          <w:rPr>
            <w:noProof/>
            <w:webHidden/>
          </w:rPr>
          <w:tab/>
        </w:r>
        <w:r>
          <w:rPr>
            <w:noProof/>
            <w:webHidden/>
          </w:rPr>
          <w:fldChar w:fldCharType="begin"/>
        </w:r>
        <w:r>
          <w:rPr>
            <w:noProof/>
            <w:webHidden/>
          </w:rPr>
          <w:instrText xml:space="preserve"> PAGEREF _Toc497199148 \h </w:instrText>
        </w:r>
        <w:r>
          <w:rPr>
            <w:noProof/>
            <w:webHidden/>
          </w:rPr>
        </w:r>
        <w:r>
          <w:rPr>
            <w:noProof/>
            <w:webHidden/>
          </w:rPr>
          <w:fldChar w:fldCharType="separate"/>
        </w:r>
        <w:r>
          <w:rPr>
            <w:noProof/>
            <w:webHidden/>
          </w:rPr>
          <w:t>47</w:t>
        </w:r>
        <w:r>
          <w:rPr>
            <w:noProof/>
            <w:webHidden/>
          </w:rPr>
          <w:fldChar w:fldCharType="end"/>
        </w:r>
      </w:hyperlink>
    </w:p>
    <w:p w:rsidR="004F5E65" w:rsidRDefault="004F5E65">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49" w:history="1">
        <w:r w:rsidRPr="00676ADC">
          <w:rPr>
            <w:rStyle w:val="Hyperlink"/>
            <w:noProof/>
          </w:rPr>
          <w:t>2017-Oct-10 (Oct-11 UT):  Double Stars, Neptune and Triton</w:t>
        </w:r>
        <w:r>
          <w:rPr>
            <w:noProof/>
            <w:webHidden/>
          </w:rPr>
          <w:tab/>
        </w:r>
        <w:r>
          <w:rPr>
            <w:noProof/>
            <w:webHidden/>
          </w:rPr>
          <w:fldChar w:fldCharType="begin"/>
        </w:r>
        <w:r>
          <w:rPr>
            <w:noProof/>
            <w:webHidden/>
          </w:rPr>
          <w:instrText xml:space="preserve"> PAGEREF _Toc497199149 \h </w:instrText>
        </w:r>
        <w:r>
          <w:rPr>
            <w:noProof/>
            <w:webHidden/>
          </w:rPr>
        </w:r>
        <w:r>
          <w:rPr>
            <w:noProof/>
            <w:webHidden/>
          </w:rPr>
          <w:fldChar w:fldCharType="separate"/>
        </w:r>
        <w:r>
          <w:rPr>
            <w:noProof/>
            <w:webHidden/>
          </w:rPr>
          <w:t>49</w:t>
        </w:r>
        <w:r>
          <w:rPr>
            <w:noProof/>
            <w:webHidden/>
          </w:rPr>
          <w:fldChar w:fldCharType="end"/>
        </w:r>
      </w:hyperlink>
    </w:p>
    <w:p w:rsidR="004F5E65" w:rsidRDefault="004F5E65">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50" w:history="1">
        <w:r w:rsidRPr="00676ADC">
          <w:rPr>
            <w:rStyle w:val="Hyperlink"/>
            <w:noProof/>
          </w:rPr>
          <w:t>2017-Oct-14 (Oct-15 UT):  Veil Nebula, M31 Wide-Field</w:t>
        </w:r>
        <w:r>
          <w:rPr>
            <w:noProof/>
            <w:webHidden/>
          </w:rPr>
          <w:tab/>
        </w:r>
        <w:r>
          <w:rPr>
            <w:noProof/>
            <w:webHidden/>
          </w:rPr>
          <w:fldChar w:fldCharType="begin"/>
        </w:r>
        <w:r>
          <w:rPr>
            <w:noProof/>
            <w:webHidden/>
          </w:rPr>
          <w:instrText xml:space="preserve"> PAGEREF _Toc497199150 \h </w:instrText>
        </w:r>
        <w:r>
          <w:rPr>
            <w:noProof/>
            <w:webHidden/>
          </w:rPr>
        </w:r>
        <w:r>
          <w:rPr>
            <w:noProof/>
            <w:webHidden/>
          </w:rPr>
          <w:fldChar w:fldCharType="separate"/>
        </w:r>
        <w:r>
          <w:rPr>
            <w:noProof/>
            <w:webHidden/>
          </w:rPr>
          <w:t>52</w:t>
        </w:r>
        <w:r>
          <w:rPr>
            <w:noProof/>
            <w:webHidden/>
          </w:rPr>
          <w:fldChar w:fldCharType="end"/>
        </w:r>
      </w:hyperlink>
    </w:p>
    <w:p w:rsidR="004F5E65" w:rsidRDefault="004F5E65">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51" w:history="1">
        <w:r w:rsidRPr="00676ADC">
          <w:rPr>
            <w:rStyle w:val="Hyperlink"/>
            <w:noProof/>
          </w:rPr>
          <w:t>2017-Oct-15 (Oct-16 UT):  Veil Nebula Wide-Field</w:t>
        </w:r>
        <w:r>
          <w:rPr>
            <w:noProof/>
            <w:webHidden/>
          </w:rPr>
          <w:tab/>
        </w:r>
        <w:r>
          <w:rPr>
            <w:noProof/>
            <w:webHidden/>
          </w:rPr>
          <w:fldChar w:fldCharType="begin"/>
        </w:r>
        <w:r>
          <w:rPr>
            <w:noProof/>
            <w:webHidden/>
          </w:rPr>
          <w:instrText xml:space="preserve"> PAGEREF _Toc497199151 \h </w:instrText>
        </w:r>
        <w:r>
          <w:rPr>
            <w:noProof/>
            <w:webHidden/>
          </w:rPr>
        </w:r>
        <w:r>
          <w:rPr>
            <w:noProof/>
            <w:webHidden/>
          </w:rPr>
          <w:fldChar w:fldCharType="separate"/>
        </w:r>
        <w:r>
          <w:rPr>
            <w:noProof/>
            <w:webHidden/>
          </w:rPr>
          <w:t>53</w:t>
        </w:r>
        <w:r>
          <w:rPr>
            <w:noProof/>
            <w:webHidden/>
          </w:rPr>
          <w:fldChar w:fldCharType="end"/>
        </w:r>
      </w:hyperlink>
    </w:p>
    <w:p w:rsidR="004F5E65" w:rsidRDefault="004F5E65">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52" w:history="1">
        <w:r w:rsidRPr="00676ADC">
          <w:rPr>
            <w:rStyle w:val="Hyperlink"/>
            <w:noProof/>
          </w:rPr>
          <w:t>2017-Oct-17 (Oct-18 UT):  Veil Nebula - Wide-Field, 380NUV</w:t>
        </w:r>
        <w:r>
          <w:rPr>
            <w:noProof/>
            <w:webHidden/>
          </w:rPr>
          <w:tab/>
        </w:r>
        <w:r>
          <w:rPr>
            <w:noProof/>
            <w:webHidden/>
          </w:rPr>
          <w:fldChar w:fldCharType="begin"/>
        </w:r>
        <w:r>
          <w:rPr>
            <w:noProof/>
            <w:webHidden/>
          </w:rPr>
          <w:instrText xml:space="preserve"> PAGEREF _Toc497199152 \h </w:instrText>
        </w:r>
        <w:r>
          <w:rPr>
            <w:noProof/>
            <w:webHidden/>
          </w:rPr>
        </w:r>
        <w:r>
          <w:rPr>
            <w:noProof/>
            <w:webHidden/>
          </w:rPr>
          <w:fldChar w:fldCharType="separate"/>
        </w:r>
        <w:r>
          <w:rPr>
            <w:noProof/>
            <w:webHidden/>
          </w:rPr>
          <w:t>54</w:t>
        </w:r>
        <w:r>
          <w:rPr>
            <w:noProof/>
            <w:webHidden/>
          </w:rPr>
          <w:fldChar w:fldCharType="end"/>
        </w:r>
      </w:hyperlink>
    </w:p>
    <w:p w:rsidR="004F5E65" w:rsidRDefault="004F5E65">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53" w:history="1">
        <w:r w:rsidRPr="00676ADC">
          <w:rPr>
            <w:rStyle w:val="Hyperlink"/>
            <w:noProof/>
          </w:rPr>
          <w:t>2017-Oct-18 (Oct-19 UT):  Neptune</w:t>
        </w:r>
        <w:r>
          <w:rPr>
            <w:noProof/>
            <w:webHidden/>
          </w:rPr>
          <w:tab/>
        </w:r>
        <w:r>
          <w:rPr>
            <w:noProof/>
            <w:webHidden/>
          </w:rPr>
          <w:fldChar w:fldCharType="begin"/>
        </w:r>
        <w:r>
          <w:rPr>
            <w:noProof/>
            <w:webHidden/>
          </w:rPr>
          <w:instrText xml:space="preserve"> PAGEREF _Toc497199153 \h </w:instrText>
        </w:r>
        <w:r>
          <w:rPr>
            <w:noProof/>
            <w:webHidden/>
          </w:rPr>
        </w:r>
        <w:r>
          <w:rPr>
            <w:noProof/>
            <w:webHidden/>
          </w:rPr>
          <w:fldChar w:fldCharType="separate"/>
        </w:r>
        <w:r>
          <w:rPr>
            <w:noProof/>
            <w:webHidden/>
          </w:rPr>
          <w:t>55</w:t>
        </w:r>
        <w:r>
          <w:rPr>
            <w:noProof/>
            <w:webHidden/>
          </w:rPr>
          <w:fldChar w:fldCharType="end"/>
        </w:r>
      </w:hyperlink>
    </w:p>
    <w:p w:rsidR="004F5E65" w:rsidRDefault="004F5E65">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54" w:history="1">
        <w:r w:rsidRPr="00676ADC">
          <w:rPr>
            <w:rStyle w:val="Hyperlink"/>
            <w:noProof/>
          </w:rPr>
          <w:t>2017-Oct-21 (Oct-22 UT):  IC1396 – Elephant Trunk Nebula</w:t>
        </w:r>
        <w:r>
          <w:rPr>
            <w:noProof/>
            <w:webHidden/>
          </w:rPr>
          <w:tab/>
        </w:r>
        <w:r>
          <w:rPr>
            <w:noProof/>
            <w:webHidden/>
          </w:rPr>
          <w:fldChar w:fldCharType="begin"/>
        </w:r>
        <w:r>
          <w:rPr>
            <w:noProof/>
            <w:webHidden/>
          </w:rPr>
          <w:instrText xml:space="preserve"> PAGEREF _Toc497199154 \h </w:instrText>
        </w:r>
        <w:r>
          <w:rPr>
            <w:noProof/>
            <w:webHidden/>
          </w:rPr>
        </w:r>
        <w:r>
          <w:rPr>
            <w:noProof/>
            <w:webHidden/>
          </w:rPr>
          <w:fldChar w:fldCharType="separate"/>
        </w:r>
        <w:r>
          <w:rPr>
            <w:noProof/>
            <w:webHidden/>
          </w:rPr>
          <w:t>58</w:t>
        </w:r>
        <w:r>
          <w:rPr>
            <w:noProof/>
            <w:webHidden/>
          </w:rPr>
          <w:fldChar w:fldCharType="end"/>
        </w:r>
      </w:hyperlink>
    </w:p>
    <w:p w:rsidR="004F5E65" w:rsidRDefault="004F5E65">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55" w:history="1">
        <w:r w:rsidRPr="00676ADC">
          <w:rPr>
            <w:rStyle w:val="Hyperlink"/>
            <w:noProof/>
          </w:rPr>
          <w:t>2017-Oct-23 (Oct-24 UT):  Veil Nebula</w:t>
        </w:r>
        <w:r>
          <w:rPr>
            <w:noProof/>
            <w:webHidden/>
          </w:rPr>
          <w:tab/>
        </w:r>
        <w:r>
          <w:rPr>
            <w:noProof/>
            <w:webHidden/>
          </w:rPr>
          <w:fldChar w:fldCharType="begin"/>
        </w:r>
        <w:r>
          <w:rPr>
            <w:noProof/>
            <w:webHidden/>
          </w:rPr>
          <w:instrText xml:space="preserve"> PAGEREF _Toc497199155 \h </w:instrText>
        </w:r>
        <w:r>
          <w:rPr>
            <w:noProof/>
            <w:webHidden/>
          </w:rPr>
        </w:r>
        <w:r>
          <w:rPr>
            <w:noProof/>
            <w:webHidden/>
          </w:rPr>
          <w:fldChar w:fldCharType="separate"/>
        </w:r>
        <w:r>
          <w:rPr>
            <w:noProof/>
            <w:webHidden/>
          </w:rPr>
          <w:t>59</w:t>
        </w:r>
        <w:r>
          <w:rPr>
            <w:noProof/>
            <w:webHidden/>
          </w:rPr>
          <w:fldChar w:fldCharType="end"/>
        </w:r>
      </w:hyperlink>
    </w:p>
    <w:p w:rsidR="004F5E65" w:rsidRDefault="004F5E65">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56" w:history="1">
        <w:r w:rsidRPr="00676ADC">
          <w:rPr>
            <w:rStyle w:val="Hyperlink"/>
            <w:noProof/>
          </w:rPr>
          <w:t>2017-Oct-25 (Oct-26 UT):  IC1396 – Elephant Trunk Nebula</w:t>
        </w:r>
        <w:r>
          <w:rPr>
            <w:noProof/>
            <w:webHidden/>
          </w:rPr>
          <w:tab/>
        </w:r>
        <w:r>
          <w:rPr>
            <w:noProof/>
            <w:webHidden/>
          </w:rPr>
          <w:fldChar w:fldCharType="begin"/>
        </w:r>
        <w:r>
          <w:rPr>
            <w:noProof/>
            <w:webHidden/>
          </w:rPr>
          <w:instrText xml:space="preserve"> PAGEREF _Toc497199156 \h </w:instrText>
        </w:r>
        <w:r>
          <w:rPr>
            <w:noProof/>
            <w:webHidden/>
          </w:rPr>
        </w:r>
        <w:r>
          <w:rPr>
            <w:noProof/>
            <w:webHidden/>
          </w:rPr>
          <w:fldChar w:fldCharType="separate"/>
        </w:r>
        <w:r>
          <w:rPr>
            <w:noProof/>
            <w:webHidden/>
          </w:rPr>
          <w:t>60</w:t>
        </w:r>
        <w:r>
          <w:rPr>
            <w:noProof/>
            <w:webHidden/>
          </w:rPr>
          <w:fldChar w:fldCharType="end"/>
        </w:r>
      </w:hyperlink>
    </w:p>
    <w:p w:rsidR="004F5E65" w:rsidRDefault="004F5E65">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57" w:history="1">
        <w:r w:rsidRPr="00676ADC">
          <w:rPr>
            <w:rStyle w:val="Hyperlink"/>
            <w:noProof/>
          </w:rPr>
          <w:t>2017-Oct-28 (Oct-29 UT):  NGC7822</w:t>
        </w:r>
        <w:r>
          <w:rPr>
            <w:noProof/>
            <w:webHidden/>
          </w:rPr>
          <w:tab/>
        </w:r>
        <w:r>
          <w:rPr>
            <w:noProof/>
            <w:webHidden/>
          </w:rPr>
          <w:fldChar w:fldCharType="begin"/>
        </w:r>
        <w:r>
          <w:rPr>
            <w:noProof/>
            <w:webHidden/>
          </w:rPr>
          <w:instrText xml:space="preserve"> PAGEREF _Toc497199157 \h </w:instrText>
        </w:r>
        <w:r>
          <w:rPr>
            <w:noProof/>
            <w:webHidden/>
          </w:rPr>
        </w:r>
        <w:r>
          <w:rPr>
            <w:noProof/>
            <w:webHidden/>
          </w:rPr>
          <w:fldChar w:fldCharType="separate"/>
        </w:r>
        <w:r>
          <w:rPr>
            <w:noProof/>
            <w:webHidden/>
          </w:rPr>
          <w:t>61</w:t>
        </w:r>
        <w:r>
          <w:rPr>
            <w:noProof/>
            <w:webHidden/>
          </w:rPr>
          <w:fldChar w:fldCharType="end"/>
        </w:r>
      </w:hyperlink>
    </w:p>
    <w:p w:rsidR="004F5E65" w:rsidRDefault="004F5E65">
      <w:pPr>
        <w:pStyle w:val="TOC2"/>
        <w:tabs>
          <w:tab w:val="right" w:leader="dot" w:pos="9350"/>
        </w:tabs>
        <w:rPr>
          <w:rFonts w:asciiTheme="minorHAnsi" w:eastAsiaTheme="minorEastAsia" w:hAnsiTheme="minorHAnsi" w:cstheme="minorBidi"/>
          <w:smallCaps w:val="0"/>
          <w:noProof/>
          <w:sz w:val="22"/>
          <w:szCs w:val="22"/>
          <w:lang w:bidi="ar-SA"/>
        </w:rPr>
      </w:pPr>
      <w:hyperlink w:anchor="_Toc497199158" w:history="1">
        <w:r w:rsidRPr="00676ADC">
          <w:rPr>
            <w:rStyle w:val="Hyperlink"/>
            <w:noProof/>
          </w:rPr>
          <w:t>References</w:t>
        </w:r>
        <w:r>
          <w:rPr>
            <w:noProof/>
            <w:webHidden/>
          </w:rPr>
          <w:tab/>
        </w:r>
        <w:r>
          <w:rPr>
            <w:noProof/>
            <w:webHidden/>
          </w:rPr>
          <w:fldChar w:fldCharType="begin"/>
        </w:r>
        <w:r>
          <w:rPr>
            <w:noProof/>
            <w:webHidden/>
          </w:rPr>
          <w:instrText xml:space="preserve"> PAGEREF _Toc497199158 \h </w:instrText>
        </w:r>
        <w:r>
          <w:rPr>
            <w:noProof/>
            <w:webHidden/>
          </w:rPr>
        </w:r>
        <w:r>
          <w:rPr>
            <w:noProof/>
            <w:webHidden/>
          </w:rPr>
          <w:fldChar w:fldCharType="separate"/>
        </w:r>
        <w:r>
          <w:rPr>
            <w:noProof/>
            <w:webHidden/>
          </w:rPr>
          <w:t>63</w:t>
        </w:r>
        <w:r>
          <w:rPr>
            <w:noProof/>
            <w:webHidden/>
          </w:rPr>
          <w:fldChar w:fldCharType="end"/>
        </w:r>
      </w:hyperlink>
    </w:p>
    <w:p w:rsidR="007066D7" w:rsidRDefault="003D018E">
      <w:r>
        <w:rPr>
          <w:b/>
          <w:bCs/>
          <w:caps/>
        </w:rPr>
        <w:fldChar w:fldCharType="end"/>
      </w:r>
    </w:p>
    <w:p w:rsidR="007066D7" w:rsidRDefault="007066D7">
      <w:pPr>
        <w:jc w:val="center"/>
      </w:pPr>
    </w:p>
    <w:p w:rsidR="003008F6" w:rsidRDefault="003008F6">
      <w:pPr>
        <w:rPr>
          <w:rFonts w:ascii="Arial" w:hAnsi="Arial" w:cs="Arial"/>
          <w:b/>
          <w:bCs/>
          <w:i/>
          <w:iCs/>
          <w:sz w:val="28"/>
          <w:szCs w:val="28"/>
        </w:rPr>
      </w:pPr>
      <w:r>
        <w:br w:type="page"/>
      </w:r>
    </w:p>
    <w:p w:rsidR="0089486A" w:rsidRDefault="0089486A" w:rsidP="0089486A">
      <w:pPr>
        <w:pStyle w:val="Heading2"/>
      </w:pPr>
      <w:bookmarkStart w:id="3" w:name="_Toc497199117"/>
      <w:r>
        <w:lastRenderedPageBreak/>
        <w:t>Year in Review</w:t>
      </w:r>
      <w:bookmarkEnd w:id="3"/>
    </w:p>
    <w:p w:rsidR="009C4B88" w:rsidRPr="00A03B14" w:rsidRDefault="00A03B14" w:rsidP="008424E3">
      <w:r w:rsidRPr="00A03B14">
        <w:t>Multiband, deep sky imaging…</w:t>
      </w:r>
    </w:p>
    <w:p w:rsidR="00A03B14" w:rsidRPr="00A03B14" w:rsidRDefault="00A03B14" w:rsidP="008424E3">
      <w:r w:rsidRPr="00A03B14">
        <w:t>High-resolution Jupiter imaging with a focus on weather…</w:t>
      </w:r>
    </w:p>
    <w:p w:rsidR="008424E3" w:rsidRPr="00227B76" w:rsidRDefault="008424E3" w:rsidP="008424E3">
      <w:pPr>
        <w:rPr>
          <w:color w:val="FF0000"/>
        </w:rPr>
      </w:pPr>
    </w:p>
    <w:p w:rsidR="008424E3" w:rsidRDefault="008424E3" w:rsidP="008424E3"/>
    <w:p w:rsidR="00C757C3" w:rsidRDefault="00C757C3"/>
    <w:p w:rsidR="00C757C3" w:rsidRDefault="00C757C3"/>
    <w:p w:rsidR="006B0F4E" w:rsidRPr="0089486A" w:rsidRDefault="006B0F4E" w:rsidP="0089486A"/>
    <w:p w:rsidR="00CB2030" w:rsidRDefault="00CB2030" w:rsidP="00B60EE2">
      <w:pPr>
        <w:rPr>
          <w:lang w:bidi="ar-SA"/>
        </w:rPr>
      </w:pPr>
    </w:p>
    <w:p w:rsidR="003008F6" w:rsidRDefault="003008F6">
      <w:pPr>
        <w:rPr>
          <w:rFonts w:ascii="Arial" w:hAnsi="Arial" w:cs="Arial"/>
          <w:b/>
          <w:bCs/>
          <w:i/>
          <w:iCs/>
          <w:sz w:val="28"/>
          <w:szCs w:val="28"/>
        </w:rPr>
      </w:pPr>
      <w:r>
        <w:br w:type="page"/>
      </w:r>
    </w:p>
    <w:p w:rsidR="00B60EE2" w:rsidRDefault="00B60EE2" w:rsidP="00B60EE2">
      <w:pPr>
        <w:pStyle w:val="Heading2"/>
      </w:pPr>
      <w:bookmarkStart w:id="4" w:name="_Toc497199118"/>
      <w:r>
        <w:lastRenderedPageBreak/>
        <w:t>January</w:t>
      </w:r>
      <w:bookmarkEnd w:id="4"/>
    </w:p>
    <w:p w:rsidR="00227B76" w:rsidRDefault="00227B76" w:rsidP="00227B76">
      <w:pPr>
        <w:pStyle w:val="Heading3"/>
      </w:pPr>
      <w:bookmarkStart w:id="5" w:name="_Toc497199119"/>
      <w:r>
        <w:t xml:space="preserve">2017-Jan-17 (Jan-18 UT): </w:t>
      </w:r>
      <w:r w:rsidRPr="002B2B28">
        <w:t xml:space="preserve"> </w:t>
      </w:r>
      <w:r>
        <w:t>M42 in 889nm CH4</w:t>
      </w:r>
      <w:bookmarkEnd w:id="5"/>
    </w:p>
    <w:p w:rsidR="00227B76" w:rsidRDefault="00227B76" w:rsidP="00227B76">
      <w:pPr>
        <w:rPr>
          <w:color w:val="808080" w:themeColor="background1" w:themeShade="80"/>
          <w:sz w:val="20"/>
          <w:lang w:bidi="ar-SA"/>
        </w:rPr>
      </w:pPr>
      <w:r>
        <w:rPr>
          <w:color w:val="808080" w:themeColor="background1" w:themeShade="80"/>
          <w:sz w:val="20"/>
          <w:lang w:bidi="ar-SA"/>
        </w:rPr>
        <w:t>Last Updated 1/23/2017</w:t>
      </w:r>
    </w:p>
    <w:p w:rsidR="00227B76" w:rsidRDefault="00227B76" w:rsidP="00227B76">
      <w:pPr>
        <w:rPr>
          <w:color w:val="808080" w:themeColor="background1" w:themeShade="80"/>
          <w:sz w:val="20"/>
          <w:lang w:bidi="ar-SA"/>
        </w:rPr>
      </w:pPr>
    </w:p>
    <w:p w:rsidR="00227B76" w:rsidRPr="009164B7" w:rsidRDefault="00227B76" w:rsidP="00227B76">
      <w:r w:rsidRPr="009164B7">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30372E" w:rsidRPr="004174E0" w:rsidTr="00A71FC8">
        <w:trPr>
          <w:jc w:val="center"/>
        </w:trPr>
        <w:tc>
          <w:tcPr>
            <w:tcW w:w="4680" w:type="dxa"/>
            <w:shd w:val="clear" w:color="auto" w:fill="000000"/>
            <w:vAlign w:val="center"/>
          </w:tcPr>
          <w:p w:rsidR="0030372E" w:rsidRDefault="0030372E"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2194942"/>
                  <wp:effectExtent l="19050" t="0" r="7620" b="0"/>
                  <wp:docPr id="22" name="Picture 2" descr="F:\Astronomy\Projects\Nebulae-Diffuse\M42 - Orion Nebula\Imaging Data\20170118UT-430mm\M42-20170118UT-889CH4a-sum02h47m30s-Artifact-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Nebulae-Diffuse\M42 - Orion Nebula\Imaging Data\20170118UT-430mm\M42-20170118UT-889CH4a-sum02h47m30s-Artifact-Flattened-Log-HalfSize.jpg"/>
                          <pic:cNvPicPr>
                            <a:picLocks noChangeAspect="1" noChangeArrowheads="1"/>
                          </pic:cNvPicPr>
                        </pic:nvPicPr>
                        <pic:blipFill>
                          <a:blip r:embed="rId16" cstate="print"/>
                          <a:srcRect/>
                          <a:stretch>
                            <a:fillRect/>
                          </a:stretch>
                        </pic:blipFill>
                        <pic:spPr bwMode="auto">
                          <a:xfrm>
                            <a:off x="0" y="0"/>
                            <a:ext cx="2926080" cy="2194942"/>
                          </a:xfrm>
                          <a:prstGeom prst="rect">
                            <a:avLst/>
                          </a:prstGeom>
                          <a:noFill/>
                          <a:ln w="9525">
                            <a:noFill/>
                            <a:miter lim="800000"/>
                            <a:headEnd/>
                            <a:tailEnd/>
                          </a:ln>
                        </pic:spPr>
                      </pic:pic>
                    </a:graphicData>
                  </a:graphic>
                </wp:inline>
              </w:drawing>
            </w:r>
          </w:p>
        </w:tc>
        <w:tc>
          <w:tcPr>
            <w:tcW w:w="4680" w:type="dxa"/>
            <w:shd w:val="clear" w:color="auto" w:fill="000000"/>
          </w:tcPr>
          <w:p w:rsidR="0030372E" w:rsidRPr="004174E0" w:rsidRDefault="0030372E" w:rsidP="00A71FC8">
            <w:pPr>
              <w:jc w:val="center"/>
              <w:rPr>
                <w:sz w:val="20"/>
                <w:lang w:bidi="ar-SA"/>
              </w:rPr>
            </w:pPr>
            <w:r>
              <w:rPr>
                <w:noProof/>
                <w:sz w:val="20"/>
                <w:lang w:bidi="ar-SA"/>
              </w:rPr>
              <w:drawing>
                <wp:inline distT="0" distB="0" distL="0" distR="0">
                  <wp:extent cx="2926080" cy="2194942"/>
                  <wp:effectExtent l="19050" t="0" r="7620" b="0"/>
                  <wp:docPr id="26" name="Picture 3" descr="F:\Astronomy\Projects\Nebulae-Diffuse\M42 - Orion Nebula\Imaging Data\20170118UT-430mm\M42-201XXXXXUT-889CH4-sum05h45m00s-Artifact-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Nebulae-Diffuse\M42 - Orion Nebula\Imaging Data\20170118UT-430mm\M42-201XXXXXUT-889CH4-sum05h45m00s-Artifact-Flattened-Log-HalfSize.jpg"/>
                          <pic:cNvPicPr>
                            <a:picLocks noChangeAspect="1" noChangeArrowheads="1"/>
                          </pic:cNvPicPr>
                        </pic:nvPicPr>
                        <pic:blipFill>
                          <a:blip r:embed="rId17" cstate="print"/>
                          <a:srcRect/>
                          <a:stretch>
                            <a:fillRect/>
                          </a:stretch>
                        </pic:blipFill>
                        <pic:spPr bwMode="auto">
                          <a:xfrm>
                            <a:off x="0" y="0"/>
                            <a:ext cx="2926080" cy="2194942"/>
                          </a:xfrm>
                          <a:prstGeom prst="rect">
                            <a:avLst/>
                          </a:prstGeom>
                          <a:noFill/>
                          <a:ln w="9525">
                            <a:noFill/>
                            <a:miter lim="800000"/>
                            <a:headEnd/>
                            <a:tailEnd/>
                          </a:ln>
                        </pic:spPr>
                      </pic:pic>
                    </a:graphicData>
                  </a:graphic>
                </wp:inline>
              </w:drawing>
            </w:r>
          </w:p>
        </w:tc>
      </w:tr>
      <w:tr w:rsidR="0030372E" w:rsidRPr="00EE3E4F" w:rsidTr="00A71FC8">
        <w:trPr>
          <w:jc w:val="center"/>
        </w:trPr>
        <w:tc>
          <w:tcPr>
            <w:tcW w:w="4680" w:type="dxa"/>
            <w:shd w:val="clear" w:color="auto" w:fill="000000"/>
          </w:tcPr>
          <w:p w:rsidR="0030372E" w:rsidRPr="00EE3E4F" w:rsidRDefault="0030372E" w:rsidP="00A71FC8">
            <w:pPr>
              <w:jc w:val="center"/>
              <w:rPr>
                <w:sz w:val="20"/>
                <w:lang w:bidi="ar-SA"/>
              </w:rPr>
            </w:pPr>
            <w:r w:rsidRPr="0030372E">
              <w:rPr>
                <w:sz w:val="20"/>
                <w:lang w:bidi="ar-SA"/>
              </w:rPr>
              <w:t>M42-20170118UT-889CH4a-sum02h47m30s-Artifact-Flattened-Log-HalfSize.jpg</w:t>
            </w:r>
          </w:p>
        </w:tc>
        <w:tc>
          <w:tcPr>
            <w:tcW w:w="4680" w:type="dxa"/>
            <w:shd w:val="clear" w:color="auto" w:fill="000000"/>
          </w:tcPr>
          <w:p w:rsidR="0030372E" w:rsidRPr="00EE3E4F" w:rsidRDefault="0030372E" w:rsidP="00A71FC8">
            <w:pPr>
              <w:jc w:val="center"/>
              <w:rPr>
                <w:sz w:val="20"/>
                <w:lang w:bidi="ar-SA"/>
              </w:rPr>
            </w:pPr>
            <w:r w:rsidRPr="0030372E">
              <w:rPr>
                <w:sz w:val="20"/>
                <w:lang w:bidi="ar-SA"/>
              </w:rPr>
              <w:t>M42-201XXXXXUT-889CH4-sum05h45m00s-Artifact-Flattened-Log-HalfSize.jpg</w:t>
            </w:r>
          </w:p>
        </w:tc>
      </w:tr>
      <w:tr w:rsidR="00227B76" w:rsidRPr="004174E0" w:rsidTr="00322AEB">
        <w:trPr>
          <w:jc w:val="center"/>
        </w:trPr>
        <w:tc>
          <w:tcPr>
            <w:tcW w:w="4680" w:type="dxa"/>
            <w:shd w:val="clear" w:color="auto" w:fill="000000"/>
            <w:vAlign w:val="center"/>
          </w:tcPr>
          <w:p w:rsidR="00227B76" w:rsidRDefault="0030372E"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2194942"/>
                  <wp:effectExtent l="19050" t="0" r="7620" b="0"/>
                  <wp:docPr id="31" name="Picture 4" descr="F:\Astronomy\Projects\Nebulae-Diffuse\M42 - Orion Nebula\Imaging Data\20170118UT-430mm\M42-201X-RGB-TestNIR-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Nebulae-Diffuse\M42 - Orion Nebula\Imaging Data\20170118UT-430mm\M42-201X-RGB-TestNIR-HalfSize.jpg"/>
                          <pic:cNvPicPr>
                            <a:picLocks noChangeAspect="1" noChangeArrowheads="1"/>
                          </pic:cNvPicPr>
                        </pic:nvPicPr>
                        <pic:blipFill>
                          <a:blip r:embed="rId18" cstate="print"/>
                          <a:srcRect/>
                          <a:stretch>
                            <a:fillRect/>
                          </a:stretch>
                        </pic:blipFill>
                        <pic:spPr bwMode="auto">
                          <a:xfrm>
                            <a:off x="0" y="0"/>
                            <a:ext cx="2926080" cy="2194942"/>
                          </a:xfrm>
                          <a:prstGeom prst="rect">
                            <a:avLst/>
                          </a:prstGeom>
                          <a:noFill/>
                          <a:ln w="9525">
                            <a:noFill/>
                            <a:miter lim="800000"/>
                            <a:headEnd/>
                            <a:tailEnd/>
                          </a:ln>
                        </pic:spPr>
                      </pic:pic>
                    </a:graphicData>
                  </a:graphic>
                </wp:inline>
              </w:drawing>
            </w:r>
          </w:p>
        </w:tc>
        <w:tc>
          <w:tcPr>
            <w:tcW w:w="4680" w:type="dxa"/>
            <w:shd w:val="clear" w:color="auto" w:fill="000000"/>
          </w:tcPr>
          <w:p w:rsidR="00227B76" w:rsidRPr="004174E0" w:rsidRDefault="00227B76" w:rsidP="00322AEB">
            <w:pPr>
              <w:jc w:val="center"/>
              <w:rPr>
                <w:sz w:val="20"/>
                <w:lang w:bidi="ar-SA"/>
              </w:rPr>
            </w:pPr>
          </w:p>
        </w:tc>
      </w:tr>
      <w:tr w:rsidR="00227B76" w:rsidRPr="00EE3E4F" w:rsidTr="00322AEB">
        <w:trPr>
          <w:jc w:val="center"/>
        </w:trPr>
        <w:tc>
          <w:tcPr>
            <w:tcW w:w="4680" w:type="dxa"/>
            <w:shd w:val="clear" w:color="auto" w:fill="000000"/>
          </w:tcPr>
          <w:p w:rsidR="00227B76" w:rsidRPr="00EE3E4F" w:rsidRDefault="0030372E" w:rsidP="00322AEB">
            <w:pPr>
              <w:jc w:val="center"/>
              <w:rPr>
                <w:sz w:val="20"/>
                <w:lang w:bidi="ar-SA"/>
              </w:rPr>
            </w:pPr>
            <w:r w:rsidRPr="0030372E">
              <w:rPr>
                <w:sz w:val="20"/>
                <w:lang w:bidi="ar-SA"/>
              </w:rPr>
              <w:t>M42-201X-RGB-TestNIR-HalfSize.jpg</w:t>
            </w:r>
          </w:p>
        </w:tc>
        <w:tc>
          <w:tcPr>
            <w:tcW w:w="4680" w:type="dxa"/>
            <w:shd w:val="clear" w:color="auto" w:fill="000000"/>
          </w:tcPr>
          <w:p w:rsidR="00227B76" w:rsidRPr="00EE3E4F" w:rsidRDefault="00227B76" w:rsidP="00322AEB">
            <w:pPr>
              <w:jc w:val="center"/>
              <w:rPr>
                <w:sz w:val="20"/>
                <w:lang w:bidi="ar-SA"/>
              </w:rPr>
            </w:pPr>
          </w:p>
        </w:tc>
      </w:tr>
    </w:tbl>
    <w:p w:rsidR="00227B76" w:rsidRDefault="00227B76" w:rsidP="00227B76"/>
    <w:p w:rsidR="00560DF2" w:rsidRPr="00BE5CDD" w:rsidRDefault="00560DF2" w:rsidP="00560DF2">
      <w:r>
        <w:rPr>
          <w:b/>
        </w:rPr>
        <w:t>Data Disposition:</w:t>
      </w:r>
      <w:r>
        <w:t xml:space="preserve"> Raw data are zipped and on the 2TB archive drive. Processed data are under the Projects directory on the Astronomy thumb drive.</w:t>
      </w:r>
    </w:p>
    <w:p w:rsidR="00227B76" w:rsidRDefault="00227B76" w:rsidP="00227B76">
      <w:pPr>
        <w:rPr>
          <w:rFonts w:ascii="Arial" w:hAnsi="Arial" w:cs="Arial"/>
          <w:b/>
          <w:bCs/>
          <w:i/>
          <w:iCs/>
          <w:sz w:val="28"/>
          <w:szCs w:val="28"/>
        </w:rPr>
      </w:pPr>
      <w:r>
        <w:br w:type="page"/>
      </w:r>
    </w:p>
    <w:p w:rsidR="00227B76" w:rsidRDefault="00227B76" w:rsidP="00227B76">
      <w:pPr>
        <w:pStyle w:val="Heading3"/>
      </w:pPr>
      <w:bookmarkStart w:id="6" w:name="_Toc497199120"/>
      <w:r>
        <w:lastRenderedPageBreak/>
        <w:t xml:space="preserve">2017-Jan-18 (Jan-19 UT): </w:t>
      </w:r>
      <w:r w:rsidRPr="002B2B28">
        <w:t xml:space="preserve"> </w:t>
      </w:r>
      <w:r>
        <w:t>M33 in 889nm CH4 and M42 in &gt;685nm NIR and 889nm CH4</w:t>
      </w:r>
      <w:bookmarkEnd w:id="6"/>
    </w:p>
    <w:p w:rsidR="00227B76" w:rsidRDefault="00227B76" w:rsidP="00227B76">
      <w:pPr>
        <w:rPr>
          <w:color w:val="808080" w:themeColor="background1" w:themeShade="80"/>
          <w:sz w:val="20"/>
          <w:lang w:bidi="ar-SA"/>
        </w:rPr>
      </w:pPr>
      <w:r>
        <w:rPr>
          <w:color w:val="808080" w:themeColor="background1" w:themeShade="80"/>
          <w:sz w:val="20"/>
          <w:lang w:bidi="ar-SA"/>
        </w:rPr>
        <w:t>Last Updated 1/23/2017</w:t>
      </w:r>
    </w:p>
    <w:p w:rsidR="00227B76" w:rsidRDefault="00227B76" w:rsidP="00227B76">
      <w:pPr>
        <w:rPr>
          <w:color w:val="808080" w:themeColor="background1" w:themeShade="80"/>
          <w:sz w:val="20"/>
          <w:lang w:bidi="ar-SA"/>
        </w:rPr>
      </w:pPr>
    </w:p>
    <w:p w:rsidR="00227B76" w:rsidRPr="009164B7" w:rsidRDefault="00227B76" w:rsidP="00227B76">
      <w:r w:rsidRPr="009164B7">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27B76" w:rsidRPr="004174E0" w:rsidTr="00322AEB">
        <w:trPr>
          <w:jc w:val="center"/>
        </w:trPr>
        <w:tc>
          <w:tcPr>
            <w:tcW w:w="4680" w:type="dxa"/>
            <w:shd w:val="clear" w:color="auto" w:fill="000000"/>
            <w:vAlign w:val="center"/>
          </w:tcPr>
          <w:p w:rsidR="00227B76" w:rsidRDefault="00866E42"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2194560"/>
                  <wp:effectExtent l="19050" t="0" r="7620" b="0"/>
                  <wp:docPr id="4" name="Picture 4" descr="F:\Astronomy\Projects\Galaxies\M33\Imaging Data\20170119UT\M33-20170119UT-889CH4a-sum01h22m30s-Flattened-Lin-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Galaxies\M33\Imaging Data\20170119UT\M33-20170119UT-889CH4a-sum01h22m30s-Flattened-Lin-HalfSize.jpg"/>
                          <pic:cNvPicPr>
                            <a:picLocks noChangeAspect="1" noChangeArrowheads="1"/>
                          </pic:cNvPicPr>
                        </pic:nvPicPr>
                        <pic:blipFill>
                          <a:blip r:embed="rId19"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c>
          <w:tcPr>
            <w:tcW w:w="4680" w:type="dxa"/>
            <w:shd w:val="clear" w:color="auto" w:fill="000000"/>
          </w:tcPr>
          <w:p w:rsidR="00227B76" w:rsidRPr="004174E0" w:rsidRDefault="00866E42" w:rsidP="00322AEB">
            <w:pPr>
              <w:jc w:val="center"/>
              <w:rPr>
                <w:sz w:val="20"/>
                <w:lang w:bidi="ar-SA"/>
              </w:rPr>
            </w:pPr>
            <w:r>
              <w:rPr>
                <w:noProof/>
                <w:sz w:val="20"/>
                <w:lang w:bidi="ar-SA"/>
              </w:rPr>
              <w:drawing>
                <wp:inline distT="0" distB="0" distL="0" distR="0">
                  <wp:extent cx="2926080" cy="2194560"/>
                  <wp:effectExtent l="19050" t="0" r="7620" b="0"/>
                  <wp:docPr id="5" name="Picture 5" descr="F:\Astronomy\Projects\Galaxies\M33\Imaging Data\20170119UT\M33-201XXXXXUT-889CH4-sum03h02m15s-WCS-Artifacts-Lin-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Galaxies\M33\Imaging Data\20170119UT\M33-201XXXXXUT-889CH4-sum03h02m15s-WCS-Artifacts-Lin-HalfSize.jpg"/>
                          <pic:cNvPicPr>
                            <a:picLocks noChangeAspect="1" noChangeArrowheads="1"/>
                          </pic:cNvPicPr>
                        </pic:nvPicPr>
                        <pic:blipFill>
                          <a:blip r:embed="rId20"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r>
      <w:tr w:rsidR="00227B76" w:rsidRPr="00EE3E4F" w:rsidTr="00322AEB">
        <w:trPr>
          <w:jc w:val="center"/>
        </w:trPr>
        <w:tc>
          <w:tcPr>
            <w:tcW w:w="4680" w:type="dxa"/>
            <w:shd w:val="clear" w:color="auto" w:fill="000000"/>
          </w:tcPr>
          <w:p w:rsidR="00227B76" w:rsidRPr="00EE3E4F" w:rsidRDefault="00866E42" w:rsidP="00322AEB">
            <w:pPr>
              <w:jc w:val="center"/>
              <w:rPr>
                <w:sz w:val="20"/>
                <w:lang w:bidi="ar-SA"/>
              </w:rPr>
            </w:pPr>
            <w:r w:rsidRPr="00866E42">
              <w:rPr>
                <w:sz w:val="20"/>
                <w:lang w:bidi="ar-SA"/>
              </w:rPr>
              <w:t>M33-20170119UT-889CH4a-sum01h22m30s-Flattened-Lin-HalfSize.jpg</w:t>
            </w:r>
          </w:p>
        </w:tc>
        <w:tc>
          <w:tcPr>
            <w:tcW w:w="4680" w:type="dxa"/>
            <w:shd w:val="clear" w:color="auto" w:fill="000000"/>
          </w:tcPr>
          <w:p w:rsidR="00227B76" w:rsidRPr="00EE3E4F" w:rsidRDefault="00866E42" w:rsidP="00322AEB">
            <w:pPr>
              <w:jc w:val="center"/>
              <w:rPr>
                <w:sz w:val="20"/>
                <w:lang w:bidi="ar-SA"/>
              </w:rPr>
            </w:pPr>
            <w:r w:rsidRPr="00866E42">
              <w:rPr>
                <w:sz w:val="20"/>
                <w:lang w:bidi="ar-SA"/>
              </w:rPr>
              <w:t>M33-201XXXXXUT-889CH4-sum03h02m15s-WCS-Artifacts-Lin-HalfSize.jpg</w:t>
            </w:r>
          </w:p>
        </w:tc>
      </w:tr>
    </w:tbl>
    <w:p w:rsidR="00227B76" w:rsidRDefault="00227B76" w:rsidP="00227B76"/>
    <w:p w:rsidR="005B79A2" w:rsidRDefault="005B79A2">
      <w:r>
        <w:br w:type="page"/>
      </w:r>
    </w:p>
    <w:p w:rsidR="005B79A2" w:rsidRDefault="005B79A2" w:rsidP="00227B76"/>
    <w:p w:rsidR="005B79A2" w:rsidRDefault="005B79A2" w:rsidP="00227B76"/>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5B79A2" w:rsidRPr="004174E0" w:rsidTr="00322AEB">
        <w:trPr>
          <w:jc w:val="center"/>
        </w:trPr>
        <w:tc>
          <w:tcPr>
            <w:tcW w:w="4680" w:type="dxa"/>
            <w:shd w:val="clear" w:color="auto" w:fill="000000"/>
            <w:vAlign w:val="center"/>
          </w:tcPr>
          <w:p w:rsidR="005B79A2" w:rsidRDefault="005B79A2"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2194560"/>
                  <wp:effectExtent l="19050" t="0" r="7620" b="0"/>
                  <wp:docPr id="13" name="Picture 6" descr="F:\Astronomy\Projects\Nebulae-Diffuse\M42 - Orion Nebula\Imaging Data\20170119UT-430mm\M42-20170119UT-685NIR-sum29m36s-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ronomy\Projects\Nebulae-Diffuse\M42 - Orion Nebula\Imaging Data\20170119UT-430mm\M42-20170119UT-685NIR-sum29m36s-Flattened-Log-HalfSize.jpg"/>
                          <pic:cNvPicPr>
                            <a:picLocks noChangeAspect="1" noChangeArrowheads="1"/>
                          </pic:cNvPicPr>
                        </pic:nvPicPr>
                        <pic:blipFill>
                          <a:blip r:embed="rId21"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c>
          <w:tcPr>
            <w:tcW w:w="4680" w:type="dxa"/>
            <w:shd w:val="clear" w:color="auto" w:fill="000000"/>
          </w:tcPr>
          <w:p w:rsidR="005B79A2" w:rsidRPr="004174E0" w:rsidRDefault="005B79A2" w:rsidP="00322AEB">
            <w:pPr>
              <w:jc w:val="center"/>
              <w:rPr>
                <w:sz w:val="20"/>
                <w:lang w:bidi="ar-SA"/>
              </w:rPr>
            </w:pPr>
            <w:r>
              <w:rPr>
                <w:noProof/>
                <w:sz w:val="20"/>
                <w:lang w:bidi="ar-SA"/>
              </w:rPr>
              <w:drawing>
                <wp:inline distT="0" distB="0" distL="0" distR="0">
                  <wp:extent cx="2926080" cy="2194560"/>
                  <wp:effectExtent l="19050" t="0" r="7620" b="0"/>
                  <wp:docPr id="14" name="Picture 7" descr="F:\Astronomy\Projects\Nebulae-Diffuse\M42 - Orion Nebula\Imaging Data\20170119UT-430mm\M42-201XXXXXUT-685NIR-sum34m43s-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Astronomy\Projects\Nebulae-Diffuse\M42 - Orion Nebula\Imaging Data\20170119UT-430mm\M42-201XXXXXUT-685NIR-sum34m43s-Flattened-Log-HalfSize.jpg"/>
                          <pic:cNvPicPr>
                            <a:picLocks noChangeAspect="1" noChangeArrowheads="1"/>
                          </pic:cNvPicPr>
                        </pic:nvPicPr>
                        <pic:blipFill>
                          <a:blip r:embed="rId22"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r>
      <w:tr w:rsidR="005B79A2" w:rsidRPr="00EE3E4F" w:rsidTr="00322AEB">
        <w:trPr>
          <w:jc w:val="center"/>
        </w:trPr>
        <w:tc>
          <w:tcPr>
            <w:tcW w:w="4680" w:type="dxa"/>
            <w:shd w:val="clear" w:color="auto" w:fill="000000"/>
          </w:tcPr>
          <w:p w:rsidR="005B79A2" w:rsidRPr="00EE3E4F" w:rsidRDefault="005B79A2" w:rsidP="00322AEB">
            <w:pPr>
              <w:jc w:val="center"/>
              <w:rPr>
                <w:sz w:val="20"/>
                <w:lang w:bidi="ar-SA"/>
              </w:rPr>
            </w:pPr>
            <w:r w:rsidRPr="005B79A2">
              <w:rPr>
                <w:sz w:val="20"/>
                <w:lang w:bidi="ar-SA"/>
              </w:rPr>
              <w:t>M42-20170119UT-685NIR-sum29m36s-Flattened-Log-HalfSize.jpg</w:t>
            </w:r>
          </w:p>
        </w:tc>
        <w:tc>
          <w:tcPr>
            <w:tcW w:w="4680" w:type="dxa"/>
            <w:shd w:val="clear" w:color="auto" w:fill="000000"/>
          </w:tcPr>
          <w:p w:rsidR="005B79A2" w:rsidRPr="00EE3E4F" w:rsidRDefault="005B79A2" w:rsidP="00322AEB">
            <w:pPr>
              <w:jc w:val="center"/>
              <w:rPr>
                <w:sz w:val="20"/>
                <w:lang w:bidi="ar-SA"/>
              </w:rPr>
            </w:pPr>
            <w:r w:rsidRPr="005B79A2">
              <w:rPr>
                <w:sz w:val="20"/>
                <w:lang w:bidi="ar-SA"/>
              </w:rPr>
              <w:t>M42-201XXXXXUT-685NIR-sum34m43s-Flattened-Log-HalfSize.jpg</w:t>
            </w:r>
          </w:p>
        </w:tc>
      </w:tr>
      <w:tr w:rsidR="005B79A2" w:rsidRPr="004174E0" w:rsidTr="005B79A2">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rsidR="005B79A2" w:rsidRPr="005B79A2" w:rsidRDefault="005B79A2" w:rsidP="00322AEB">
            <w:pPr>
              <w:jc w:val="center"/>
              <w:rPr>
                <w:sz w:val="20"/>
                <w:lang w:bidi="ar-SA"/>
              </w:rPr>
            </w:pPr>
            <w:r>
              <w:rPr>
                <w:noProof/>
                <w:sz w:val="20"/>
                <w:lang w:bidi="ar-SA"/>
              </w:rPr>
              <w:drawing>
                <wp:inline distT="0" distB="0" distL="0" distR="0">
                  <wp:extent cx="2926080" cy="2194560"/>
                  <wp:effectExtent l="19050" t="0" r="7620" b="0"/>
                  <wp:docPr id="16" name="Picture 9" descr="F:\Astronomy\Projects\Nebulae-Diffuse\M42 - Orion Nebula\Imaging Data\20170119UT-430mm\M42-20170119UT-889CH4a-sum01h55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stronomy\Projects\Nebulae-Diffuse\M42 - Orion Nebula\Imaging Data\20170119UT-430mm\M42-20170119UT-889CH4a-sum01h55m-Flattened-Log-HalfSize.jpg"/>
                          <pic:cNvPicPr>
                            <a:picLocks noChangeAspect="1" noChangeArrowheads="1"/>
                          </pic:cNvPicPr>
                        </pic:nvPicPr>
                        <pic:blipFill>
                          <a:blip r:embed="rId23"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rsidR="005B79A2" w:rsidRPr="004174E0" w:rsidRDefault="005B79A2" w:rsidP="00322AEB">
            <w:pPr>
              <w:jc w:val="center"/>
              <w:rPr>
                <w:sz w:val="20"/>
                <w:lang w:bidi="ar-SA"/>
              </w:rPr>
            </w:pPr>
            <w:r>
              <w:rPr>
                <w:noProof/>
                <w:sz w:val="20"/>
                <w:lang w:bidi="ar-SA"/>
              </w:rPr>
              <w:drawing>
                <wp:inline distT="0" distB="0" distL="0" distR="0">
                  <wp:extent cx="2926080" cy="2194560"/>
                  <wp:effectExtent l="19050" t="0" r="7620" b="0"/>
                  <wp:docPr id="15" name="Picture 8" descr="F:\Astronomy\Projects\Nebulae-Diffuse\M42 - Orion Nebula\Imaging Data\20170119UT-430mm\M42-201XXXXXUT-889CH4-sum07h4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Astronomy\Projects\Nebulae-Diffuse\M42 - Orion Nebula\Imaging Data\20170119UT-430mm\M42-201XXXXXUT-889CH4-sum07h40m-Flattened-Log-HalfSize.jpg"/>
                          <pic:cNvPicPr>
                            <a:picLocks noChangeAspect="1" noChangeArrowheads="1"/>
                          </pic:cNvPicPr>
                        </pic:nvPicPr>
                        <pic:blipFill>
                          <a:blip r:embed="rId24"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r>
      <w:tr w:rsidR="005B79A2" w:rsidRPr="00EE3E4F" w:rsidTr="005B79A2">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rsidR="005B79A2" w:rsidRPr="00EE3E4F" w:rsidRDefault="005B79A2" w:rsidP="00322AEB">
            <w:pPr>
              <w:jc w:val="center"/>
              <w:rPr>
                <w:sz w:val="20"/>
                <w:lang w:bidi="ar-SA"/>
              </w:rPr>
            </w:pPr>
            <w:r w:rsidRPr="005B79A2">
              <w:rPr>
                <w:sz w:val="20"/>
                <w:lang w:bidi="ar-SA"/>
              </w:rPr>
              <w:t>M42-20170119UT-889CH4a-sum01h55m-Flattened-Log-HalfSize.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rsidR="005B79A2" w:rsidRPr="00EE3E4F" w:rsidRDefault="005B79A2" w:rsidP="00322AEB">
            <w:pPr>
              <w:jc w:val="center"/>
              <w:rPr>
                <w:sz w:val="20"/>
                <w:lang w:bidi="ar-SA"/>
              </w:rPr>
            </w:pPr>
            <w:r w:rsidRPr="005B79A2">
              <w:rPr>
                <w:sz w:val="20"/>
                <w:lang w:bidi="ar-SA"/>
              </w:rPr>
              <w:t>M42-201XXXXXUT-889CH4-sum07h40m-Flattened-Log-HalfSize.jpg</w:t>
            </w:r>
          </w:p>
        </w:tc>
      </w:tr>
    </w:tbl>
    <w:p w:rsidR="005B79A2" w:rsidRDefault="005B79A2" w:rsidP="00227B76"/>
    <w:p w:rsidR="005B79A2" w:rsidRDefault="005B79A2" w:rsidP="00227B76"/>
    <w:p w:rsidR="00227B76" w:rsidRPr="00BE5CDD" w:rsidRDefault="00227B76" w:rsidP="00227B76">
      <w:r>
        <w:rPr>
          <w:b/>
        </w:rPr>
        <w:t>Data Disposition:</w:t>
      </w:r>
      <w:r>
        <w:t xml:space="preserve"> TBD.</w:t>
      </w:r>
    </w:p>
    <w:p w:rsidR="00227B76" w:rsidRDefault="00227B76" w:rsidP="00227B76">
      <w:pPr>
        <w:rPr>
          <w:rFonts w:ascii="Arial" w:hAnsi="Arial" w:cs="Arial"/>
          <w:b/>
          <w:bCs/>
          <w:i/>
          <w:iCs/>
          <w:sz w:val="28"/>
          <w:szCs w:val="28"/>
        </w:rPr>
      </w:pPr>
      <w:r>
        <w:br w:type="page"/>
      </w:r>
    </w:p>
    <w:p w:rsidR="00227B76" w:rsidRDefault="00227B76" w:rsidP="00227B76">
      <w:pPr>
        <w:pStyle w:val="Heading3"/>
      </w:pPr>
      <w:bookmarkStart w:id="7" w:name="_Toc497199121"/>
      <w:r>
        <w:lastRenderedPageBreak/>
        <w:t xml:space="preserve">2017-Jan-19 (Jan-20 UT): </w:t>
      </w:r>
      <w:r w:rsidRPr="002B2B28">
        <w:t xml:space="preserve"> </w:t>
      </w:r>
      <w:r>
        <w:t>M33 in 380nm NUV</w:t>
      </w:r>
      <w:bookmarkEnd w:id="7"/>
    </w:p>
    <w:p w:rsidR="00227B76" w:rsidRDefault="00227B76" w:rsidP="00227B76">
      <w:pPr>
        <w:rPr>
          <w:color w:val="808080" w:themeColor="background1" w:themeShade="80"/>
          <w:sz w:val="20"/>
          <w:lang w:bidi="ar-SA"/>
        </w:rPr>
      </w:pPr>
      <w:r>
        <w:rPr>
          <w:color w:val="808080" w:themeColor="background1" w:themeShade="80"/>
          <w:sz w:val="20"/>
          <w:lang w:bidi="ar-SA"/>
        </w:rPr>
        <w:t>Last Updated 1/23/2017</w:t>
      </w:r>
    </w:p>
    <w:p w:rsidR="00227B76" w:rsidRDefault="00227B76" w:rsidP="00227B76">
      <w:pPr>
        <w:rPr>
          <w:color w:val="808080" w:themeColor="background1" w:themeShade="80"/>
          <w:sz w:val="20"/>
          <w:lang w:bidi="ar-SA"/>
        </w:rPr>
      </w:pPr>
    </w:p>
    <w:p w:rsidR="00227B76" w:rsidRDefault="00227B76" w:rsidP="00227B76">
      <w:pPr>
        <w:rPr>
          <w:color w:val="808080" w:themeColor="background1" w:themeShade="80"/>
          <w:sz w:val="20"/>
          <w:lang w:bidi="ar-SA"/>
        </w:rPr>
      </w:pPr>
    </w:p>
    <w:p w:rsidR="00227B76" w:rsidRPr="009164B7" w:rsidRDefault="00227B76" w:rsidP="00227B76">
      <w:r w:rsidRPr="009164B7">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27B76" w:rsidRPr="004174E0" w:rsidTr="00322AEB">
        <w:trPr>
          <w:jc w:val="center"/>
        </w:trPr>
        <w:tc>
          <w:tcPr>
            <w:tcW w:w="4680" w:type="dxa"/>
            <w:shd w:val="clear" w:color="auto" w:fill="000000"/>
            <w:vAlign w:val="center"/>
          </w:tcPr>
          <w:p w:rsidR="00227B76" w:rsidRDefault="00457210"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2194560"/>
                  <wp:effectExtent l="19050" t="0" r="7620" b="0"/>
                  <wp:docPr id="2" name="Picture 2" descr="F:\Astronomy\Projects\Galaxies\M33\Imaging Data\20170120UT\M33-20170120UT-380NUV-sum01h23m-Flattened-Lin-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Galaxies\M33\Imaging Data\20170120UT\M33-20170120UT-380NUV-sum01h23m-Flattened-Lin-HalfSize.jpg"/>
                          <pic:cNvPicPr>
                            <a:picLocks noChangeAspect="1" noChangeArrowheads="1"/>
                          </pic:cNvPicPr>
                        </pic:nvPicPr>
                        <pic:blipFill>
                          <a:blip r:embed="rId25"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c>
          <w:tcPr>
            <w:tcW w:w="4680" w:type="dxa"/>
            <w:shd w:val="clear" w:color="auto" w:fill="000000"/>
          </w:tcPr>
          <w:p w:rsidR="00227B76" w:rsidRPr="004174E0" w:rsidRDefault="00457210" w:rsidP="00322AEB">
            <w:pPr>
              <w:jc w:val="center"/>
              <w:rPr>
                <w:sz w:val="20"/>
                <w:lang w:bidi="ar-SA"/>
              </w:rPr>
            </w:pPr>
            <w:r>
              <w:rPr>
                <w:noProof/>
                <w:sz w:val="20"/>
                <w:lang w:bidi="ar-SA"/>
              </w:rPr>
              <w:drawing>
                <wp:inline distT="0" distB="0" distL="0" distR="0">
                  <wp:extent cx="2926080" cy="2194560"/>
                  <wp:effectExtent l="19050" t="0" r="7620" b="0"/>
                  <wp:docPr id="3" name="Picture 3" descr="F:\Astronomy\Projects\Galaxies\M33\Imaging Data\20170120UT\M33-201XXXXXUT-380NUV-sum6h55m30s-Flattened-WCS-Smoothed-Lin-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Galaxies\M33\Imaging Data\20170120UT\M33-201XXXXXUT-380NUV-sum6h55m30s-Flattened-WCS-Smoothed-Lin-HalfSize.jpg"/>
                          <pic:cNvPicPr>
                            <a:picLocks noChangeAspect="1" noChangeArrowheads="1"/>
                          </pic:cNvPicPr>
                        </pic:nvPicPr>
                        <pic:blipFill>
                          <a:blip r:embed="rId26"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r>
      <w:tr w:rsidR="00227B76" w:rsidRPr="00EE3E4F" w:rsidTr="00322AEB">
        <w:trPr>
          <w:jc w:val="center"/>
        </w:trPr>
        <w:tc>
          <w:tcPr>
            <w:tcW w:w="4680" w:type="dxa"/>
            <w:shd w:val="clear" w:color="auto" w:fill="000000"/>
          </w:tcPr>
          <w:p w:rsidR="00227B76" w:rsidRPr="00EE3E4F" w:rsidRDefault="00457210" w:rsidP="00322AEB">
            <w:pPr>
              <w:jc w:val="center"/>
              <w:rPr>
                <w:sz w:val="20"/>
                <w:lang w:bidi="ar-SA"/>
              </w:rPr>
            </w:pPr>
            <w:r w:rsidRPr="00457210">
              <w:rPr>
                <w:sz w:val="20"/>
                <w:lang w:bidi="ar-SA"/>
              </w:rPr>
              <w:t>M33-20170120UT-380NUV-sum01h23m-Flattened-Lin-HalfSize.jpg</w:t>
            </w:r>
          </w:p>
        </w:tc>
        <w:tc>
          <w:tcPr>
            <w:tcW w:w="4680" w:type="dxa"/>
            <w:shd w:val="clear" w:color="auto" w:fill="000000"/>
          </w:tcPr>
          <w:p w:rsidR="00227B76" w:rsidRPr="00EE3E4F" w:rsidRDefault="00457210" w:rsidP="00322AEB">
            <w:pPr>
              <w:jc w:val="center"/>
              <w:rPr>
                <w:sz w:val="20"/>
                <w:lang w:bidi="ar-SA"/>
              </w:rPr>
            </w:pPr>
            <w:r w:rsidRPr="00457210">
              <w:rPr>
                <w:sz w:val="20"/>
                <w:lang w:bidi="ar-SA"/>
              </w:rPr>
              <w:t>M33-201XXXXXUT-380NUV-sum6h55m30s-Flattened-WCS-Smoothed-Lin-HalfSize.jpg</w:t>
            </w:r>
          </w:p>
        </w:tc>
      </w:tr>
    </w:tbl>
    <w:p w:rsidR="00227B76" w:rsidRDefault="00227B76" w:rsidP="00227B76"/>
    <w:p w:rsidR="00862D2D" w:rsidRPr="00BE5CDD" w:rsidRDefault="00862D2D" w:rsidP="00862D2D">
      <w:r>
        <w:rPr>
          <w:b/>
        </w:rPr>
        <w:t>Data Disposition:</w:t>
      </w:r>
      <w:r>
        <w:t xml:space="preserve"> Raw data zipped on Astronomy laptop ready to move to 2TB archive drive. Processed data resides on the Astrothumb2 thumb drive.</w:t>
      </w:r>
    </w:p>
    <w:p w:rsidR="000C1D08" w:rsidRDefault="000C1D08" w:rsidP="000C1D08"/>
    <w:p w:rsidR="001F1DAD" w:rsidRDefault="001F1DAD">
      <w:pPr>
        <w:rPr>
          <w:rFonts w:ascii="Arial" w:hAnsi="Arial" w:cs="Arial"/>
          <w:b/>
          <w:bCs/>
          <w:i/>
          <w:iCs/>
          <w:sz w:val="28"/>
          <w:szCs w:val="28"/>
        </w:rPr>
      </w:pPr>
      <w:r>
        <w:br w:type="page"/>
      </w:r>
    </w:p>
    <w:p w:rsidR="001F1DAD" w:rsidRDefault="001F1DAD" w:rsidP="001F1DAD">
      <w:pPr>
        <w:pStyle w:val="Heading2"/>
      </w:pPr>
      <w:bookmarkStart w:id="8" w:name="_Toc497199122"/>
      <w:r>
        <w:lastRenderedPageBreak/>
        <w:t>February</w:t>
      </w:r>
      <w:bookmarkEnd w:id="8"/>
    </w:p>
    <w:p w:rsidR="001F1DAD" w:rsidRDefault="001F1DAD" w:rsidP="001F1DAD">
      <w:pPr>
        <w:pStyle w:val="Heading3"/>
      </w:pPr>
      <w:bookmarkStart w:id="9" w:name="_Toc497199123"/>
      <w:r>
        <w:t xml:space="preserve">2017-Feb-20 (Feb-21 UT): </w:t>
      </w:r>
      <w:r w:rsidRPr="002B2B28">
        <w:t xml:space="preserve"> </w:t>
      </w:r>
      <w:r>
        <w:t>M42 RGB</w:t>
      </w:r>
      <w:bookmarkEnd w:id="9"/>
    </w:p>
    <w:p w:rsidR="001F1DAD" w:rsidRDefault="001F1DAD" w:rsidP="001F1DAD">
      <w:pPr>
        <w:rPr>
          <w:color w:val="808080" w:themeColor="background1" w:themeShade="80"/>
          <w:sz w:val="20"/>
          <w:lang w:bidi="ar-SA"/>
        </w:rPr>
      </w:pPr>
      <w:r>
        <w:rPr>
          <w:color w:val="808080" w:themeColor="background1" w:themeShade="80"/>
          <w:sz w:val="20"/>
          <w:lang w:bidi="ar-SA"/>
        </w:rPr>
        <w:t>Last Updated 1/23/2017</w:t>
      </w:r>
    </w:p>
    <w:p w:rsidR="001F1DAD" w:rsidRDefault="001F1DAD" w:rsidP="001F1DAD">
      <w:pPr>
        <w:rPr>
          <w:color w:val="808080" w:themeColor="background1" w:themeShade="80"/>
          <w:sz w:val="20"/>
          <w:lang w:bidi="ar-SA"/>
        </w:rPr>
      </w:pPr>
    </w:p>
    <w:p w:rsidR="001F1DAD" w:rsidRPr="009164B7" w:rsidRDefault="001F1DAD" w:rsidP="001F1DAD">
      <w:r w:rsidRPr="009164B7">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3C5178" w:rsidRPr="004174E0" w:rsidTr="00322AEB">
        <w:trPr>
          <w:jc w:val="center"/>
        </w:trPr>
        <w:tc>
          <w:tcPr>
            <w:tcW w:w="4680" w:type="dxa"/>
            <w:shd w:val="clear" w:color="auto" w:fill="000000"/>
            <w:vAlign w:val="center"/>
          </w:tcPr>
          <w:p w:rsidR="003C5178" w:rsidRDefault="003C5178"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2196086"/>
                  <wp:effectExtent l="19050" t="0" r="7620" b="0"/>
                  <wp:docPr id="7" name="Picture 2" descr="F:\Astronomy\Projects\Nebulae-Diffuse\M42 - Orion Nebula\Imaging Data\20170221UT-430mm\M42-20170221UT-650RED-sum0h55m-Artifacts-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Nebulae-Diffuse\M42 - Orion Nebula\Imaging Data\20170221UT-430mm\M42-20170221UT-650RED-sum0h55m-Artifacts-Flattened-Log-HalfSize.jpg"/>
                          <pic:cNvPicPr>
                            <a:picLocks noChangeAspect="1" noChangeArrowheads="1"/>
                          </pic:cNvPicPr>
                        </pic:nvPicPr>
                        <pic:blipFill>
                          <a:blip r:embed="rId27" cstate="print"/>
                          <a:srcRect/>
                          <a:stretch>
                            <a:fillRect/>
                          </a:stretch>
                        </pic:blipFill>
                        <pic:spPr bwMode="auto">
                          <a:xfrm>
                            <a:off x="0" y="0"/>
                            <a:ext cx="2926080" cy="2196086"/>
                          </a:xfrm>
                          <a:prstGeom prst="rect">
                            <a:avLst/>
                          </a:prstGeom>
                          <a:noFill/>
                          <a:ln w="9525">
                            <a:noFill/>
                            <a:miter lim="800000"/>
                            <a:headEnd/>
                            <a:tailEnd/>
                          </a:ln>
                        </pic:spPr>
                      </pic:pic>
                    </a:graphicData>
                  </a:graphic>
                </wp:inline>
              </w:drawing>
            </w:r>
          </w:p>
        </w:tc>
        <w:tc>
          <w:tcPr>
            <w:tcW w:w="4680" w:type="dxa"/>
            <w:shd w:val="clear" w:color="auto" w:fill="000000"/>
          </w:tcPr>
          <w:p w:rsidR="003C5178" w:rsidRPr="004174E0" w:rsidRDefault="00AD0080" w:rsidP="00322AEB">
            <w:pPr>
              <w:jc w:val="center"/>
              <w:rPr>
                <w:sz w:val="20"/>
                <w:lang w:bidi="ar-SA"/>
              </w:rPr>
            </w:pPr>
            <w:r>
              <w:rPr>
                <w:noProof/>
                <w:sz w:val="20"/>
                <w:lang w:bidi="ar-SA"/>
              </w:rPr>
              <w:drawing>
                <wp:inline distT="0" distB="0" distL="0" distR="0">
                  <wp:extent cx="2926080" cy="2196086"/>
                  <wp:effectExtent l="19050" t="0" r="7620" b="0"/>
                  <wp:docPr id="8" name="Picture 3" descr="F:\Astronomy\Projects\Nebulae-Diffuse\M42 - Orion Nebula\Imaging Data\20170221UT-430mm\M42-20170221UT-550GRN-sum0h3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Nebulae-Diffuse\M42 - Orion Nebula\Imaging Data\20170221UT-430mm\M42-20170221UT-550GRN-sum0h30m-Flattened-Log-HalfSize.jpg"/>
                          <pic:cNvPicPr>
                            <a:picLocks noChangeAspect="1" noChangeArrowheads="1"/>
                          </pic:cNvPicPr>
                        </pic:nvPicPr>
                        <pic:blipFill>
                          <a:blip r:embed="rId28" cstate="print"/>
                          <a:srcRect/>
                          <a:stretch>
                            <a:fillRect/>
                          </a:stretch>
                        </pic:blipFill>
                        <pic:spPr bwMode="auto">
                          <a:xfrm>
                            <a:off x="0" y="0"/>
                            <a:ext cx="2926080" cy="2196086"/>
                          </a:xfrm>
                          <a:prstGeom prst="rect">
                            <a:avLst/>
                          </a:prstGeom>
                          <a:noFill/>
                          <a:ln w="9525">
                            <a:noFill/>
                            <a:miter lim="800000"/>
                            <a:headEnd/>
                            <a:tailEnd/>
                          </a:ln>
                        </pic:spPr>
                      </pic:pic>
                    </a:graphicData>
                  </a:graphic>
                </wp:inline>
              </w:drawing>
            </w:r>
          </w:p>
        </w:tc>
      </w:tr>
      <w:tr w:rsidR="003C5178" w:rsidRPr="00EE3E4F" w:rsidTr="00322AEB">
        <w:trPr>
          <w:jc w:val="center"/>
        </w:trPr>
        <w:tc>
          <w:tcPr>
            <w:tcW w:w="4680" w:type="dxa"/>
            <w:shd w:val="clear" w:color="auto" w:fill="000000"/>
          </w:tcPr>
          <w:p w:rsidR="003C5178" w:rsidRPr="00EE3E4F" w:rsidRDefault="003C5178" w:rsidP="00322AEB">
            <w:pPr>
              <w:jc w:val="center"/>
              <w:rPr>
                <w:sz w:val="20"/>
                <w:lang w:bidi="ar-SA"/>
              </w:rPr>
            </w:pPr>
            <w:r w:rsidRPr="003C5178">
              <w:rPr>
                <w:sz w:val="20"/>
                <w:lang w:bidi="ar-SA"/>
              </w:rPr>
              <w:t>M42-20170221UT-650RED-sum0h55m-Artifacts-Flattened-Log-HalfSize.jpg</w:t>
            </w:r>
          </w:p>
        </w:tc>
        <w:tc>
          <w:tcPr>
            <w:tcW w:w="4680" w:type="dxa"/>
            <w:shd w:val="clear" w:color="auto" w:fill="000000"/>
          </w:tcPr>
          <w:p w:rsidR="003C5178" w:rsidRPr="00EE3E4F" w:rsidRDefault="00AD0080" w:rsidP="00322AEB">
            <w:pPr>
              <w:jc w:val="center"/>
              <w:rPr>
                <w:sz w:val="20"/>
                <w:lang w:bidi="ar-SA"/>
              </w:rPr>
            </w:pPr>
            <w:r w:rsidRPr="00AD0080">
              <w:rPr>
                <w:sz w:val="20"/>
                <w:lang w:bidi="ar-SA"/>
              </w:rPr>
              <w:t>M42-20170221UT-550GRN-sum0h30m-Flattened-Log-HalfSize.jpg</w:t>
            </w:r>
          </w:p>
        </w:tc>
      </w:tr>
      <w:tr w:rsidR="001F1DAD" w:rsidRPr="004174E0" w:rsidTr="00322AEB">
        <w:trPr>
          <w:jc w:val="center"/>
        </w:trPr>
        <w:tc>
          <w:tcPr>
            <w:tcW w:w="4680" w:type="dxa"/>
            <w:shd w:val="clear" w:color="auto" w:fill="000000"/>
            <w:vAlign w:val="center"/>
          </w:tcPr>
          <w:p w:rsidR="001F1DAD" w:rsidRDefault="00AD0080"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2196086"/>
                  <wp:effectExtent l="19050" t="0" r="7620" b="0"/>
                  <wp:docPr id="9" name="Picture 4" descr="F:\Astronomy\Projects\Nebulae-Diffuse\M42 - Orion Nebula\Imaging Data\20170221UT-430mm\M42-20170221UT-450BLU-sum0h3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Nebulae-Diffuse\M42 - Orion Nebula\Imaging Data\20170221UT-430mm\M42-20170221UT-450BLU-sum0h30m-Flattened-Log-HalfSize.jpg"/>
                          <pic:cNvPicPr>
                            <a:picLocks noChangeAspect="1" noChangeArrowheads="1"/>
                          </pic:cNvPicPr>
                        </pic:nvPicPr>
                        <pic:blipFill>
                          <a:blip r:embed="rId29" cstate="print"/>
                          <a:srcRect/>
                          <a:stretch>
                            <a:fillRect/>
                          </a:stretch>
                        </pic:blipFill>
                        <pic:spPr bwMode="auto">
                          <a:xfrm>
                            <a:off x="0" y="0"/>
                            <a:ext cx="2926080" cy="2196086"/>
                          </a:xfrm>
                          <a:prstGeom prst="rect">
                            <a:avLst/>
                          </a:prstGeom>
                          <a:noFill/>
                          <a:ln w="9525">
                            <a:noFill/>
                            <a:miter lim="800000"/>
                            <a:headEnd/>
                            <a:tailEnd/>
                          </a:ln>
                        </pic:spPr>
                      </pic:pic>
                    </a:graphicData>
                  </a:graphic>
                </wp:inline>
              </w:drawing>
            </w:r>
          </w:p>
        </w:tc>
        <w:tc>
          <w:tcPr>
            <w:tcW w:w="4680" w:type="dxa"/>
            <w:shd w:val="clear" w:color="auto" w:fill="000000"/>
          </w:tcPr>
          <w:p w:rsidR="001F1DAD" w:rsidRPr="004174E0" w:rsidRDefault="00AD0080" w:rsidP="00322AEB">
            <w:pPr>
              <w:jc w:val="center"/>
              <w:rPr>
                <w:sz w:val="20"/>
                <w:lang w:bidi="ar-SA"/>
              </w:rPr>
            </w:pPr>
            <w:r>
              <w:rPr>
                <w:noProof/>
                <w:sz w:val="20"/>
                <w:lang w:bidi="ar-SA"/>
              </w:rPr>
              <w:drawing>
                <wp:inline distT="0" distB="0" distL="0" distR="0">
                  <wp:extent cx="2926080" cy="2196086"/>
                  <wp:effectExtent l="19050" t="0" r="7620" b="0"/>
                  <wp:docPr id="10" name="Picture 5" descr="F:\Astronomy\Projects\Nebulae-Diffuse\M42 - Orion Nebula\Imaging Data\20170221UT-430mm\M42-20170221UT-LRGB-HalfSize-Stretched-Sat150pct-Wavelets1x5Masked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Nebulae-Diffuse\M42 - Orion Nebula\Imaging Data\20170221UT-430mm\M42-20170221UT-LRGB-HalfSize-Stretched-Sat150pct-Wavelets1x5Maskedt.jpg"/>
                          <pic:cNvPicPr>
                            <a:picLocks noChangeAspect="1" noChangeArrowheads="1"/>
                          </pic:cNvPicPr>
                        </pic:nvPicPr>
                        <pic:blipFill>
                          <a:blip r:embed="rId30" cstate="print"/>
                          <a:srcRect/>
                          <a:stretch>
                            <a:fillRect/>
                          </a:stretch>
                        </pic:blipFill>
                        <pic:spPr bwMode="auto">
                          <a:xfrm>
                            <a:off x="0" y="0"/>
                            <a:ext cx="2926080" cy="2196086"/>
                          </a:xfrm>
                          <a:prstGeom prst="rect">
                            <a:avLst/>
                          </a:prstGeom>
                          <a:noFill/>
                          <a:ln w="9525">
                            <a:noFill/>
                            <a:miter lim="800000"/>
                            <a:headEnd/>
                            <a:tailEnd/>
                          </a:ln>
                        </pic:spPr>
                      </pic:pic>
                    </a:graphicData>
                  </a:graphic>
                </wp:inline>
              </w:drawing>
            </w:r>
          </w:p>
        </w:tc>
      </w:tr>
      <w:tr w:rsidR="001F1DAD" w:rsidRPr="00EE3E4F" w:rsidTr="00322AEB">
        <w:trPr>
          <w:jc w:val="center"/>
        </w:trPr>
        <w:tc>
          <w:tcPr>
            <w:tcW w:w="4680" w:type="dxa"/>
            <w:shd w:val="clear" w:color="auto" w:fill="000000"/>
          </w:tcPr>
          <w:p w:rsidR="001F1DAD" w:rsidRPr="00EE3E4F" w:rsidRDefault="00AD0080" w:rsidP="00322AEB">
            <w:pPr>
              <w:jc w:val="center"/>
              <w:rPr>
                <w:sz w:val="20"/>
                <w:lang w:bidi="ar-SA"/>
              </w:rPr>
            </w:pPr>
            <w:r w:rsidRPr="00AD0080">
              <w:rPr>
                <w:sz w:val="20"/>
                <w:lang w:bidi="ar-SA"/>
              </w:rPr>
              <w:t>M42-20170221UT-450BLU-sum0h30m-Flattened-Log-HalfSize.jpg</w:t>
            </w:r>
          </w:p>
        </w:tc>
        <w:tc>
          <w:tcPr>
            <w:tcW w:w="4680" w:type="dxa"/>
            <w:shd w:val="clear" w:color="auto" w:fill="000000"/>
          </w:tcPr>
          <w:p w:rsidR="001F1DAD" w:rsidRPr="00EE3E4F" w:rsidRDefault="00AD0080" w:rsidP="00322AEB">
            <w:pPr>
              <w:jc w:val="center"/>
              <w:rPr>
                <w:sz w:val="20"/>
                <w:lang w:bidi="ar-SA"/>
              </w:rPr>
            </w:pPr>
            <w:r w:rsidRPr="00AD0080">
              <w:rPr>
                <w:sz w:val="20"/>
                <w:lang w:bidi="ar-SA"/>
              </w:rPr>
              <w:t>M42-20170221UT-LRGB-HalfSize-Stretched-Sat150pct-Wavelets1x5Maskedt.jpg</w:t>
            </w:r>
          </w:p>
        </w:tc>
      </w:tr>
    </w:tbl>
    <w:p w:rsidR="001F1DAD" w:rsidRDefault="001F1DAD" w:rsidP="001F1DAD"/>
    <w:p w:rsidR="004743BB" w:rsidRPr="00BE5CDD" w:rsidRDefault="004743BB" w:rsidP="004743BB">
      <w:r>
        <w:rPr>
          <w:b/>
        </w:rPr>
        <w:t>Data Disposition:</w:t>
      </w:r>
      <w:r>
        <w:t xml:space="preserve"> Raw data zipped on Astronomy laptop ready to move to 2TB archive drive. Processed data resides on the Astrothumb2 thumb drive.</w:t>
      </w:r>
      <w:r w:rsidR="00457210">
        <w:t xml:space="preserve"> </w:t>
      </w:r>
      <w:r w:rsidR="00457210" w:rsidRPr="00457210">
        <w:rPr>
          <w:color w:val="FF0000"/>
        </w:rPr>
        <w:t>VERIFY MOVED TO 2B DRIVE.</w:t>
      </w:r>
    </w:p>
    <w:p w:rsidR="00227B76" w:rsidRDefault="00227B76" w:rsidP="000C1D08">
      <w:pPr>
        <w:rPr>
          <w:rFonts w:ascii="Arial" w:hAnsi="Arial" w:cs="Arial"/>
          <w:b/>
          <w:bCs/>
          <w:i/>
          <w:iCs/>
          <w:sz w:val="28"/>
          <w:szCs w:val="28"/>
        </w:rPr>
      </w:pPr>
    </w:p>
    <w:p w:rsidR="000C1D08" w:rsidRDefault="000C1D08" w:rsidP="000C1D08">
      <w:pPr>
        <w:rPr>
          <w:rFonts w:ascii="Arial" w:hAnsi="Arial" w:cs="Arial"/>
          <w:b/>
          <w:bCs/>
          <w:i/>
          <w:iCs/>
          <w:sz w:val="28"/>
          <w:szCs w:val="28"/>
        </w:rPr>
      </w:pPr>
    </w:p>
    <w:p w:rsidR="00A40D0F" w:rsidRDefault="00A40D0F">
      <w:pPr>
        <w:rPr>
          <w:rFonts w:ascii="Arial" w:hAnsi="Arial" w:cs="Arial"/>
          <w:b/>
          <w:bCs/>
          <w:i/>
          <w:iCs/>
          <w:sz w:val="28"/>
          <w:szCs w:val="28"/>
        </w:rPr>
      </w:pPr>
      <w:r>
        <w:br w:type="page"/>
      </w:r>
    </w:p>
    <w:p w:rsidR="00A40D0F" w:rsidRDefault="00A40D0F" w:rsidP="00A40D0F">
      <w:pPr>
        <w:pStyle w:val="Heading2"/>
      </w:pPr>
      <w:bookmarkStart w:id="10" w:name="_Toc497199124"/>
      <w:r>
        <w:lastRenderedPageBreak/>
        <w:t>March</w:t>
      </w:r>
      <w:bookmarkEnd w:id="10"/>
    </w:p>
    <w:p w:rsidR="00A40D0F" w:rsidRDefault="00A40D0F" w:rsidP="00A40D0F">
      <w:pPr>
        <w:pStyle w:val="Heading3"/>
      </w:pPr>
      <w:bookmarkStart w:id="11" w:name="_Toc497199125"/>
      <w:r>
        <w:t>Spring 2017 Planning</w:t>
      </w:r>
      <w:bookmarkEnd w:id="11"/>
    </w:p>
    <w:p w:rsidR="00A40D0F" w:rsidRDefault="00A40D0F" w:rsidP="00A40D0F">
      <w:pPr>
        <w:rPr>
          <w:color w:val="808080" w:themeColor="background1" w:themeShade="80"/>
          <w:sz w:val="20"/>
          <w:lang w:bidi="ar-SA"/>
        </w:rPr>
      </w:pPr>
      <w:r>
        <w:rPr>
          <w:color w:val="808080" w:themeColor="background1" w:themeShade="80"/>
          <w:sz w:val="20"/>
          <w:lang w:bidi="ar-SA"/>
        </w:rPr>
        <w:t>Last Updated 1/23/2017</w:t>
      </w:r>
    </w:p>
    <w:p w:rsidR="00A40D0F" w:rsidRDefault="00A40D0F" w:rsidP="00A40D0F">
      <w:pPr>
        <w:rPr>
          <w:color w:val="808080" w:themeColor="background1" w:themeShade="80"/>
          <w:sz w:val="20"/>
          <w:lang w:bidi="ar-SA"/>
        </w:rPr>
      </w:pPr>
    </w:p>
    <w:p w:rsidR="000C1D08" w:rsidRDefault="000C1D08" w:rsidP="000C1D08"/>
    <w:p w:rsidR="00A40D0F" w:rsidRDefault="00A40D0F" w:rsidP="0071317D">
      <w:pPr>
        <w:pStyle w:val="ListParagraph"/>
        <w:numPr>
          <w:ilvl w:val="0"/>
          <w:numId w:val="1"/>
        </w:numPr>
      </w:pPr>
      <w:r>
        <w:t>Observations</w:t>
      </w:r>
    </w:p>
    <w:p w:rsidR="00A40D0F" w:rsidRDefault="00A40D0F" w:rsidP="0071317D">
      <w:pPr>
        <w:pStyle w:val="ListParagraph"/>
        <w:numPr>
          <w:ilvl w:val="1"/>
          <w:numId w:val="1"/>
        </w:numPr>
      </w:pPr>
      <w:r>
        <w:t>Spectra</w:t>
      </w:r>
    </w:p>
    <w:p w:rsidR="001424E2" w:rsidRDefault="00A40D0F" w:rsidP="0071317D">
      <w:pPr>
        <w:pStyle w:val="ListParagraph"/>
        <w:numPr>
          <w:ilvl w:val="2"/>
          <w:numId w:val="10"/>
        </w:numPr>
      </w:pPr>
      <w:r>
        <w:t>Venus</w:t>
      </w:r>
    </w:p>
    <w:p w:rsidR="00A40D0F" w:rsidRDefault="00A40D0F" w:rsidP="0071317D">
      <w:pPr>
        <w:pStyle w:val="ListParagraph"/>
        <w:numPr>
          <w:ilvl w:val="2"/>
          <w:numId w:val="10"/>
        </w:numPr>
      </w:pPr>
      <w:r>
        <w:t>Eskimo</w:t>
      </w:r>
    </w:p>
    <w:p w:rsidR="001424E2" w:rsidRDefault="001424E2" w:rsidP="0071317D">
      <w:pPr>
        <w:pStyle w:val="ListParagraph"/>
        <w:numPr>
          <w:ilvl w:val="2"/>
          <w:numId w:val="10"/>
        </w:numPr>
      </w:pPr>
      <w:r>
        <w:t>Jupiter</w:t>
      </w:r>
    </w:p>
    <w:p w:rsidR="001424E2" w:rsidRDefault="001424E2" w:rsidP="0071317D">
      <w:pPr>
        <w:pStyle w:val="ListParagraph"/>
        <w:numPr>
          <w:ilvl w:val="2"/>
          <w:numId w:val="10"/>
        </w:numPr>
      </w:pPr>
      <w:r>
        <w:t>3C273</w:t>
      </w:r>
    </w:p>
    <w:p w:rsidR="00A40D0F" w:rsidRDefault="00A40D0F" w:rsidP="0071317D">
      <w:pPr>
        <w:pStyle w:val="ListParagraph"/>
        <w:numPr>
          <w:ilvl w:val="1"/>
          <w:numId w:val="1"/>
        </w:numPr>
      </w:pPr>
      <w:r>
        <w:t>Video</w:t>
      </w:r>
    </w:p>
    <w:p w:rsidR="00A40D0F" w:rsidRDefault="00A40D0F" w:rsidP="0071317D">
      <w:pPr>
        <w:pStyle w:val="ListParagraph"/>
        <w:numPr>
          <w:ilvl w:val="2"/>
          <w:numId w:val="3"/>
        </w:numPr>
      </w:pPr>
      <w:r>
        <w:t>Venus</w:t>
      </w:r>
    </w:p>
    <w:p w:rsidR="00A40D0F" w:rsidRDefault="00A40D0F" w:rsidP="0071317D">
      <w:pPr>
        <w:pStyle w:val="ListParagraph"/>
        <w:numPr>
          <w:ilvl w:val="2"/>
          <w:numId w:val="6"/>
        </w:numPr>
      </w:pPr>
      <w:r>
        <w:t>Mars</w:t>
      </w:r>
    </w:p>
    <w:p w:rsidR="00A40D0F" w:rsidRDefault="00A40D0F" w:rsidP="0071317D">
      <w:pPr>
        <w:pStyle w:val="ListParagraph"/>
        <w:numPr>
          <w:ilvl w:val="2"/>
          <w:numId w:val="6"/>
        </w:numPr>
      </w:pPr>
      <w:r>
        <w:t>Uranus</w:t>
      </w:r>
    </w:p>
    <w:p w:rsidR="00C97272" w:rsidRDefault="00C97272" w:rsidP="0071317D">
      <w:pPr>
        <w:pStyle w:val="ListParagraph"/>
        <w:numPr>
          <w:ilvl w:val="2"/>
          <w:numId w:val="5"/>
        </w:numPr>
      </w:pPr>
      <w:r>
        <w:t>M42</w:t>
      </w:r>
    </w:p>
    <w:p w:rsidR="00A40D0F" w:rsidRDefault="00A40D0F" w:rsidP="0071317D">
      <w:pPr>
        <w:pStyle w:val="ListParagraph"/>
        <w:numPr>
          <w:ilvl w:val="2"/>
          <w:numId w:val="7"/>
        </w:numPr>
      </w:pPr>
      <w:r>
        <w:t>Eskimo</w:t>
      </w:r>
    </w:p>
    <w:p w:rsidR="001424E2" w:rsidRDefault="001424E2" w:rsidP="0071317D">
      <w:pPr>
        <w:pStyle w:val="ListParagraph"/>
        <w:numPr>
          <w:ilvl w:val="2"/>
          <w:numId w:val="4"/>
        </w:numPr>
      </w:pPr>
      <w:r>
        <w:t>Jupiter</w:t>
      </w:r>
    </w:p>
    <w:p w:rsidR="00C97272" w:rsidRDefault="00C97272" w:rsidP="0071317D">
      <w:pPr>
        <w:pStyle w:val="ListParagraph"/>
        <w:numPr>
          <w:ilvl w:val="2"/>
          <w:numId w:val="8"/>
        </w:numPr>
      </w:pPr>
      <w:r>
        <w:t>Sirius (other double stars?)</w:t>
      </w:r>
    </w:p>
    <w:p w:rsidR="001424E2" w:rsidRDefault="001424E2" w:rsidP="0071317D">
      <w:pPr>
        <w:pStyle w:val="ListParagraph"/>
        <w:numPr>
          <w:ilvl w:val="1"/>
          <w:numId w:val="1"/>
        </w:numPr>
      </w:pPr>
      <w:r>
        <w:t>Imaging</w:t>
      </w:r>
    </w:p>
    <w:p w:rsidR="001424E2" w:rsidRDefault="001424E2" w:rsidP="0071317D">
      <w:pPr>
        <w:pStyle w:val="ListParagraph"/>
        <w:numPr>
          <w:ilvl w:val="2"/>
          <w:numId w:val="9"/>
        </w:numPr>
      </w:pPr>
      <w:r>
        <w:t>M81</w:t>
      </w:r>
    </w:p>
    <w:p w:rsidR="001424E2" w:rsidRDefault="001424E2" w:rsidP="0071317D">
      <w:pPr>
        <w:pStyle w:val="ListParagraph"/>
        <w:numPr>
          <w:ilvl w:val="2"/>
          <w:numId w:val="9"/>
        </w:numPr>
      </w:pPr>
      <w:r>
        <w:t>M101</w:t>
      </w:r>
    </w:p>
    <w:p w:rsidR="00A40D0F" w:rsidRPr="00E5566E" w:rsidRDefault="00A40D0F" w:rsidP="00E5566E"/>
    <w:p w:rsidR="000C1D08" w:rsidRDefault="000C1D08" w:rsidP="00D757E7">
      <w:pPr>
        <w:rPr>
          <w:rFonts w:ascii="Arial" w:hAnsi="Arial" w:cs="Arial"/>
          <w:b/>
          <w:bCs/>
          <w:i/>
          <w:iCs/>
          <w:sz w:val="28"/>
          <w:szCs w:val="28"/>
        </w:rPr>
      </w:pPr>
    </w:p>
    <w:p w:rsidR="0096130F" w:rsidRDefault="0096130F">
      <w:pPr>
        <w:rPr>
          <w:rFonts w:cs="Arial"/>
          <w:b/>
          <w:bCs/>
          <w:sz w:val="26"/>
          <w:szCs w:val="26"/>
          <w:lang w:bidi="ar-SA"/>
        </w:rPr>
      </w:pPr>
      <w:r>
        <w:br w:type="page"/>
      </w:r>
    </w:p>
    <w:p w:rsidR="0096130F" w:rsidRDefault="0096130F" w:rsidP="0096130F">
      <w:pPr>
        <w:pStyle w:val="Heading3"/>
      </w:pPr>
      <w:bookmarkStart w:id="12" w:name="_Toc497199126"/>
      <w:r>
        <w:lastRenderedPageBreak/>
        <w:t xml:space="preserve">2017-Mar-15 (Mar-15&amp;16 UT): </w:t>
      </w:r>
      <w:r w:rsidRPr="002B2B28">
        <w:t xml:space="preserve"> </w:t>
      </w:r>
      <w:r>
        <w:t>Venus, M42 and NGC2392 Video</w:t>
      </w:r>
      <w:bookmarkEnd w:id="12"/>
    </w:p>
    <w:p w:rsidR="0096130F" w:rsidRDefault="0096130F" w:rsidP="0096130F">
      <w:pPr>
        <w:rPr>
          <w:color w:val="808080" w:themeColor="background1" w:themeShade="80"/>
          <w:sz w:val="20"/>
          <w:lang w:bidi="ar-SA"/>
        </w:rPr>
      </w:pPr>
      <w:r>
        <w:rPr>
          <w:color w:val="808080" w:themeColor="background1" w:themeShade="80"/>
          <w:sz w:val="20"/>
          <w:lang w:bidi="ar-SA"/>
        </w:rPr>
        <w:t>Last Updated 3/16/2017</w:t>
      </w:r>
    </w:p>
    <w:p w:rsidR="009A2A0C" w:rsidRDefault="009A2A0C" w:rsidP="0096130F"/>
    <w:p w:rsidR="003A078D" w:rsidRDefault="003A078D" w:rsidP="0096130F">
      <w:r>
        <w:t>This was the first set of imaging observations since reconfiguring the telescope to the C8-135mm lens set up from the TKE130 set up. However, I did do a visual observation with Nathan a couple of weeks earlier when we looked at Venus, Mars and the Moon.</w:t>
      </w:r>
    </w:p>
    <w:p w:rsidR="003A078D" w:rsidRDefault="003A078D" w:rsidP="0096130F"/>
    <w:p w:rsidR="0096130F" w:rsidRDefault="00C6328E" w:rsidP="0096130F">
      <w:r>
        <w:t>Venus</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96130F" w:rsidRPr="004174E0" w:rsidTr="00322AEB">
        <w:trPr>
          <w:jc w:val="center"/>
        </w:trPr>
        <w:tc>
          <w:tcPr>
            <w:tcW w:w="4680" w:type="dxa"/>
            <w:shd w:val="clear" w:color="auto" w:fill="000000"/>
            <w:vAlign w:val="center"/>
          </w:tcPr>
          <w:p w:rsidR="0096130F" w:rsidRDefault="008346D0"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3028950" cy="2047875"/>
                  <wp:effectExtent l="19050" t="0" r="0" b="0"/>
                  <wp:docPr id="12" name="Picture 3" descr="F:\Astronomy\Projects\Planets\Venus\Imaging Data\20170315UT\2017-03-16-0041_2-Venus_807NIR-Stack500-Wwavelets1x5+2x10+3x5+Contrast8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Planets\Venus\Imaging Data\20170315UT\2017-03-16-0041_2-Venus_807NIR-Stack500-Wwavelets1x5+2x10+3x5+Contrast80pct.jpg"/>
                          <pic:cNvPicPr>
                            <a:picLocks noChangeAspect="1" noChangeArrowheads="1"/>
                          </pic:cNvPicPr>
                        </pic:nvPicPr>
                        <pic:blipFill>
                          <a:blip r:embed="rId31" cstate="print"/>
                          <a:srcRect l="14999" t="25625" r="35313" b="29583"/>
                          <a:stretch>
                            <a:fillRect/>
                          </a:stretch>
                        </pic:blipFill>
                        <pic:spPr bwMode="auto">
                          <a:xfrm>
                            <a:off x="0" y="0"/>
                            <a:ext cx="3028950" cy="2047875"/>
                          </a:xfrm>
                          <a:prstGeom prst="rect">
                            <a:avLst/>
                          </a:prstGeom>
                          <a:noFill/>
                          <a:ln w="9525">
                            <a:noFill/>
                            <a:miter lim="800000"/>
                            <a:headEnd/>
                            <a:tailEnd/>
                          </a:ln>
                        </pic:spPr>
                      </pic:pic>
                    </a:graphicData>
                  </a:graphic>
                </wp:inline>
              </w:drawing>
            </w:r>
          </w:p>
        </w:tc>
        <w:tc>
          <w:tcPr>
            <w:tcW w:w="4680" w:type="dxa"/>
            <w:shd w:val="clear" w:color="auto" w:fill="000000"/>
          </w:tcPr>
          <w:p w:rsidR="0096130F" w:rsidRPr="004174E0" w:rsidRDefault="008346D0" w:rsidP="00322AEB">
            <w:pPr>
              <w:jc w:val="center"/>
              <w:rPr>
                <w:sz w:val="20"/>
                <w:lang w:bidi="ar-SA"/>
              </w:rPr>
            </w:pPr>
            <w:r>
              <w:rPr>
                <w:noProof/>
                <w:sz w:val="20"/>
                <w:lang w:bidi="ar-SA"/>
              </w:rPr>
              <w:drawing>
                <wp:inline distT="0" distB="0" distL="0" distR="0">
                  <wp:extent cx="2926080" cy="2046514"/>
                  <wp:effectExtent l="19050" t="0" r="7620" b="0"/>
                  <wp:docPr id="11" name="Picture 2" descr="F:\Astronomy\Projects\Planets\Venus\Imaging Data\20170315UT\Venus-20170315UT-889CH4-LongStack-Flattened-Wavelets-Cropp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Planets\Venus\Imaging Data\20170315UT\Venus-20170315UT-889CH4-LongStack-Flattened-Wavelets-Cropped.jpg"/>
                          <pic:cNvPicPr>
                            <a:picLocks noChangeAspect="1" noChangeArrowheads="1"/>
                          </pic:cNvPicPr>
                        </pic:nvPicPr>
                        <pic:blipFill>
                          <a:blip r:embed="rId32" cstate="print"/>
                          <a:srcRect/>
                          <a:stretch>
                            <a:fillRect/>
                          </a:stretch>
                        </pic:blipFill>
                        <pic:spPr bwMode="auto">
                          <a:xfrm>
                            <a:off x="0" y="0"/>
                            <a:ext cx="2926080" cy="2046514"/>
                          </a:xfrm>
                          <a:prstGeom prst="rect">
                            <a:avLst/>
                          </a:prstGeom>
                          <a:noFill/>
                          <a:ln w="9525">
                            <a:noFill/>
                            <a:miter lim="800000"/>
                            <a:headEnd/>
                            <a:tailEnd/>
                          </a:ln>
                        </pic:spPr>
                      </pic:pic>
                    </a:graphicData>
                  </a:graphic>
                </wp:inline>
              </w:drawing>
            </w:r>
          </w:p>
        </w:tc>
      </w:tr>
      <w:tr w:rsidR="0096130F" w:rsidRPr="00EE3E4F" w:rsidTr="00322AEB">
        <w:trPr>
          <w:jc w:val="center"/>
        </w:trPr>
        <w:tc>
          <w:tcPr>
            <w:tcW w:w="4680" w:type="dxa"/>
            <w:shd w:val="clear" w:color="auto" w:fill="000000"/>
          </w:tcPr>
          <w:p w:rsidR="0096130F" w:rsidRPr="00EE3E4F" w:rsidRDefault="008346D0" w:rsidP="00322AEB">
            <w:pPr>
              <w:jc w:val="center"/>
              <w:rPr>
                <w:sz w:val="20"/>
                <w:lang w:bidi="ar-SA"/>
              </w:rPr>
            </w:pPr>
            <w:r w:rsidRPr="008346D0">
              <w:rPr>
                <w:sz w:val="20"/>
                <w:lang w:bidi="ar-SA"/>
              </w:rPr>
              <w:t>2017-03-16-0041_2-Venus_807NIR-Stack500-Wwavelets1x5+2x10+3x5+Contrast80pct.jpg</w:t>
            </w:r>
          </w:p>
        </w:tc>
        <w:tc>
          <w:tcPr>
            <w:tcW w:w="4680" w:type="dxa"/>
            <w:shd w:val="clear" w:color="auto" w:fill="000000"/>
          </w:tcPr>
          <w:p w:rsidR="0096130F" w:rsidRPr="00EE3E4F" w:rsidRDefault="008346D0" w:rsidP="00322AEB">
            <w:pPr>
              <w:jc w:val="center"/>
              <w:rPr>
                <w:sz w:val="20"/>
                <w:lang w:bidi="ar-SA"/>
              </w:rPr>
            </w:pPr>
            <w:r w:rsidRPr="008346D0">
              <w:rPr>
                <w:sz w:val="20"/>
                <w:lang w:bidi="ar-SA"/>
              </w:rPr>
              <w:t>Venus-20170315UT-889CH4-LongStack-Flattened-Wavelets-Cropped.jpg</w:t>
            </w:r>
          </w:p>
        </w:tc>
      </w:tr>
    </w:tbl>
    <w:p w:rsidR="00D666AE" w:rsidRDefault="00D666AE" w:rsidP="0096130F"/>
    <w:p w:rsidR="00D666AE" w:rsidRDefault="003A078D" w:rsidP="0096130F">
      <w:r>
        <w:t>The attempt to image Venus’s night-side surface was not successful. This is due, I believe, to the terrestrial sky brightness in the 889nm filter band more than to reduced thermal emission from Venus in this band.  It would probably be worthwhile to obtain a 1.0μm filter for the next attempt. Alternatively, perhaps a filter at approximately 970nm would be useful also as a “window” filter to compare to 889</w:t>
      </w:r>
      <w:proofErr w:type="gramStart"/>
      <w:r>
        <w:t>nm  methane</w:t>
      </w:r>
      <w:proofErr w:type="gramEnd"/>
      <w:r>
        <w:t xml:space="preserve"> images of outer planets.</w:t>
      </w:r>
    </w:p>
    <w:p w:rsidR="003A078D" w:rsidRDefault="003A078D" w:rsidP="0096130F"/>
    <w:p w:rsidR="00D666AE" w:rsidRDefault="00D666AE">
      <w:r>
        <w:br w:type="page"/>
      </w:r>
    </w:p>
    <w:p w:rsidR="0096130F" w:rsidRDefault="00C6328E" w:rsidP="0096130F">
      <w:r>
        <w:lastRenderedPageBreak/>
        <w:t>M42</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B7767" w:rsidRPr="004174E0" w:rsidTr="00322AEB">
        <w:trPr>
          <w:jc w:val="center"/>
        </w:trPr>
        <w:tc>
          <w:tcPr>
            <w:tcW w:w="4680" w:type="dxa"/>
            <w:shd w:val="clear" w:color="auto" w:fill="000000"/>
            <w:vAlign w:val="center"/>
          </w:tcPr>
          <w:p w:rsidR="002B7767" w:rsidRDefault="002B7767"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2205479"/>
                  <wp:effectExtent l="19050" t="0" r="7620" b="0"/>
                  <wp:docPr id="23" name="Picture 6" descr="F:\Astronomy\Projects\Nebulae-Diffuse\M42 - Orion Nebula\Imaging Data\20170316UT\M42-20170316UT-650RED-Mosaic-Gam7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ronomy\Projects\Nebulae-Diffuse\M42 - Orion Nebula\Imaging Data\20170316UT\M42-20170316UT-650RED-Mosaic-Gam70pct.jpg"/>
                          <pic:cNvPicPr>
                            <a:picLocks noChangeAspect="1" noChangeArrowheads="1"/>
                          </pic:cNvPicPr>
                        </pic:nvPicPr>
                        <pic:blipFill>
                          <a:blip r:embed="rId33" cstate="print"/>
                          <a:srcRect/>
                          <a:stretch>
                            <a:fillRect/>
                          </a:stretch>
                        </pic:blipFill>
                        <pic:spPr bwMode="auto">
                          <a:xfrm>
                            <a:off x="0" y="0"/>
                            <a:ext cx="2926080" cy="2205479"/>
                          </a:xfrm>
                          <a:prstGeom prst="rect">
                            <a:avLst/>
                          </a:prstGeom>
                          <a:noFill/>
                          <a:ln w="9525">
                            <a:noFill/>
                            <a:miter lim="800000"/>
                            <a:headEnd/>
                            <a:tailEnd/>
                          </a:ln>
                        </pic:spPr>
                      </pic:pic>
                    </a:graphicData>
                  </a:graphic>
                </wp:inline>
              </w:drawing>
            </w:r>
          </w:p>
        </w:tc>
        <w:tc>
          <w:tcPr>
            <w:tcW w:w="4680" w:type="dxa"/>
            <w:shd w:val="clear" w:color="auto" w:fill="000000"/>
          </w:tcPr>
          <w:p w:rsidR="002B7767" w:rsidRPr="004174E0" w:rsidRDefault="002B7767" w:rsidP="00322AEB">
            <w:pPr>
              <w:jc w:val="center"/>
              <w:rPr>
                <w:sz w:val="20"/>
                <w:lang w:bidi="ar-SA"/>
              </w:rPr>
            </w:pPr>
            <w:r>
              <w:rPr>
                <w:noProof/>
                <w:sz w:val="20"/>
                <w:lang w:bidi="ar-SA"/>
              </w:rPr>
              <w:drawing>
                <wp:inline distT="0" distB="0" distL="0" distR="0">
                  <wp:extent cx="2926080" cy="2158559"/>
                  <wp:effectExtent l="19050" t="0" r="7620" b="0"/>
                  <wp:docPr id="21" name="Picture 4" descr="F:\Astronomy\Projects\Nebulae-Diffuse\M42 - Orion Nebula\Imaging Data\20170316UT\M42-20170316UT-550GRN-Mosaic-Gam7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Nebulae-Diffuse\M42 - Orion Nebula\Imaging Data\20170316UT\M42-20170316UT-550GRN-Mosaic-Gam70pct.jpg"/>
                          <pic:cNvPicPr>
                            <a:picLocks noChangeAspect="1" noChangeArrowheads="1"/>
                          </pic:cNvPicPr>
                        </pic:nvPicPr>
                        <pic:blipFill>
                          <a:blip r:embed="rId34" cstate="print"/>
                          <a:srcRect/>
                          <a:stretch>
                            <a:fillRect/>
                          </a:stretch>
                        </pic:blipFill>
                        <pic:spPr bwMode="auto">
                          <a:xfrm>
                            <a:off x="0" y="0"/>
                            <a:ext cx="2926080" cy="2158559"/>
                          </a:xfrm>
                          <a:prstGeom prst="rect">
                            <a:avLst/>
                          </a:prstGeom>
                          <a:noFill/>
                          <a:ln w="9525">
                            <a:noFill/>
                            <a:miter lim="800000"/>
                            <a:headEnd/>
                            <a:tailEnd/>
                          </a:ln>
                        </pic:spPr>
                      </pic:pic>
                    </a:graphicData>
                  </a:graphic>
                </wp:inline>
              </w:drawing>
            </w:r>
          </w:p>
        </w:tc>
      </w:tr>
      <w:tr w:rsidR="002B7767" w:rsidRPr="00EE3E4F" w:rsidTr="00322AEB">
        <w:trPr>
          <w:jc w:val="center"/>
        </w:trPr>
        <w:tc>
          <w:tcPr>
            <w:tcW w:w="4680" w:type="dxa"/>
            <w:shd w:val="clear" w:color="auto" w:fill="000000"/>
          </w:tcPr>
          <w:p w:rsidR="002B7767" w:rsidRPr="00EE3E4F" w:rsidRDefault="002B7767" w:rsidP="00322AEB">
            <w:pPr>
              <w:jc w:val="center"/>
              <w:rPr>
                <w:sz w:val="20"/>
                <w:lang w:bidi="ar-SA"/>
              </w:rPr>
            </w:pPr>
            <w:r w:rsidRPr="002B7767">
              <w:rPr>
                <w:sz w:val="20"/>
                <w:lang w:bidi="ar-SA"/>
              </w:rPr>
              <w:t>M42-20170316UT-650RED-Mosaic-Gam70pct.jpg</w:t>
            </w:r>
          </w:p>
        </w:tc>
        <w:tc>
          <w:tcPr>
            <w:tcW w:w="4680" w:type="dxa"/>
            <w:shd w:val="clear" w:color="auto" w:fill="000000"/>
          </w:tcPr>
          <w:p w:rsidR="002B7767" w:rsidRPr="00EE3E4F" w:rsidRDefault="002B7767" w:rsidP="00322AEB">
            <w:pPr>
              <w:jc w:val="center"/>
              <w:rPr>
                <w:sz w:val="20"/>
                <w:lang w:bidi="ar-SA"/>
              </w:rPr>
            </w:pPr>
            <w:r w:rsidRPr="002B7767">
              <w:rPr>
                <w:sz w:val="20"/>
                <w:lang w:bidi="ar-SA"/>
              </w:rPr>
              <w:t>M42-20170316UT-550GRN-Mosaic-Gam70pct.jpg</w:t>
            </w:r>
          </w:p>
        </w:tc>
      </w:tr>
      <w:tr w:rsidR="00D666AE" w:rsidRPr="004174E0" w:rsidTr="00FB0839">
        <w:trPr>
          <w:jc w:val="center"/>
        </w:trPr>
        <w:tc>
          <w:tcPr>
            <w:tcW w:w="4680" w:type="dxa"/>
            <w:shd w:val="clear" w:color="auto" w:fill="000000"/>
            <w:vAlign w:val="center"/>
          </w:tcPr>
          <w:p w:rsidR="00D666AE" w:rsidRDefault="00D666AE"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1911446"/>
                  <wp:effectExtent l="19050" t="0" r="7620" b="0"/>
                  <wp:docPr id="27" name="Picture 5" descr="F:\Astronomy\Projects\Nebulae-Diffuse\M42 - Orion Nebula\Imaging Data\20170316UT\M42-20170316UT-450BLU-Mosaic-Gam7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Nebulae-Diffuse\M42 - Orion Nebula\Imaging Data\20170316UT\M42-20170316UT-450BLU-Mosaic-Gam70pct.jpg"/>
                          <pic:cNvPicPr>
                            <a:picLocks noChangeAspect="1" noChangeArrowheads="1"/>
                          </pic:cNvPicPr>
                        </pic:nvPicPr>
                        <pic:blipFill>
                          <a:blip r:embed="rId35" cstate="print"/>
                          <a:srcRect/>
                          <a:stretch>
                            <a:fillRect/>
                          </a:stretch>
                        </pic:blipFill>
                        <pic:spPr bwMode="auto">
                          <a:xfrm>
                            <a:off x="0" y="0"/>
                            <a:ext cx="2926080" cy="1911446"/>
                          </a:xfrm>
                          <a:prstGeom prst="rect">
                            <a:avLst/>
                          </a:prstGeom>
                          <a:noFill/>
                          <a:ln w="9525">
                            <a:noFill/>
                            <a:miter lim="800000"/>
                            <a:headEnd/>
                            <a:tailEnd/>
                          </a:ln>
                        </pic:spPr>
                      </pic:pic>
                    </a:graphicData>
                  </a:graphic>
                </wp:inline>
              </w:drawing>
            </w:r>
          </w:p>
        </w:tc>
        <w:tc>
          <w:tcPr>
            <w:tcW w:w="4680" w:type="dxa"/>
            <w:shd w:val="clear" w:color="auto" w:fill="000000"/>
          </w:tcPr>
          <w:p w:rsidR="00D666AE" w:rsidRPr="004174E0" w:rsidRDefault="00D666AE" w:rsidP="00FB0839">
            <w:pPr>
              <w:jc w:val="center"/>
              <w:rPr>
                <w:sz w:val="20"/>
                <w:lang w:bidi="ar-SA"/>
              </w:rPr>
            </w:pPr>
            <w:r>
              <w:rPr>
                <w:noProof/>
                <w:sz w:val="20"/>
                <w:lang w:bidi="ar-SA"/>
              </w:rPr>
              <w:drawing>
                <wp:inline distT="0" distB="0" distL="0" distR="0">
                  <wp:extent cx="2926080" cy="2359100"/>
                  <wp:effectExtent l="19050" t="0" r="7620" b="0"/>
                  <wp:docPr id="28" name="Picture 7" descr="F:\Astronomy\Projects\Nebulae-Diffuse\M42 - Orion Nebula\Imaging Data\20170316UT\M42-20170316UT-550CLR-Mosaic-Gam7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Astronomy\Projects\Nebulae-Diffuse\M42 - Orion Nebula\Imaging Data\20170316UT\M42-20170316UT-550CLR-Mosaic-Gam70pct.jpg"/>
                          <pic:cNvPicPr>
                            <a:picLocks noChangeAspect="1" noChangeArrowheads="1"/>
                          </pic:cNvPicPr>
                        </pic:nvPicPr>
                        <pic:blipFill>
                          <a:blip r:embed="rId36" cstate="print"/>
                          <a:srcRect/>
                          <a:stretch>
                            <a:fillRect/>
                          </a:stretch>
                        </pic:blipFill>
                        <pic:spPr bwMode="auto">
                          <a:xfrm>
                            <a:off x="0" y="0"/>
                            <a:ext cx="2926080" cy="2359100"/>
                          </a:xfrm>
                          <a:prstGeom prst="rect">
                            <a:avLst/>
                          </a:prstGeom>
                          <a:noFill/>
                          <a:ln w="9525">
                            <a:noFill/>
                            <a:miter lim="800000"/>
                            <a:headEnd/>
                            <a:tailEnd/>
                          </a:ln>
                        </pic:spPr>
                      </pic:pic>
                    </a:graphicData>
                  </a:graphic>
                </wp:inline>
              </w:drawing>
            </w:r>
          </w:p>
        </w:tc>
      </w:tr>
      <w:tr w:rsidR="00D666AE" w:rsidRPr="00EE3E4F" w:rsidTr="00FB0839">
        <w:trPr>
          <w:jc w:val="center"/>
        </w:trPr>
        <w:tc>
          <w:tcPr>
            <w:tcW w:w="4680" w:type="dxa"/>
            <w:shd w:val="clear" w:color="auto" w:fill="000000"/>
          </w:tcPr>
          <w:p w:rsidR="00D666AE" w:rsidRPr="00EE3E4F" w:rsidRDefault="00D666AE" w:rsidP="00FB0839">
            <w:pPr>
              <w:jc w:val="center"/>
              <w:rPr>
                <w:sz w:val="20"/>
                <w:lang w:bidi="ar-SA"/>
              </w:rPr>
            </w:pPr>
            <w:r w:rsidRPr="00EF6B4F">
              <w:rPr>
                <w:sz w:val="20"/>
                <w:lang w:bidi="ar-SA"/>
              </w:rPr>
              <w:t>M42-20170316UT-450BLU-Mosaic-Gam70pct.jpg</w:t>
            </w:r>
          </w:p>
        </w:tc>
        <w:tc>
          <w:tcPr>
            <w:tcW w:w="4680" w:type="dxa"/>
            <w:shd w:val="clear" w:color="auto" w:fill="000000"/>
          </w:tcPr>
          <w:p w:rsidR="00D666AE" w:rsidRPr="00EE3E4F" w:rsidRDefault="00D666AE" w:rsidP="00FB0839">
            <w:pPr>
              <w:jc w:val="center"/>
              <w:rPr>
                <w:sz w:val="20"/>
                <w:lang w:bidi="ar-SA"/>
              </w:rPr>
            </w:pPr>
            <w:r w:rsidRPr="00EF6B4F">
              <w:rPr>
                <w:sz w:val="20"/>
                <w:lang w:bidi="ar-SA"/>
              </w:rPr>
              <w:t>M42-20170316UT-550CLR-Mosaic-Gam70pct.jpg</w:t>
            </w:r>
          </w:p>
        </w:tc>
      </w:tr>
      <w:tr w:rsidR="00C6328E" w:rsidRPr="004174E0" w:rsidTr="00322AEB">
        <w:trPr>
          <w:jc w:val="center"/>
        </w:trPr>
        <w:tc>
          <w:tcPr>
            <w:tcW w:w="4680" w:type="dxa"/>
            <w:shd w:val="clear" w:color="auto" w:fill="000000"/>
            <w:vAlign w:val="center"/>
          </w:tcPr>
          <w:p w:rsidR="00C6328E" w:rsidRDefault="00D666AE" w:rsidP="00322AEB">
            <w:pPr>
              <w:jc w:val="center"/>
              <w:rPr>
                <w:noProof/>
                <w:color w:val="808080" w:themeColor="background1" w:themeShade="80"/>
                <w:sz w:val="20"/>
                <w:lang w:bidi="ar-SA"/>
              </w:rPr>
            </w:pPr>
            <w:r w:rsidRPr="00D666AE">
              <w:rPr>
                <w:noProof/>
                <w:color w:val="808080" w:themeColor="background1" w:themeShade="80"/>
                <w:sz w:val="20"/>
                <w:lang w:bidi="ar-SA"/>
              </w:rPr>
              <w:drawing>
                <wp:inline distT="0" distB="0" distL="0" distR="0">
                  <wp:extent cx="2926080" cy="1994008"/>
                  <wp:effectExtent l="19050" t="0" r="7620" b="0"/>
                  <wp:docPr id="29" name="Picture 2" descr="F:\Astronomy\Projects\Nebulae-Diffuse\M42 - Orion Nebula\Imaging Data\20170316UT\M42-20170316UT-X50-LRGB-Wavelets-ColBal-Gam7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Nebulae-Diffuse\M42 - Orion Nebula\Imaging Data\20170316UT\M42-20170316UT-X50-LRGB-Wavelets-ColBal-Gam70pct.jpg"/>
                          <pic:cNvPicPr>
                            <a:picLocks noChangeAspect="1" noChangeArrowheads="1"/>
                          </pic:cNvPicPr>
                        </pic:nvPicPr>
                        <pic:blipFill>
                          <a:blip r:embed="rId11" cstate="print"/>
                          <a:srcRect/>
                          <a:stretch>
                            <a:fillRect/>
                          </a:stretch>
                        </pic:blipFill>
                        <pic:spPr bwMode="auto">
                          <a:xfrm>
                            <a:off x="0" y="0"/>
                            <a:ext cx="2926080" cy="1994008"/>
                          </a:xfrm>
                          <a:prstGeom prst="rect">
                            <a:avLst/>
                          </a:prstGeom>
                          <a:noFill/>
                          <a:ln w="9525">
                            <a:noFill/>
                            <a:miter lim="800000"/>
                            <a:headEnd/>
                            <a:tailEnd/>
                          </a:ln>
                        </pic:spPr>
                      </pic:pic>
                    </a:graphicData>
                  </a:graphic>
                </wp:inline>
              </w:drawing>
            </w:r>
          </w:p>
        </w:tc>
        <w:tc>
          <w:tcPr>
            <w:tcW w:w="4680" w:type="dxa"/>
            <w:shd w:val="clear" w:color="auto" w:fill="000000"/>
          </w:tcPr>
          <w:p w:rsidR="00C6328E" w:rsidRPr="004174E0" w:rsidRDefault="00C6328E" w:rsidP="00322AEB">
            <w:pPr>
              <w:jc w:val="center"/>
              <w:rPr>
                <w:sz w:val="20"/>
                <w:lang w:bidi="ar-SA"/>
              </w:rPr>
            </w:pPr>
          </w:p>
        </w:tc>
      </w:tr>
      <w:tr w:rsidR="00C6328E" w:rsidRPr="00EE3E4F" w:rsidTr="00322AEB">
        <w:trPr>
          <w:jc w:val="center"/>
        </w:trPr>
        <w:tc>
          <w:tcPr>
            <w:tcW w:w="4680" w:type="dxa"/>
            <w:shd w:val="clear" w:color="auto" w:fill="000000"/>
          </w:tcPr>
          <w:p w:rsidR="00D666AE" w:rsidRPr="00D666AE" w:rsidRDefault="00D666AE" w:rsidP="00D666AE">
            <w:pPr>
              <w:rPr>
                <w:sz w:val="20"/>
              </w:rPr>
            </w:pPr>
            <w:r w:rsidRPr="00D666AE">
              <w:rPr>
                <w:sz w:val="20"/>
              </w:rPr>
              <w:t>M42-20170316UT-X50-LRGB-Wavelets-ColBal-Gam70pct.jpg</w:t>
            </w:r>
          </w:p>
          <w:p w:rsidR="00C6328E" w:rsidRPr="00EE3E4F" w:rsidRDefault="00C6328E" w:rsidP="00322AEB">
            <w:pPr>
              <w:jc w:val="center"/>
              <w:rPr>
                <w:sz w:val="20"/>
                <w:lang w:bidi="ar-SA"/>
              </w:rPr>
            </w:pPr>
          </w:p>
        </w:tc>
        <w:tc>
          <w:tcPr>
            <w:tcW w:w="4680" w:type="dxa"/>
            <w:shd w:val="clear" w:color="auto" w:fill="000000"/>
          </w:tcPr>
          <w:p w:rsidR="00C6328E" w:rsidRPr="00EE3E4F" w:rsidRDefault="00C6328E" w:rsidP="00322AEB">
            <w:pPr>
              <w:jc w:val="center"/>
              <w:rPr>
                <w:sz w:val="20"/>
                <w:lang w:bidi="ar-SA"/>
              </w:rPr>
            </w:pPr>
          </w:p>
        </w:tc>
      </w:tr>
    </w:tbl>
    <w:p w:rsidR="0096130F" w:rsidRDefault="0096130F" w:rsidP="0096130F"/>
    <w:p w:rsidR="00B200FC" w:rsidRDefault="003A078D" w:rsidP="0096130F">
      <w:r>
        <w:t xml:space="preserve">Attempts to navigate these images using </w:t>
      </w:r>
      <w:proofErr w:type="spellStart"/>
      <w:r>
        <w:t>PinPoint</w:t>
      </w:r>
      <w:proofErr w:type="spellEnd"/>
      <w:r>
        <w:t xml:space="preserve"> astrometry in </w:t>
      </w:r>
      <w:proofErr w:type="spellStart"/>
      <w:r>
        <w:t>MaximDL</w:t>
      </w:r>
      <w:proofErr w:type="spellEnd"/>
      <w:r>
        <w:t xml:space="preserve"> failed. In addition, attempts to manually navigate these images in </w:t>
      </w:r>
      <w:proofErr w:type="spellStart"/>
      <w:r>
        <w:t>Aladin</w:t>
      </w:r>
      <w:proofErr w:type="spellEnd"/>
      <w:r>
        <w:t xml:space="preserve"> failed. In both cases, this is likely due to the very large saturated images of the Trapezium stars.  Some sort of alternative, even more </w:t>
      </w:r>
      <w:r>
        <w:lastRenderedPageBreak/>
        <w:t>manual approach – probably iterative – must be tried.</w:t>
      </w:r>
      <w:r w:rsidR="00D967E6">
        <w:t xml:space="preserve"> It would be terrific to have this navigation completed so that catalog info could be overlaid, </w:t>
      </w:r>
      <w:proofErr w:type="gramStart"/>
      <w:r w:rsidR="00D967E6">
        <w:t>in particular HH</w:t>
      </w:r>
      <w:proofErr w:type="gramEnd"/>
      <w:r w:rsidR="00D967E6">
        <w:t xml:space="preserve"> and proplyd data.</w:t>
      </w:r>
    </w:p>
    <w:p w:rsidR="00B200FC" w:rsidRDefault="00B200FC" w:rsidP="0096130F"/>
    <w:p w:rsidR="0096130F" w:rsidRDefault="0096130F" w:rsidP="0096130F"/>
    <w:p w:rsidR="00322AEB" w:rsidRDefault="00322AEB" w:rsidP="00322AEB">
      <w:r>
        <w:t>NGC2392</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D666AE" w:rsidRPr="004174E0" w:rsidTr="00FB0839">
        <w:trPr>
          <w:jc w:val="center"/>
        </w:trPr>
        <w:tc>
          <w:tcPr>
            <w:tcW w:w="4680" w:type="dxa"/>
            <w:shd w:val="clear" w:color="auto" w:fill="000000"/>
            <w:vAlign w:val="center"/>
          </w:tcPr>
          <w:p w:rsidR="00D666AE" w:rsidRDefault="00D666AE"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2195665"/>
                  <wp:effectExtent l="19050" t="0" r="7620" b="0"/>
                  <wp:docPr id="18" name="Picture 3" descr="F:\Astronomy\Projects\Nebulae-Planetary\NGC2392\Imaging Data\20170316UT\2017-03-16-0344_2-NGC2392_550CLR_V1-Stack452-Wavelets2x2+3x4+4x2-Avg-Gam2-Stretch20-255-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Nebulae-Planetary\NGC2392\Imaging Data\20170316UT\2017-03-16-0344_2-NGC2392_550CLR_V1-Stack452-Wavelets2x2+3x4+4x2-Avg-Gam2-Stretch20-255-Wavelets.jpg"/>
                          <pic:cNvPicPr>
                            <a:picLocks noChangeAspect="1" noChangeArrowheads="1"/>
                          </pic:cNvPicPr>
                        </pic:nvPicPr>
                        <pic:blipFill>
                          <a:blip r:embed="rId37" cstate="print"/>
                          <a:srcRect/>
                          <a:stretch>
                            <a:fillRect/>
                          </a:stretch>
                        </pic:blipFill>
                        <pic:spPr bwMode="auto">
                          <a:xfrm>
                            <a:off x="0" y="0"/>
                            <a:ext cx="2926080" cy="2195665"/>
                          </a:xfrm>
                          <a:prstGeom prst="rect">
                            <a:avLst/>
                          </a:prstGeom>
                          <a:noFill/>
                          <a:ln w="9525">
                            <a:noFill/>
                            <a:miter lim="800000"/>
                            <a:headEnd/>
                            <a:tailEnd/>
                          </a:ln>
                        </pic:spPr>
                      </pic:pic>
                    </a:graphicData>
                  </a:graphic>
                </wp:inline>
              </w:drawing>
            </w:r>
          </w:p>
        </w:tc>
        <w:tc>
          <w:tcPr>
            <w:tcW w:w="4680" w:type="dxa"/>
            <w:shd w:val="clear" w:color="auto" w:fill="000000"/>
          </w:tcPr>
          <w:p w:rsidR="00D666AE" w:rsidRPr="004174E0" w:rsidRDefault="00D666AE" w:rsidP="00FB0839">
            <w:pPr>
              <w:jc w:val="center"/>
              <w:rPr>
                <w:sz w:val="20"/>
                <w:lang w:bidi="ar-SA"/>
              </w:rPr>
            </w:pPr>
            <w:r>
              <w:rPr>
                <w:noProof/>
                <w:sz w:val="20"/>
                <w:lang w:bidi="ar-SA"/>
              </w:rPr>
              <w:drawing>
                <wp:inline distT="0" distB="0" distL="0" distR="0">
                  <wp:extent cx="2926080" cy="2195665"/>
                  <wp:effectExtent l="19050" t="0" r="7620" b="0"/>
                  <wp:docPr id="19" name="Picture 4" descr="F:\Astronomy\Projects\Nebulae-Planetary\NGC2392\Imaging Data\20170316UT\2017-03-16-0413_2-NGC2392_550CLR_V2-Stack151-Wavelets2x3+3x6+4x3-Stretch10-1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Nebulae-Planetary\NGC2392\Imaging Data\20170316UT\2017-03-16-0413_2-NGC2392_550CLR_V2-Stack151-Wavelets2x3+3x6+4x3-Stretch10-128.jpg"/>
                          <pic:cNvPicPr>
                            <a:picLocks noChangeAspect="1" noChangeArrowheads="1"/>
                          </pic:cNvPicPr>
                        </pic:nvPicPr>
                        <pic:blipFill>
                          <a:blip r:embed="rId38" cstate="print"/>
                          <a:srcRect/>
                          <a:stretch>
                            <a:fillRect/>
                          </a:stretch>
                        </pic:blipFill>
                        <pic:spPr bwMode="auto">
                          <a:xfrm>
                            <a:off x="0" y="0"/>
                            <a:ext cx="2926080" cy="2195665"/>
                          </a:xfrm>
                          <a:prstGeom prst="rect">
                            <a:avLst/>
                          </a:prstGeom>
                          <a:noFill/>
                          <a:ln w="9525">
                            <a:noFill/>
                            <a:miter lim="800000"/>
                            <a:headEnd/>
                            <a:tailEnd/>
                          </a:ln>
                        </pic:spPr>
                      </pic:pic>
                    </a:graphicData>
                  </a:graphic>
                </wp:inline>
              </w:drawing>
            </w:r>
          </w:p>
        </w:tc>
      </w:tr>
      <w:tr w:rsidR="00D666AE" w:rsidRPr="00EE3E4F" w:rsidTr="00FB0839">
        <w:trPr>
          <w:jc w:val="center"/>
        </w:trPr>
        <w:tc>
          <w:tcPr>
            <w:tcW w:w="4680" w:type="dxa"/>
            <w:shd w:val="clear" w:color="auto" w:fill="000000"/>
          </w:tcPr>
          <w:p w:rsidR="00D666AE" w:rsidRPr="00EE3E4F" w:rsidRDefault="00D666AE" w:rsidP="00FB0839">
            <w:pPr>
              <w:jc w:val="center"/>
              <w:rPr>
                <w:sz w:val="20"/>
                <w:lang w:bidi="ar-SA"/>
              </w:rPr>
            </w:pPr>
            <w:r w:rsidRPr="00D666AE">
              <w:rPr>
                <w:sz w:val="20"/>
                <w:lang w:bidi="ar-SA"/>
              </w:rPr>
              <w:t>2017-03-16-0344_2-NGC2392_550CLR_V1-Stack452-Wavelets2x2+3x4+4x2-Avg-Gam2-Stretch20-255-Wavelets.jpg</w:t>
            </w:r>
          </w:p>
        </w:tc>
        <w:tc>
          <w:tcPr>
            <w:tcW w:w="4680" w:type="dxa"/>
            <w:shd w:val="clear" w:color="auto" w:fill="000000"/>
          </w:tcPr>
          <w:p w:rsidR="00D666AE" w:rsidRPr="00EE3E4F" w:rsidRDefault="00D666AE" w:rsidP="00FB0839">
            <w:pPr>
              <w:jc w:val="center"/>
              <w:rPr>
                <w:sz w:val="20"/>
                <w:lang w:bidi="ar-SA"/>
              </w:rPr>
            </w:pPr>
            <w:r w:rsidRPr="00D666AE">
              <w:rPr>
                <w:sz w:val="20"/>
                <w:lang w:bidi="ar-SA"/>
              </w:rPr>
              <w:t>2017-03-16-0413_2-NGC2392_550CLR_V2-Stack151-Wavelets2x3+3x6+4x3-Stretch10-128.jpg</w:t>
            </w:r>
          </w:p>
        </w:tc>
      </w:tr>
      <w:tr w:rsidR="00322AEB" w:rsidRPr="004174E0" w:rsidTr="00322AEB">
        <w:trPr>
          <w:jc w:val="center"/>
        </w:trPr>
        <w:tc>
          <w:tcPr>
            <w:tcW w:w="4680" w:type="dxa"/>
            <w:shd w:val="clear" w:color="auto" w:fill="000000"/>
            <w:vAlign w:val="center"/>
          </w:tcPr>
          <w:p w:rsidR="00322AEB" w:rsidRDefault="00D666AE"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2195665"/>
                  <wp:effectExtent l="19050" t="0" r="7620" b="0"/>
                  <wp:docPr id="20" name="Picture 5" descr="F:\Astronomy\Projects\Nebulae-Planetary\NGC2392\Imaging Data\20170316UT\2017-03-16-0344_2-NGC2392_550CLR_VX-Hybrid-Stack653-Wavelets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Nebulae-Planetary\NGC2392\Imaging Data\20170316UT\2017-03-16-0344_2-NGC2392_550CLR_VX-Hybrid-Stack653-WaveletsV2.jpg"/>
                          <pic:cNvPicPr>
                            <a:picLocks noChangeAspect="1" noChangeArrowheads="1"/>
                          </pic:cNvPicPr>
                        </pic:nvPicPr>
                        <pic:blipFill>
                          <a:blip r:embed="rId39" cstate="print"/>
                          <a:srcRect/>
                          <a:stretch>
                            <a:fillRect/>
                          </a:stretch>
                        </pic:blipFill>
                        <pic:spPr bwMode="auto">
                          <a:xfrm>
                            <a:off x="0" y="0"/>
                            <a:ext cx="2926080" cy="2195665"/>
                          </a:xfrm>
                          <a:prstGeom prst="rect">
                            <a:avLst/>
                          </a:prstGeom>
                          <a:noFill/>
                          <a:ln w="9525">
                            <a:noFill/>
                            <a:miter lim="800000"/>
                            <a:headEnd/>
                            <a:tailEnd/>
                          </a:ln>
                        </pic:spPr>
                      </pic:pic>
                    </a:graphicData>
                  </a:graphic>
                </wp:inline>
              </w:drawing>
            </w:r>
          </w:p>
        </w:tc>
        <w:tc>
          <w:tcPr>
            <w:tcW w:w="4680" w:type="dxa"/>
            <w:shd w:val="clear" w:color="auto" w:fill="000000"/>
          </w:tcPr>
          <w:p w:rsidR="00322AEB" w:rsidRPr="004174E0" w:rsidRDefault="00322AEB" w:rsidP="00322AEB">
            <w:pPr>
              <w:jc w:val="center"/>
              <w:rPr>
                <w:sz w:val="20"/>
                <w:lang w:bidi="ar-SA"/>
              </w:rPr>
            </w:pPr>
          </w:p>
        </w:tc>
      </w:tr>
      <w:tr w:rsidR="00322AEB" w:rsidRPr="00EE3E4F" w:rsidTr="00322AEB">
        <w:trPr>
          <w:jc w:val="center"/>
        </w:trPr>
        <w:tc>
          <w:tcPr>
            <w:tcW w:w="4680" w:type="dxa"/>
            <w:shd w:val="clear" w:color="auto" w:fill="000000"/>
          </w:tcPr>
          <w:p w:rsidR="00322AEB" w:rsidRPr="00EE3E4F" w:rsidRDefault="00D666AE" w:rsidP="00322AEB">
            <w:pPr>
              <w:jc w:val="center"/>
              <w:rPr>
                <w:sz w:val="20"/>
                <w:lang w:bidi="ar-SA"/>
              </w:rPr>
            </w:pPr>
            <w:r w:rsidRPr="00D666AE">
              <w:rPr>
                <w:sz w:val="20"/>
                <w:lang w:bidi="ar-SA"/>
              </w:rPr>
              <w:t>2017-03-16-0344_2-NGC2392_550CLR_VX-Hybrid-Stack653-WaveletsV2.jpg</w:t>
            </w:r>
          </w:p>
        </w:tc>
        <w:tc>
          <w:tcPr>
            <w:tcW w:w="4680" w:type="dxa"/>
            <w:shd w:val="clear" w:color="auto" w:fill="000000"/>
          </w:tcPr>
          <w:p w:rsidR="00322AEB" w:rsidRPr="00EE3E4F" w:rsidRDefault="00322AEB" w:rsidP="00322AEB">
            <w:pPr>
              <w:jc w:val="center"/>
              <w:rPr>
                <w:sz w:val="20"/>
                <w:lang w:bidi="ar-SA"/>
              </w:rPr>
            </w:pPr>
          </w:p>
        </w:tc>
      </w:tr>
    </w:tbl>
    <w:p w:rsidR="0096130F" w:rsidRDefault="0096130F" w:rsidP="0096130F"/>
    <w:p w:rsidR="00D4326C" w:rsidRDefault="00D4326C" w:rsidP="0096130F"/>
    <w:p w:rsidR="00D4326C" w:rsidRDefault="00D4326C">
      <w:pPr>
        <w:rPr>
          <w:rFonts w:ascii="Arial" w:hAnsi="Arial" w:cs="Arial"/>
          <w:b/>
          <w:bCs/>
          <w:i/>
          <w:iCs/>
          <w:sz w:val="28"/>
          <w:szCs w:val="28"/>
        </w:rPr>
      </w:pPr>
      <w:r>
        <w:br w:type="page"/>
      </w:r>
    </w:p>
    <w:p w:rsidR="00D4326C" w:rsidRDefault="00D4326C" w:rsidP="00D4326C">
      <w:pPr>
        <w:pStyle w:val="Heading2"/>
      </w:pPr>
      <w:bookmarkStart w:id="13" w:name="_Toc497199127"/>
      <w:r>
        <w:lastRenderedPageBreak/>
        <w:t>April</w:t>
      </w:r>
      <w:bookmarkEnd w:id="13"/>
    </w:p>
    <w:p w:rsidR="00D4326C" w:rsidRPr="00D4326C" w:rsidRDefault="00D4326C" w:rsidP="00D4326C">
      <w:pPr>
        <w:pStyle w:val="Heading3"/>
      </w:pPr>
      <w:bookmarkStart w:id="14" w:name="_Toc497199128"/>
      <w:r>
        <w:t xml:space="preserve">2017-Apr-12 (Apr-13 UT): </w:t>
      </w:r>
      <w:r w:rsidRPr="002B2B28">
        <w:t xml:space="preserve"> </w:t>
      </w:r>
      <w:r>
        <w:t>Jupiter</w:t>
      </w:r>
      <w:r w:rsidR="004A4E1D">
        <w:t>, Io, Europa and Ganymede</w:t>
      </w:r>
      <w:bookmarkEnd w:id="14"/>
    </w:p>
    <w:p w:rsidR="00D4326C" w:rsidRDefault="00D4326C" w:rsidP="00D4326C">
      <w:pPr>
        <w:rPr>
          <w:color w:val="808080" w:themeColor="background1" w:themeShade="80"/>
          <w:sz w:val="20"/>
          <w:lang w:bidi="ar-SA"/>
        </w:rPr>
      </w:pPr>
      <w:r>
        <w:rPr>
          <w:color w:val="808080" w:themeColor="background1" w:themeShade="80"/>
          <w:sz w:val="20"/>
          <w:lang w:bidi="ar-SA"/>
        </w:rPr>
        <w:t>Last Updated 4/20/2017</w:t>
      </w:r>
    </w:p>
    <w:p w:rsidR="00D4326C" w:rsidRDefault="00D4326C" w:rsidP="00D4326C">
      <w:pPr>
        <w:rPr>
          <w:color w:val="808080" w:themeColor="background1" w:themeShade="80"/>
          <w:sz w:val="20"/>
          <w:lang w:bidi="ar-SA"/>
        </w:rPr>
      </w:pPr>
    </w:p>
    <w:p w:rsidR="00D4326C" w:rsidRPr="009164B7" w:rsidRDefault="0022149D" w:rsidP="00D4326C">
      <w:r>
        <w:t>Very good seeing. Very transparent sky.  Linear gamma on 889CH4!</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D4326C" w:rsidRPr="004174E0" w:rsidTr="00FB0839">
        <w:trPr>
          <w:jc w:val="center"/>
        </w:trPr>
        <w:tc>
          <w:tcPr>
            <w:tcW w:w="4680" w:type="dxa"/>
            <w:shd w:val="clear" w:color="auto" w:fill="000000"/>
            <w:vAlign w:val="center"/>
          </w:tcPr>
          <w:p w:rsidR="00D4326C" w:rsidRDefault="0022149D"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57195" cy="2957195"/>
                  <wp:effectExtent l="19050" t="0" r="0" b="0"/>
                  <wp:docPr id="24" name="Picture 2" descr="F:\Astronomy\Projects\Planets\Jupiter\Imaging Data\20170413UT\2017-04-13-0410_3-Hill-Jupiter-RGB-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Planets\Jupiter\Imaging Data\20170413UT\2017-04-13-0410_3-Hill-Jupiter-RGB-Wavelets.jpg"/>
                          <pic:cNvPicPr>
                            <a:picLocks noChangeAspect="1" noChangeArrowheads="1"/>
                          </pic:cNvPicPr>
                        </pic:nvPicPr>
                        <pic:blipFill>
                          <a:blip r:embed="rId40" cstate="print"/>
                          <a:srcRect/>
                          <a:stretch>
                            <a:fillRect/>
                          </a:stretch>
                        </pic:blipFill>
                        <pic:spPr bwMode="auto">
                          <a:xfrm>
                            <a:off x="0" y="0"/>
                            <a:ext cx="2957195" cy="2957195"/>
                          </a:xfrm>
                          <a:prstGeom prst="rect">
                            <a:avLst/>
                          </a:prstGeom>
                          <a:noFill/>
                          <a:ln w="9525">
                            <a:noFill/>
                            <a:miter lim="800000"/>
                            <a:headEnd/>
                            <a:tailEnd/>
                          </a:ln>
                        </pic:spPr>
                      </pic:pic>
                    </a:graphicData>
                  </a:graphic>
                </wp:inline>
              </w:drawing>
            </w:r>
          </w:p>
        </w:tc>
        <w:tc>
          <w:tcPr>
            <w:tcW w:w="4680" w:type="dxa"/>
            <w:shd w:val="clear" w:color="auto" w:fill="000000"/>
          </w:tcPr>
          <w:p w:rsidR="00D4326C" w:rsidRPr="004174E0" w:rsidRDefault="0022149D" w:rsidP="00FB0839">
            <w:pPr>
              <w:jc w:val="center"/>
              <w:rPr>
                <w:sz w:val="20"/>
                <w:lang w:bidi="ar-SA"/>
              </w:rPr>
            </w:pPr>
            <w:r>
              <w:rPr>
                <w:noProof/>
                <w:sz w:val="20"/>
                <w:lang w:bidi="ar-SA"/>
              </w:rPr>
              <w:drawing>
                <wp:inline distT="0" distB="0" distL="0" distR="0">
                  <wp:extent cx="2957195" cy="2957195"/>
                  <wp:effectExtent l="19050" t="0" r="0" b="0"/>
                  <wp:docPr id="30" name="Picture 5" descr="F:\Astronomy\Projects\Planets\Jupiter\Imaging Data\20170413UT\2017-04-13-0414_6-Hill-Jupiter-RED-685-807-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Planets\Jupiter\Imaging Data\20170413UT\2017-04-13-0414_6-Hill-Jupiter-RED-685-807-Wavelets.jpg"/>
                          <pic:cNvPicPr>
                            <a:picLocks noChangeAspect="1" noChangeArrowheads="1"/>
                          </pic:cNvPicPr>
                        </pic:nvPicPr>
                        <pic:blipFill>
                          <a:blip r:embed="rId41" cstate="print"/>
                          <a:srcRect/>
                          <a:stretch>
                            <a:fillRect/>
                          </a:stretch>
                        </pic:blipFill>
                        <pic:spPr bwMode="auto">
                          <a:xfrm>
                            <a:off x="0" y="0"/>
                            <a:ext cx="2957195" cy="2957195"/>
                          </a:xfrm>
                          <a:prstGeom prst="rect">
                            <a:avLst/>
                          </a:prstGeom>
                          <a:noFill/>
                          <a:ln w="9525">
                            <a:noFill/>
                            <a:miter lim="800000"/>
                            <a:headEnd/>
                            <a:tailEnd/>
                          </a:ln>
                        </pic:spPr>
                      </pic:pic>
                    </a:graphicData>
                  </a:graphic>
                </wp:inline>
              </w:drawing>
            </w:r>
          </w:p>
        </w:tc>
      </w:tr>
      <w:tr w:rsidR="00D4326C" w:rsidRPr="00EE3E4F" w:rsidTr="00FB0839">
        <w:trPr>
          <w:jc w:val="center"/>
        </w:trPr>
        <w:tc>
          <w:tcPr>
            <w:tcW w:w="4680" w:type="dxa"/>
            <w:shd w:val="clear" w:color="auto" w:fill="000000"/>
          </w:tcPr>
          <w:p w:rsidR="00D4326C" w:rsidRPr="00EE3E4F" w:rsidRDefault="0022149D" w:rsidP="00FB0839">
            <w:pPr>
              <w:jc w:val="center"/>
              <w:rPr>
                <w:sz w:val="20"/>
                <w:lang w:bidi="ar-SA"/>
              </w:rPr>
            </w:pPr>
            <w:r w:rsidRPr="0022149D">
              <w:rPr>
                <w:sz w:val="20"/>
                <w:lang w:bidi="ar-SA"/>
              </w:rPr>
              <w:t>2017-04-13-0410_3-Hill-Jupiter-RGB-Wavelets.jpg</w:t>
            </w:r>
          </w:p>
        </w:tc>
        <w:tc>
          <w:tcPr>
            <w:tcW w:w="4680" w:type="dxa"/>
            <w:shd w:val="clear" w:color="auto" w:fill="000000"/>
          </w:tcPr>
          <w:p w:rsidR="00D4326C" w:rsidRPr="00EE3E4F" w:rsidRDefault="0022149D" w:rsidP="00FB0839">
            <w:pPr>
              <w:jc w:val="center"/>
              <w:rPr>
                <w:sz w:val="20"/>
                <w:lang w:bidi="ar-SA"/>
              </w:rPr>
            </w:pPr>
            <w:r w:rsidRPr="0022149D">
              <w:rPr>
                <w:sz w:val="20"/>
                <w:lang w:bidi="ar-SA"/>
              </w:rPr>
              <w:t>2017-04-13-0414_6-Hill-Jupiter-RED-685-807-Wavelets.jpg</w:t>
            </w:r>
          </w:p>
        </w:tc>
      </w:tr>
      <w:tr w:rsidR="00D4326C" w:rsidRPr="004174E0" w:rsidTr="00FB0839">
        <w:trPr>
          <w:jc w:val="center"/>
        </w:trPr>
        <w:tc>
          <w:tcPr>
            <w:tcW w:w="4680" w:type="dxa"/>
            <w:shd w:val="clear" w:color="auto" w:fill="000000"/>
            <w:vAlign w:val="center"/>
          </w:tcPr>
          <w:p w:rsidR="00D4326C" w:rsidRDefault="0022149D"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57195" cy="2957195"/>
                  <wp:effectExtent l="19050" t="0" r="0" b="0"/>
                  <wp:docPr id="25" name="Picture 3" descr="F:\Astronomy\Projects\Planets\Jupiter\Imaging Data\20170413UT\2017-04-13-0415_8-Hill-Jupiter-889-GRN-BLU-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Planets\Jupiter\Imaging Data\20170413UT\2017-04-13-0415_8-Hill-Jupiter-889-GRN-BLU-Wavelets.jpg"/>
                          <pic:cNvPicPr>
                            <a:picLocks noChangeAspect="1" noChangeArrowheads="1"/>
                          </pic:cNvPicPr>
                        </pic:nvPicPr>
                        <pic:blipFill>
                          <a:blip r:embed="rId42" cstate="print"/>
                          <a:srcRect/>
                          <a:stretch>
                            <a:fillRect/>
                          </a:stretch>
                        </pic:blipFill>
                        <pic:spPr bwMode="auto">
                          <a:xfrm>
                            <a:off x="0" y="0"/>
                            <a:ext cx="2957195" cy="2957195"/>
                          </a:xfrm>
                          <a:prstGeom prst="rect">
                            <a:avLst/>
                          </a:prstGeom>
                          <a:noFill/>
                          <a:ln w="9525">
                            <a:noFill/>
                            <a:miter lim="800000"/>
                            <a:headEnd/>
                            <a:tailEnd/>
                          </a:ln>
                        </pic:spPr>
                      </pic:pic>
                    </a:graphicData>
                  </a:graphic>
                </wp:inline>
              </w:drawing>
            </w:r>
          </w:p>
        </w:tc>
        <w:tc>
          <w:tcPr>
            <w:tcW w:w="4680" w:type="dxa"/>
            <w:shd w:val="clear" w:color="auto" w:fill="000000"/>
          </w:tcPr>
          <w:p w:rsidR="00D4326C" w:rsidRPr="004174E0" w:rsidRDefault="00D4326C" w:rsidP="00FB0839">
            <w:pPr>
              <w:jc w:val="center"/>
              <w:rPr>
                <w:sz w:val="20"/>
                <w:lang w:bidi="ar-SA"/>
              </w:rPr>
            </w:pPr>
          </w:p>
        </w:tc>
      </w:tr>
      <w:tr w:rsidR="00D4326C" w:rsidRPr="00EE3E4F" w:rsidTr="00FB0839">
        <w:trPr>
          <w:jc w:val="center"/>
        </w:trPr>
        <w:tc>
          <w:tcPr>
            <w:tcW w:w="4680" w:type="dxa"/>
            <w:shd w:val="clear" w:color="auto" w:fill="000000"/>
          </w:tcPr>
          <w:p w:rsidR="00D4326C" w:rsidRPr="00EE3E4F" w:rsidRDefault="0022149D" w:rsidP="00FB0839">
            <w:pPr>
              <w:jc w:val="center"/>
              <w:rPr>
                <w:sz w:val="20"/>
                <w:lang w:bidi="ar-SA"/>
              </w:rPr>
            </w:pPr>
            <w:r w:rsidRPr="0022149D">
              <w:rPr>
                <w:sz w:val="20"/>
                <w:lang w:bidi="ar-SA"/>
              </w:rPr>
              <w:t>2017-04-13-0415_8-Hill-Jupiter-889-GRN-BLU-Wavelets.jpg</w:t>
            </w:r>
          </w:p>
        </w:tc>
        <w:tc>
          <w:tcPr>
            <w:tcW w:w="4680" w:type="dxa"/>
            <w:shd w:val="clear" w:color="auto" w:fill="000000"/>
          </w:tcPr>
          <w:p w:rsidR="00D4326C" w:rsidRPr="00EE3E4F" w:rsidRDefault="00D4326C" w:rsidP="00FB0839">
            <w:pPr>
              <w:jc w:val="center"/>
              <w:rPr>
                <w:sz w:val="20"/>
                <w:lang w:bidi="ar-SA"/>
              </w:rPr>
            </w:pPr>
          </w:p>
        </w:tc>
      </w:tr>
    </w:tbl>
    <w:p w:rsidR="00D4326C" w:rsidRDefault="00D4326C" w:rsidP="0096130F"/>
    <w:p w:rsidR="0022092A" w:rsidRDefault="0022092A" w:rsidP="0096130F">
      <w:r>
        <w:rPr>
          <w:noProof/>
        </w:rPr>
        <w:lastRenderedPageBreak/>
        <w:drawing>
          <wp:inline distT="0" distB="0" distL="0" distR="0">
            <wp:extent cx="2950210" cy="2950210"/>
            <wp:effectExtent l="0" t="0" r="0" b="0"/>
            <wp:docPr id="539" name="Picture 539" descr="C:\Users\Steven Hill\AppData\Local\Microsoft\Windows\INetCache\Content.Word\2017-04-13-0410_3-Hill-Jupiter-RGB-Wavelets-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Steven Hill\AppData\Local\Microsoft\Windows\INetCache\Content.Word\2017-04-13-0410_3-Hill-Jupiter-RGB-Wavelets-Annotated.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50210" cy="2950210"/>
                    </a:xfrm>
                    <a:prstGeom prst="rect">
                      <a:avLst/>
                    </a:prstGeom>
                    <a:noFill/>
                    <a:ln>
                      <a:noFill/>
                    </a:ln>
                  </pic:spPr>
                </pic:pic>
              </a:graphicData>
            </a:graphic>
          </wp:inline>
        </w:drawing>
      </w:r>
    </w:p>
    <w:p w:rsidR="0022092A" w:rsidRDefault="0022092A" w:rsidP="0096130F">
      <w:r w:rsidRPr="0022092A">
        <w:t>2017-04-13-0410_3-Hill-Jupiter-RGB-Wavelets-Annotated</w:t>
      </w:r>
      <w:r>
        <w:t>.jpg</w:t>
      </w:r>
    </w:p>
    <w:p w:rsidR="0022092A" w:rsidRDefault="0022092A" w:rsidP="0096130F"/>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4A4E1D" w:rsidRPr="004174E0" w:rsidTr="004A4E1D">
        <w:trPr>
          <w:jc w:val="center"/>
        </w:trPr>
        <w:tc>
          <w:tcPr>
            <w:tcW w:w="3120" w:type="dxa"/>
            <w:shd w:val="clear" w:color="auto" w:fill="000000"/>
            <w:vAlign w:val="center"/>
          </w:tcPr>
          <w:p w:rsidR="004A4E1D" w:rsidRDefault="004A4E1D"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926275" cy="831273"/>
                  <wp:effectExtent l="19050" t="0" r="7175" b="0"/>
                  <wp:docPr id="486" name="Picture 9" descr="F:\Astronomy\Projects\Planets\Jupiter\Imaging Data\20170413UT\2017-04-13-0448_8-Io+Europa_685-IoStack60-Wavelets1x15+2x5-IoCrop-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stronomy\Projects\Planets\Jupiter\Imaging Data\20170413UT\2017-04-13-0448_8-Io+Europa_685-IoStack60-Wavelets1x15+2x5-IoCrop-2x.jpg"/>
                          <pic:cNvPicPr>
                            <a:picLocks noChangeAspect="1" noChangeArrowheads="1"/>
                          </pic:cNvPicPr>
                        </pic:nvPicPr>
                        <pic:blipFill>
                          <a:blip r:embed="rId44" cstate="print"/>
                          <a:srcRect l="12300" t="17308" r="16083" b="15385"/>
                          <a:stretch>
                            <a:fillRect/>
                          </a:stretch>
                        </pic:blipFill>
                        <pic:spPr bwMode="auto">
                          <a:xfrm>
                            <a:off x="0" y="0"/>
                            <a:ext cx="926275" cy="831273"/>
                          </a:xfrm>
                          <a:prstGeom prst="rect">
                            <a:avLst/>
                          </a:prstGeom>
                          <a:noFill/>
                          <a:ln w="9525">
                            <a:noFill/>
                            <a:miter lim="800000"/>
                            <a:headEnd/>
                            <a:tailEnd/>
                          </a:ln>
                        </pic:spPr>
                      </pic:pic>
                    </a:graphicData>
                  </a:graphic>
                </wp:inline>
              </w:drawing>
            </w:r>
          </w:p>
        </w:tc>
        <w:tc>
          <w:tcPr>
            <w:tcW w:w="3120" w:type="dxa"/>
            <w:shd w:val="clear" w:color="auto" w:fill="000000"/>
          </w:tcPr>
          <w:p w:rsidR="004A4E1D" w:rsidRPr="004174E0" w:rsidRDefault="004A4E1D" w:rsidP="00FB0839">
            <w:pPr>
              <w:jc w:val="center"/>
              <w:rPr>
                <w:sz w:val="20"/>
                <w:lang w:bidi="ar-SA"/>
              </w:rPr>
            </w:pPr>
            <w:r>
              <w:rPr>
                <w:noProof/>
                <w:sz w:val="20"/>
                <w:lang w:bidi="ar-SA"/>
              </w:rPr>
              <w:drawing>
                <wp:inline distT="0" distB="0" distL="0" distR="0">
                  <wp:extent cx="1033145" cy="974090"/>
                  <wp:effectExtent l="19050" t="0" r="0" b="0"/>
                  <wp:docPr id="487" name="Picture 10" descr="F:\Astronomy\Projects\Planets\Jupiter\Imaging Data\20170413UT\2017-04-13-0448_8-Io+Europa_685-EuropaStack60-Wavelets1x15+2x5-EuropaCrop-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Astronomy\Projects\Planets\Jupiter\Imaging Data\20170413UT\2017-04-13-0448_8-Io+Europa_685-EuropaStack60-Wavelets1x15+2x5-EuropaCrop-2x.jpg"/>
                          <pic:cNvPicPr>
                            <a:picLocks noChangeAspect="1" noChangeArrowheads="1"/>
                          </pic:cNvPicPr>
                        </pic:nvPicPr>
                        <pic:blipFill>
                          <a:blip r:embed="rId45" cstate="print"/>
                          <a:srcRect/>
                          <a:stretch>
                            <a:fillRect/>
                          </a:stretch>
                        </pic:blipFill>
                        <pic:spPr bwMode="auto">
                          <a:xfrm>
                            <a:off x="0" y="0"/>
                            <a:ext cx="1033145" cy="974090"/>
                          </a:xfrm>
                          <a:prstGeom prst="rect">
                            <a:avLst/>
                          </a:prstGeom>
                          <a:noFill/>
                          <a:ln w="9525">
                            <a:noFill/>
                            <a:miter lim="800000"/>
                            <a:headEnd/>
                            <a:tailEnd/>
                          </a:ln>
                        </pic:spPr>
                      </pic:pic>
                    </a:graphicData>
                  </a:graphic>
                </wp:inline>
              </w:drawing>
            </w:r>
          </w:p>
        </w:tc>
        <w:tc>
          <w:tcPr>
            <w:tcW w:w="3120" w:type="dxa"/>
            <w:shd w:val="clear" w:color="auto" w:fill="000000"/>
          </w:tcPr>
          <w:p w:rsidR="004A4E1D" w:rsidRPr="004174E0" w:rsidRDefault="004A4E1D" w:rsidP="00FB0839">
            <w:pPr>
              <w:jc w:val="center"/>
              <w:rPr>
                <w:sz w:val="20"/>
                <w:lang w:bidi="ar-SA"/>
              </w:rPr>
            </w:pPr>
            <w:r>
              <w:rPr>
                <w:noProof/>
                <w:sz w:val="20"/>
                <w:lang w:bidi="ar-SA"/>
              </w:rPr>
              <w:drawing>
                <wp:inline distT="0" distB="0" distL="0" distR="0">
                  <wp:extent cx="949960" cy="890905"/>
                  <wp:effectExtent l="19050" t="0" r="2540" b="0"/>
                  <wp:docPr id="488" name="Picture 11" descr="F:\Astronomy\Projects\Planets\Jupiter\Imaging Data\20170413UT\2017-04-13-0453_3-Ganymede_685-Stack200-Wavelets1x30+2x15-Crop-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Astronomy\Projects\Planets\Jupiter\Imaging Data\20170413UT\2017-04-13-0453_3-Ganymede_685-Stack200-Wavelets1x30+2x15-Crop-2x.jpg"/>
                          <pic:cNvPicPr>
                            <a:picLocks noChangeAspect="1" noChangeArrowheads="1"/>
                          </pic:cNvPicPr>
                        </pic:nvPicPr>
                        <pic:blipFill>
                          <a:blip r:embed="rId46" cstate="print"/>
                          <a:srcRect/>
                          <a:stretch>
                            <a:fillRect/>
                          </a:stretch>
                        </pic:blipFill>
                        <pic:spPr bwMode="auto">
                          <a:xfrm>
                            <a:off x="0" y="0"/>
                            <a:ext cx="949960" cy="890905"/>
                          </a:xfrm>
                          <a:prstGeom prst="rect">
                            <a:avLst/>
                          </a:prstGeom>
                          <a:noFill/>
                          <a:ln w="9525">
                            <a:noFill/>
                            <a:miter lim="800000"/>
                            <a:headEnd/>
                            <a:tailEnd/>
                          </a:ln>
                        </pic:spPr>
                      </pic:pic>
                    </a:graphicData>
                  </a:graphic>
                </wp:inline>
              </w:drawing>
            </w:r>
          </w:p>
        </w:tc>
      </w:tr>
      <w:tr w:rsidR="004A4E1D" w:rsidRPr="00EE3E4F" w:rsidTr="004A4E1D">
        <w:trPr>
          <w:jc w:val="center"/>
        </w:trPr>
        <w:tc>
          <w:tcPr>
            <w:tcW w:w="3120" w:type="dxa"/>
            <w:shd w:val="clear" w:color="auto" w:fill="000000"/>
          </w:tcPr>
          <w:p w:rsidR="004A4E1D" w:rsidRPr="00EE3E4F" w:rsidRDefault="004A4E1D" w:rsidP="00FB0839">
            <w:pPr>
              <w:jc w:val="center"/>
              <w:rPr>
                <w:sz w:val="20"/>
                <w:lang w:bidi="ar-SA"/>
              </w:rPr>
            </w:pPr>
            <w:r w:rsidRPr="004A4E1D">
              <w:rPr>
                <w:sz w:val="20"/>
                <w:lang w:bidi="ar-SA"/>
              </w:rPr>
              <w:t>2017-04-13-0448_8-Io+Europa_685-IoStack60-Wavelets1x15+2x5-IoCrop-2x.jpg</w:t>
            </w:r>
          </w:p>
        </w:tc>
        <w:tc>
          <w:tcPr>
            <w:tcW w:w="3120" w:type="dxa"/>
            <w:shd w:val="clear" w:color="auto" w:fill="000000"/>
          </w:tcPr>
          <w:p w:rsidR="004A4E1D" w:rsidRPr="00EE3E4F" w:rsidRDefault="004A4E1D" w:rsidP="00FB0839">
            <w:pPr>
              <w:jc w:val="center"/>
              <w:rPr>
                <w:sz w:val="20"/>
                <w:lang w:bidi="ar-SA"/>
              </w:rPr>
            </w:pPr>
            <w:r w:rsidRPr="004A4E1D">
              <w:rPr>
                <w:sz w:val="20"/>
                <w:lang w:bidi="ar-SA"/>
              </w:rPr>
              <w:t>2017-04-13-0448_8-Io+Europa_685-EuropaStack60-Wavelets1x15+2x5-EuropaCrop-2x.jpg</w:t>
            </w:r>
          </w:p>
        </w:tc>
        <w:tc>
          <w:tcPr>
            <w:tcW w:w="3120" w:type="dxa"/>
            <w:shd w:val="clear" w:color="auto" w:fill="000000"/>
          </w:tcPr>
          <w:p w:rsidR="004A4E1D" w:rsidRPr="00EE3E4F" w:rsidRDefault="004A4E1D" w:rsidP="00FB0839">
            <w:pPr>
              <w:jc w:val="center"/>
              <w:rPr>
                <w:sz w:val="20"/>
                <w:lang w:bidi="ar-SA"/>
              </w:rPr>
            </w:pPr>
            <w:r w:rsidRPr="004A4E1D">
              <w:rPr>
                <w:sz w:val="20"/>
                <w:lang w:bidi="ar-SA"/>
              </w:rPr>
              <w:t>2017-04-13-0453_3-Ganymede_685-Stack200-Wavelets1x30+2x15-Crop-2x.jpg</w:t>
            </w:r>
          </w:p>
        </w:tc>
      </w:tr>
    </w:tbl>
    <w:p w:rsidR="00893EB5" w:rsidRDefault="00893EB5" w:rsidP="0096130F"/>
    <w:p w:rsidR="00172C5C" w:rsidRDefault="00C83F5C">
      <w:r w:rsidRPr="00C83F5C">
        <w:t>QuickMoonsRSSAnalysis.xlsx</w:t>
      </w:r>
    </w:p>
    <w:p w:rsidR="00172C5C" w:rsidRDefault="001E4A88">
      <w:r w:rsidRPr="001E4A88">
        <w:rPr>
          <w:noProof/>
          <w:lang w:bidi="ar-SA"/>
        </w:rPr>
        <w:drawing>
          <wp:inline distT="0" distB="0" distL="0" distR="0">
            <wp:extent cx="5890260" cy="977900"/>
            <wp:effectExtent l="19050" t="0" r="0" b="0"/>
            <wp:docPr id="52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7" cstate="print"/>
                    <a:srcRect/>
                    <a:stretch>
                      <a:fillRect/>
                    </a:stretch>
                  </pic:blipFill>
                  <pic:spPr bwMode="auto">
                    <a:xfrm>
                      <a:off x="0" y="0"/>
                      <a:ext cx="5890260" cy="977900"/>
                    </a:xfrm>
                    <a:prstGeom prst="rect">
                      <a:avLst/>
                    </a:prstGeom>
                    <a:noFill/>
                    <a:ln w="9525">
                      <a:noFill/>
                      <a:miter lim="800000"/>
                      <a:headEnd/>
                      <a:tailEnd/>
                    </a:ln>
                  </pic:spPr>
                </pic:pic>
              </a:graphicData>
            </a:graphic>
          </wp:inline>
        </w:drawing>
      </w:r>
    </w:p>
    <w:p w:rsidR="00C83F5C" w:rsidRDefault="00C83F5C"/>
    <w:p w:rsidR="00957120" w:rsidRDefault="00957120" w:rsidP="00957120">
      <w:r>
        <w:t xml:space="preserve">Two videos were taken, one of Io and Europa together and the other of Ganymede.  Using the relative positions of Io and Europa the </w:t>
      </w:r>
      <w:proofErr w:type="spellStart"/>
      <w:r>
        <w:t>astrometrically</w:t>
      </w:r>
      <w:proofErr w:type="spellEnd"/>
      <w:r>
        <w:t xml:space="preserve"> determined plate scale was found to be 0.1734 arcsec-pixel</w:t>
      </w:r>
      <w:r w:rsidRPr="00C83F5C">
        <w:rPr>
          <w:vertAlign w:val="superscript"/>
        </w:rPr>
        <w:t>-1</w:t>
      </w:r>
      <w:r>
        <w:t>.</w:t>
      </w:r>
    </w:p>
    <w:p w:rsidR="00957120" w:rsidRDefault="00957120" w:rsidP="00957120"/>
    <w:p w:rsidR="00957120" w:rsidRPr="001D0324" w:rsidRDefault="00957120" w:rsidP="00957120">
      <w:r>
        <w:t>Assuming the observed size of the satellites to represent the actual size added in quadrature with a Gaussian representing system resolution, one can compute that resolution. In the case here, the observed size of Ganymede is smaller than the expected size (if FWHM is a good representation of size!) and so is not considered in the calculations. Using only Io and Europa, we find the system resolution to be 0.694±0.040 arcsec (95% confidence).</w:t>
      </w:r>
      <w:r w:rsidR="003B5815">
        <w:t xml:space="preserve"> </w:t>
      </w:r>
      <w:r w:rsidR="003757C1">
        <w:t xml:space="preserve">This is consistent with the visual appearance of the Jupiter images in the same spectral band. </w:t>
      </w:r>
      <w:r>
        <w:t xml:space="preserve">Note that the estimated resolution determined independent of the plate scale </w:t>
      </w:r>
      <w:r w:rsidR="003B5815">
        <w:t>not very</w:t>
      </w:r>
      <w:r>
        <w:t xml:space="preserve"> consistent at </w:t>
      </w:r>
      <w:r w:rsidR="003B5815">
        <w:t>1.090</w:t>
      </w:r>
      <w:r>
        <w:t xml:space="preserve"> arcsec.</w:t>
      </w:r>
    </w:p>
    <w:p w:rsidR="00FC2F0D" w:rsidRDefault="00FC2F0D"/>
    <w:p w:rsidR="00FC2F0D" w:rsidRPr="00BE5CDD" w:rsidRDefault="00FC2F0D" w:rsidP="00FC2F0D">
      <w:r>
        <w:rPr>
          <w:b/>
        </w:rPr>
        <w:t>Data Disposition:</w:t>
      </w:r>
      <w:r>
        <w:t xml:space="preserve"> Raw data are zipped and on the 2TB archive drive. Processed data are under the Projects directory on the Astronomy thumb drive.</w:t>
      </w:r>
    </w:p>
    <w:p w:rsidR="00FC2F0D" w:rsidRDefault="00FC2F0D"/>
    <w:p w:rsidR="00893EB5" w:rsidRDefault="00893EB5">
      <w:pPr>
        <w:rPr>
          <w:rFonts w:cs="Arial"/>
          <w:b/>
          <w:bCs/>
          <w:sz w:val="26"/>
          <w:szCs w:val="26"/>
          <w:lang w:bidi="ar-SA"/>
        </w:rPr>
      </w:pPr>
      <w:r>
        <w:br w:type="page"/>
      </w:r>
    </w:p>
    <w:p w:rsidR="00893EB5" w:rsidRPr="00D4326C" w:rsidRDefault="00893EB5" w:rsidP="00893EB5">
      <w:pPr>
        <w:pStyle w:val="Heading3"/>
      </w:pPr>
      <w:bookmarkStart w:id="15" w:name="_Toc497199129"/>
      <w:r>
        <w:lastRenderedPageBreak/>
        <w:t xml:space="preserve">2017-Apr-13 (Apr-14 UT): </w:t>
      </w:r>
      <w:r w:rsidRPr="002B2B28">
        <w:t xml:space="preserve"> </w:t>
      </w:r>
      <w:r>
        <w:t>Jupiter</w:t>
      </w:r>
      <w:bookmarkEnd w:id="15"/>
    </w:p>
    <w:p w:rsidR="00893EB5" w:rsidRDefault="00893EB5" w:rsidP="00893EB5">
      <w:pPr>
        <w:rPr>
          <w:color w:val="808080" w:themeColor="background1" w:themeShade="80"/>
          <w:sz w:val="20"/>
          <w:lang w:bidi="ar-SA"/>
        </w:rPr>
      </w:pPr>
      <w:r>
        <w:rPr>
          <w:color w:val="808080" w:themeColor="background1" w:themeShade="80"/>
          <w:sz w:val="20"/>
          <w:lang w:bidi="ar-SA"/>
        </w:rPr>
        <w:t>Last Updated 4/20/2017</w:t>
      </w:r>
    </w:p>
    <w:p w:rsidR="00893EB5" w:rsidRDefault="00893EB5" w:rsidP="00893EB5">
      <w:pPr>
        <w:rPr>
          <w:color w:val="808080" w:themeColor="background1" w:themeShade="80"/>
          <w:sz w:val="20"/>
          <w:lang w:bidi="ar-SA"/>
        </w:rPr>
      </w:pPr>
    </w:p>
    <w:p w:rsidR="00893EB5" w:rsidRPr="009164B7" w:rsidRDefault="00893EB5" w:rsidP="00893EB5">
      <w:r>
        <w:t xml:space="preserve">Moderate seeing. </w:t>
      </w:r>
      <w:r w:rsidRPr="00D40F26">
        <w:rPr>
          <w:b/>
        </w:rPr>
        <w:t>High and variable clouds</w:t>
      </w:r>
      <w:r>
        <w:t>.  Linear gamma on 889CH4!</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893EB5" w:rsidRPr="004174E0" w:rsidTr="00FB0839">
        <w:trPr>
          <w:jc w:val="center"/>
        </w:trPr>
        <w:tc>
          <w:tcPr>
            <w:tcW w:w="4680" w:type="dxa"/>
            <w:shd w:val="clear" w:color="auto" w:fill="000000"/>
            <w:vAlign w:val="center"/>
          </w:tcPr>
          <w:p w:rsidR="00893EB5" w:rsidRDefault="00AC2156"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57195" cy="2957195"/>
                  <wp:effectExtent l="19050" t="0" r="0" b="0"/>
                  <wp:docPr id="484" name="Picture 8" descr="F:\Astronomy\Projects\Planets\Jupiter\Imaging Data\20170414UT\2017-04-14-0402_8-Hill-Jupiter-RGB-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Astronomy\Projects\Planets\Jupiter\Imaging Data\20170414UT\2017-04-14-0402_8-Hill-Jupiter-RGB-Wavelets.jpg"/>
                          <pic:cNvPicPr>
                            <a:picLocks noChangeAspect="1" noChangeArrowheads="1"/>
                          </pic:cNvPicPr>
                        </pic:nvPicPr>
                        <pic:blipFill>
                          <a:blip r:embed="rId48" cstate="print"/>
                          <a:srcRect/>
                          <a:stretch>
                            <a:fillRect/>
                          </a:stretch>
                        </pic:blipFill>
                        <pic:spPr bwMode="auto">
                          <a:xfrm>
                            <a:off x="0" y="0"/>
                            <a:ext cx="2957195" cy="2957195"/>
                          </a:xfrm>
                          <a:prstGeom prst="rect">
                            <a:avLst/>
                          </a:prstGeom>
                          <a:noFill/>
                          <a:ln w="9525">
                            <a:noFill/>
                            <a:miter lim="800000"/>
                            <a:headEnd/>
                            <a:tailEnd/>
                          </a:ln>
                        </pic:spPr>
                      </pic:pic>
                    </a:graphicData>
                  </a:graphic>
                </wp:inline>
              </w:drawing>
            </w:r>
          </w:p>
        </w:tc>
        <w:tc>
          <w:tcPr>
            <w:tcW w:w="4680" w:type="dxa"/>
            <w:shd w:val="clear" w:color="auto" w:fill="000000"/>
          </w:tcPr>
          <w:p w:rsidR="00893EB5" w:rsidRPr="004174E0" w:rsidRDefault="00893EB5" w:rsidP="00FB0839">
            <w:pPr>
              <w:jc w:val="center"/>
              <w:rPr>
                <w:sz w:val="20"/>
                <w:lang w:bidi="ar-SA"/>
              </w:rPr>
            </w:pPr>
            <w:r>
              <w:rPr>
                <w:noProof/>
                <w:sz w:val="20"/>
                <w:lang w:bidi="ar-SA"/>
              </w:rPr>
              <w:drawing>
                <wp:inline distT="0" distB="0" distL="0" distR="0">
                  <wp:extent cx="2957195" cy="2957195"/>
                  <wp:effectExtent l="19050" t="0" r="0" b="0"/>
                  <wp:docPr id="482" name="Picture 6" descr="F:\Astronomy\Projects\Planets\Jupiter\Imaging Data\20170414UT\2017-04-14-0406_5-Hill-Jupiter-807-685-RED-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ronomy\Projects\Planets\Jupiter\Imaging Data\20170414UT\2017-04-14-0406_5-Hill-Jupiter-807-685-RED-Wavelets.jpg"/>
                          <pic:cNvPicPr>
                            <a:picLocks noChangeAspect="1" noChangeArrowheads="1"/>
                          </pic:cNvPicPr>
                        </pic:nvPicPr>
                        <pic:blipFill>
                          <a:blip r:embed="rId49" cstate="print"/>
                          <a:srcRect/>
                          <a:stretch>
                            <a:fillRect/>
                          </a:stretch>
                        </pic:blipFill>
                        <pic:spPr bwMode="auto">
                          <a:xfrm>
                            <a:off x="0" y="0"/>
                            <a:ext cx="2957195" cy="2957195"/>
                          </a:xfrm>
                          <a:prstGeom prst="rect">
                            <a:avLst/>
                          </a:prstGeom>
                          <a:noFill/>
                          <a:ln w="9525">
                            <a:noFill/>
                            <a:miter lim="800000"/>
                            <a:headEnd/>
                            <a:tailEnd/>
                          </a:ln>
                        </pic:spPr>
                      </pic:pic>
                    </a:graphicData>
                  </a:graphic>
                </wp:inline>
              </w:drawing>
            </w:r>
          </w:p>
        </w:tc>
      </w:tr>
      <w:tr w:rsidR="00893EB5" w:rsidRPr="00EE3E4F" w:rsidTr="00FB0839">
        <w:trPr>
          <w:jc w:val="center"/>
        </w:trPr>
        <w:tc>
          <w:tcPr>
            <w:tcW w:w="4680" w:type="dxa"/>
            <w:shd w:val="clear" w:color="auto" w:fill="000000"/>
          </w:tcPr>
          <w:p w:rsidR="00893EB5" w:rsidRPr="00EE3E4F" w:rsidRDefault="00AC2156" w:rsidP="00FB0839">
            <w:pPr>
              <w:jc w:val="center"/>
              <w:rPr>
                <w:sz w:val="20"/>
                <w:lang w:bidi="ar-SA"/>
              </w:rPr>
            </w:pPr>
            <w:r w:rsidRPr="00AC2156">
              <w:rPr>
                <w:sz w:val="20"/>
                <w:lang w:bidi="ar-SA"/>
              </w:rPr>
              <w:t>2017-04-14-0402_8-Hill-Jupiter-RGB-Wavelets.jpg</w:t>
            </w:r>
          </w:p>
        </w:tc>
        <w:tc>
          <w:tcPr>
            <w:tcW w:w="4680" w:type="dxa"/>
            <w:shd w:val="clear" w:color="auto" w:fill="000000"/>
          </w:tcPr>
          <w:p w:rsidR="00893EB5" w:rsidRPr="00EE3E4F" w:rsidRDefault="00893EB5" w:rsidP="00FB0839">
            <w:pPr>
              <w:jc w:val="center"/>
              <w:rPr>
                <w:sz w:val="20"/>
                <w:lang w:bidi="ar-SA"/>
              </w:rPr>
            </w:pPr>
            <w:r w:rsidRPr="00893EB5">
              <w:rPr>
                <w:sz w:val="20"/>
                <w:lang w:bidi="ar-SA"/>
              </w:rPr>
              <w:t>2017-04-14-0406_5-Hill-Jupiter-807-685-RED-Wavelets.jpg</w:t>
            </w:r>
          </w:p>
        </w:tc>
      </w:tr>
      <w:tr w:rsidR="00893EB5" w:rsidRPr="004174E0" w:rsidTr="00FB0839">
        <w:trPr>
          <w:jc w:val="center"/>
        </w:trPr>
        <w:tc>
          <w:tcPr>
            <w:tcW w:w="4680" w:type="dxa"/>
            <w:shd w:val="clear" w:color="auto" w:fill="000000"/>
            <w:vAlign w:val="center"/>
          </w:tcPr>
          <w:p w:rsidR="00893EB5" w:rsidRDefault="00893EB5"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57195" cy="2957195"/>
                  <wp:effectExtent l="19050" t="0" r="0" b="0"/>
                  <wp:docPr id="483" name="Picture 7" descr="F:\Astronomy\Projects\Planets\Jupiter\Imaging Data\20170414UT\2017-04-14-0413_1-Hill-Jupiter-889-GRN-NUV-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Astronomy\Projects\Planets\Jupiter\Imaging Data\20170414UT\2017-04-14-0413_1-Hill-Jupiter-889-GRN-NUV-Wavelets.jpg"/>
                          <pic:cNvPicPr>
                            <a:picLocks noChangeAspect="1" noChangeArrowheads="1"/>
                          </pic:cNvPicPr>
                        </pic:nvPicPr>
                        <pic:blipFill>
                          <a:blip r:embed="rId50" cstate="print"/>
                          <a:srcRect/>
                          <a:stretch>
                            <a:fillRect/>
                          </a:stretch>
                        </pic:blipFill>
                        <pic:spPr bwMode="auto">
                          <a:xfrm>
                            <a:off x="0" y="0"/>
                            <a:ext cx="2957195" cy="2957195"/>
                          </a:xfrm>
                          <a:prstGeom prst="rect">
                            <a:avLst/>
                          </a:prstGeom>
                          <a:noFill/>
                          <a:ln w="9525">
                            <a:noFill/>
                            <a:miter lim="800000"/>
                            <a:headEnd/>
                            <a:tailEnd/>
                          </a:ln>
                        </pic:spPr>
                      </pic:pic>
                    </a:graphicData>
                  </a:graphic>
                </wp:inline>
              </w:drawing>
            </w:r>
          </w:p>
        </w:tc>
        <w:tc>
          <w:tcPr>
            <w:tcW w:w="4680" w:type="dxa"/>
            <w:shd w:val="clear" w:color="auto" w:fill="000000"/>
          </w:tcPr>
          <w:p w:rsidR="00893EB5" w:rsidRPr="004174E0" w:rsidRDefault="00893EB5" w:rsidP="00FB0839">
            <w:pPr>
              <w:jc w:val="center"/>
              <w:rPr>
                <w:sz w:val="20"/>
                <w:lang w:bidi="ar-SA"/>
              </w:rPr>
            </w:pPr>
          </w:p>
        </w:tc>
      </w:tr>
      <w:tr w:rsidR="00893EB5" w:rsidRPr="00EE3E4F" w:rsidTr="00FB0839">
        <w:trPr>
          <w:jc w:val="center"/>
        </w:trPr>
        <w:tc>
          <w:tcPr>
            <w:tcW w:w="4680" w:type="dxa"/>
            <w:shd w:val="clear" w:color="auto" w:fill="000000"/>
          </w:tcPr>
          <w:p w:rsidR="00893EB5" w:rsidRPr="00EE3E4F" w:rsidRDefault="00893EB5" w:rsidP="00FB0839">
            <w:pPr>
              <w:jc w:val="center"/>
              <w:rPr>
                <w:sz w:val="20"/>
                <w:lang w:bidi="ar-SA"/>
              </w:rPr>
            </w:pPr>
            <w:r w:rsidRPr="00893EB5">
              <w:rPr>
                <w:sz w:val="20"/>
                <w:lang w:bidi="ar-SA"/>
              </w:rPr>
              <w:t>2017-04-14-0413_1-Hill-Jupiter-889-GRN-NUV-Wavelets.jpg</w:t>
            </w:r>
          </w:p>
        </w:tc>
        <w:tc>
          <w:tcPr>
            <w:tcW w:w="4680" w:type="dxa"/>
            <w:shd w:val="clear" w:color="auto" w:fill="000000"/>
          </w:tcPr>
          <w:p w:rsidR="00893EB5" w:rsidRPr="00EE3E4F" w:rsidRDefault="00893EB5" w:rsidP="00FB0839">
            <w:pPr>
              <w:jc w:val="center"/>
              <w:rPr>
                <w:sz w:val="20"/>
                <w:lang w:bidi="ar-SA"/>
              </w:rPr>
            </w:pPr>
          </w:p>
        </w:tc>
      </w:tr>
    </w:tbl>
    <w:p w:rsidR="00893EB5" w:rsidRDefault="00893EB5" w:rsidP="0096130F"/>
    <w:p w:rsidR="00936984" w:rsidRDefault="00936984" w:rsidP="0096130F">
      <w:r>
        <w:rPr>
          <w:noProof/>
        </w:rPr>
        <w:lastRenderedPageBreak/>
        <w:drawing>
          <wp:inline distT="0" distB="0" distL="0" distR="0">
            <wp:extent cx="2950210" cy="2950210"/>
            <wp:effectExtent l="0" t="0" r="0" b="0"/>
            <wp:docPr id="530" name="Picture 530" descr="C:\Users\Steven Hill\AppData\Local\Microsoft\Windows\INetCache\Content.Word\2017-04-14-0402_8-Hill-Jupiter-RGB-Wavelets-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teven Hill\AppData\Local\Microsoft\Windows\INetCache\Content.Word\2017-04-14-0402_8-Hill-Jupiter-RGB-Wavelets-Annotated.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50210" cy="2950210"/>
                    </a:xfrm>
                    <a:prstGeom prst="rect">
                      <a:avLst/>
                    </a:prstGeom>
                    <a:noFill/>
                    <a:ln>
                      <a:noFill/>
                    </a:ln>
                  </pic:spPr>
                </pic:pic>
              </a:graphicData>
            </a:graphic>
          </wp:inline>
        </w:drawing>
      </w:r>
    </w:p>
    <w:p w:rsidR="00112346" w:rsidRDefault="00112346" w:rsidP="0096130F">
      <w:r w:rsidRPr="00112346">
        <w:t>2017-04-14-0402_8-Hill-Jupiter-RGB-Wavelets-Annotated</w:t>
      </w:r>
      <w:r>
        <w:t>.jpg</w:t>
      </w:r>
    </w:p>
    <w:p w:rsidR="00112346" w:rsidRDefault="00112346" w:rsidP="0096130F"/>
    <w:p w:rsidR="00936984" w:rsidRDefault="00936984" w:rsidP="0096130F"/>
    <w:p w:rsidR="00FC2F0D" w:rsidRPr="00BE5CDD" w:rsidRDefault="00FC2F0D" w:rsidP="00FC2F0D">
      <w:r>
        <w:rPr>
          <w:b/>
        </w:rPr>
        <w:t>Data Disposition:</w:t>
      </w:r>
      <w:r>
        <w:t xml:space="preserve"> Raw data are zipped and on the 2TB archive drive. Processed data are under the Projects directory on the Astronomy thumb drive.</w:t>
      </w:r>
    </w:p>
    <w:p w:rsidR="00FC2F0D" w:rsidRDefault="00FC2F0D"/>
    <w:p w:rsidR="00D40F26" w:rsidRDefault="00D40F26">
      <w:pPr>
        <w:rPr>
          <w:rFonts w:cs="Arial"/>
          <w:b/>
          <w:bCs/>
          <w:sz w:val="26"/>
          <w:szCs w:val="26"/>
          <w:lang w:bidi="ar-SA"/>
        </w:rPr>
      </w:pPr>
      <w:r>
        <w:br w:type="page"/>
      </w:r>
    </w:p>
    <w:p w:rsidR="00B302CD" w:rsidRDefault="00B302CD" w:rsidP="00B302CD">
      <w:pPr>
        <w:pStyle w:val="Heading2"/>
      </w:pPr>
      <w:bookmarkStart w:id="16" w:name="_Toc497199130"/>
      <w:r>
        <w:lastRenderedPageBreak/>
        <w:t>May</w:t>
      </w:r>
      <w:bookmarkEnd w:id="16"/>
    </w:p>
    <w:p w:rsidR="00D40F26" w:rsidRPr="00D4326C" w:rsidRDefault="00D40F26" w:rsidP="00D40F26">
      <w:pPr>
        <w:pStyle w:val="Heading3"/>
      </w:pPr>
      <w:bookmarkStart w:id="17" w:name="_Toc497199131"/>
      <w:r>
        <w:t xml:space="preserve">2017-May-04 (May-05 UT): </w:t>
      </w:r>
      <w:r w:rsidRPr="002B2B28">
        <w:t xml:space="preserve"> </w:t>
      </w:r>
      <w:r>
        <w:t>Jupiter</w:t>
      </w:r>
      <w:r w:rsidR="00EA51F2">
        <w:t>, Io, Europa</w:t>
      </w:r>
      <w:r w:rsidR="005C1CC8">
        <w:t xml:space="preserve"> and Moon</w:t>
      </w:r>
      <w:bookmarkEnd w:id="17"/>
    </w:p>
    <w:p w:rsidR="00D40F26" w:rsidRDefault="00D40F26" w:rsidP="00D40F26">
      <w:pPr>
        <w:rPr>
          <w:color w:val="808080" w:themeColor="background1" w:themeShade="80"/>
          <w:sz w:val="20"/>
          <w:lang w:bidi="ar-SA"/>
        </w:rPr>
      </w:pPr>
      <w:r>
        <w:rPr>
          <w:color w:val="808080" w:themeColor="background1" w:themeShade="80"/>
          <w:sz w:val="20"/>
          <w:lang w:bidi="ar-SA"/>
        </w:rPr>
        <w:t>Last Updated 4/20/2017</w:t>
      </w:r>
    </w:p>
    <w:p w:rsidR="00D40F26" w:rsidRDefault="00D40F26" w:rsidP="00D40F26">
      <w:pPr>
        <w:rPr>
          <w:color w:val="808080" w:themeColor="background1" w:themeShade="80"/>
          <w:sz w:val="20"/>
          <w:lang w:bidi="ar-SA"/>
        </w:rPr>
      </w:pPr>
    </w:p>
    <w:p w:rsidR="00D40F26" w:rsidRPr="009164B7" w:rsidRDefault="00D40F26" w:rsidP="00D40F26">
      <w:r>
        <w:t>Very steady seeing (4.5/5!?) and very good transparency. Linear gamma on CH4 and NUV.</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D40F26" w:rsidRPr="004174E0" w:rsidTr="00A71FC8">
        <w:trPr>
          <w:jc w:val="center"/>
        </w:trPr>
        <w:tc>
          <w:tcPr>
            <w:tcW w:w="4680" w:type="dxa"/>
            <w:shd w:val="clear" w:color="auto" w:fill="000000"/>
            <w:vAlign w:val="center"/>
          </w:tcPr>
          <w:p w:rsidR="00D40F26" w:rsidRDefault="00D40F26"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860040" cy="2860040"/>
                  <wp:effectExtent l="19050" t="0" r="0" b="0"/>
                  <wp:docPr id="490" name="Picture 2" descr="F:\Astronomy\Projects\Planets\Jupiter\Imaging Data\20170505UT\2017-05-05-0336_1-Hill-Jupiter-RGB-WhtBal-Stretch-0to192-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Planets\Jupiter\Imaging Data\20170505UT\2017-05-05-0336_1-Hill-Jupiter-RGB-WhtBal-Stretch-0to192-Wavelets.png"/>
                          <pic:cNvPicPr>
                            <a:picLocks noChangeAspect="1" noChangeArrowheads="1"/>
                          </pic:cNvPicPr>
                        </pic:nvPicPr>
                        <pic:blipFill>
                          <a:blip r:embed="rId52" cstate="print"/>
                          <a:srcRect/>
                          <a:stretch>
                            <a:fillRect/>
                          </a:stretch>
                        </pic:blipFill>
                        <pic:spPr bwMode="auto">
                          <a:xfrm>
                            <a:off x="0" y="0"/>
                            <a:ext cx="2860040" cy="2860040"/>
                          </a:xfrm>
                          <a:prstGeom prst="rect">
                            <a:avLst/>
                          </a:prstGeom>
                          <a:noFill/>
                          <a:ln w="9525">
                            <a:noFill/>
                            <a:miter lim="800000"/>
                            <a:headEnd/>
                            <a:tailEnd/>
                          </a:ln>
                        </pic:spPr>
                      </pic:pic>
                    </a:graphicData>
                  </a:graphic>
                </wp:inline>
              </w:drawing>
            </w:r>
          </w:p>
        </w:tc>
        <w:tc>
          <w:tcPr>
            <w:tcW w:w="4680" w:type="dxa"/>
            <w:shd w:val="clear" w:color="auto" w:fill="000000"/>
          </w:tcPr>
          <w:p w:rsidR="00D40F26" w:rsidRPr="004174E0" w:rsidRDefault="00D40F26" w:rsidP="00A71FC8">
            <w:pPr>
              <w:jc w:val="center"/>
              <w:rPr>
                <w:sz w:val="20"/>
                <w:lang w:bidi="ar-SA"/>
              </w:rPr>
            </w:pPr>
            <w:r>
              <w:rPr>
                <w:noProof/>
                <w:sz w:val="20"/>
                <w:lang w:bidi="ar-SA"/>
              </w:rPr>
              <w:drawing>
                <wp:inline distT="0" distB="0" distL="0" distR="0">
                  <wp:extent cx="2860040" cy="2860040"/>
                  <wp:effectExtent l="19050" t="0" r="0" b="0"/>
                  <wp:docPr id="491" name="Picture 3" descr="F:\Astronomy\Projects\Planets\Jupiter\Imaging Data\20170505UT\2017-05-05-0341_7-Hill-Jupiter-807-685-RED-WhtBal-Sat200pct-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Planets\Jupiter\Imaging Data\20170505UT\2017-05-05-0341_7-Hill-Jupiter-807-685-RED-WhtBal-Sat200pct-Wavelets.png"/>
                          <pic:cNvPicPr>
                            <a:picLocks noChangeAspect="1" noChangeArrowheads="1"/>
                          </pic:cNvPicPr>
                        </pic:nvPicPr>
                        <pic:blipFill>
                          <a:blip r:embed="rId53" cstate="print"/>
                          <a:srcRect/>
                          <a:stretch>
                            <a:fillRect/>
                          </a:stretch>
                        </pic:blipFill>
                        <pic:spPr bwMode="auto">
                          <a:xfrm>
                            <a:off x="0" y="0"/>
                            <a:ext cx="2860040" cy="2860040"/>
                          </a:xfrm>
                          <a:prstGeom prst="rect">
                            <a:avLst/>
                          </a:prstGeom>
                          <a:noFill/>
                          <a:ln w="9525">
                            <a:noFill/>
                            <a:miter lim="800000"/>
                            <a:headEnd/>
                            <a:tailEnd/>
                          </a:ln>
                        </pic:spPr>
                      </pic:pic>
                    </a:graphicData>
                  </a:graphic>
                </wp:inline>
              </w:drawing>
            </w:r>
          </w:p>
        </w:tc>
      </w:tr>
      <w:tr w:rsidR="00D40F26" w:rsidRPr="00EE3E4F" w:rsidTr="00A71FC8">
        <w:trPr>
          <w:jc w:val="center"/>
        </w:trPr>
        <w:tc>
          <w:tcPr>
            <w:tcW w:w="4680" w:type="dxa"/>
            <w:shd w:val="clear" w:color="auto" w:fill="000000"/>
          </w:tcPr>
          <w:p w:rsidR="00D40F26" w:rsidRPr="00EE3E4F" w:rsidRDefault="00D40F26" w:rsidP="00A71FC8">
            <w:pPr>
              <w:jc w:val="center"/>
              <w:rPr>
                <w:sz w:val="20"/>
                <w:lang w:bidi="ar-SA"/>
              </w:rPr>
            </w:pPr>
            <w:r w:rsidRPr="00D40F26">
              <w:rPr>
                <w:sz w:val="20"/>
                <w:lang w:bidi="ar-SA"/>
              </w:rPr>
              <w:t>2017-05-05-0336_1-Hill-Jupiter-RGB-WhtBal-Stretch-0to192-Wavelets.png</w:t>
            </w:r>
          </w:p>
        </w:tc>
        <w:tc>
          <w:tcPr>
            <w:tcW w:w="4680" w:type="dxa"/>
            <w:shd w:val="clear" w:color="auto" w:fill="000000"/>
          </w:tcPr>
          <w:p w:rsidR="00D40F26" w:rsidRPr="00EE3E4F" w:rsidRDefault="00D40F26" w:rsidP="00A71FC8">
            <w:pPr>
              <w:jc w:val="center"/>
              <w:rPr>
                <w:sz w:val="20"/>
                <w:lang w:bidi="ar-SA"/>
              </w:rPr>
            </w:pPr>
            <w:r w:rsidRPr="00D40F26">
              <w:rPr>
                <w:sz w:val="20"/>
                <w:lang w:bidi="ar-SA"/>
              </w:rPr>
              <w:t>2017-05-05-0341_7-Hill-Jupiter-807-685-RED-WhtBal-Sat200pct-Wavelets.png</w:t>
            </w:r>
          </w:p>
        </w:tc>
      </w:tr>
      <w:tr w:rsidR="00D40F26" w:rsidRPr="004174E0" w:rsidTr="00A71FC8">
        <w:trPr>
          <w:jc w:val="center"/>
        </w:trPr>
        <w:tc>
          <w:tcPr>
            <w:tcW w:w="4680" w:type="dxa"/>
            <w:shd w:val="clear" w:color="auto" w:fill="000000"/>
            <w:vAlign w:val="center"/>
          </w:tcPr>
          <w:p w:rsidR="00D40F26" w:rsidRDefault="00D40F26"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860040" cy="2860040"/>
                  <wp:effectExtent l="19050" t="0" r="0" b="0"/>
                  <wp:docPr id="493" name="Picture 5" descr="F:\Astronomy\Projects\Planets\Jupiter\Imaging Data\20170505UT\2017-05-05-0351_2-Hill-Jupiter-889-GRN-NUV-ColBal-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Planets\Jupiter\Imaging Data\20170505UT\2017-05-05-0351_2-Hill-Jupiter-889-GRN-NUV-ColBal-Wavelets.png"/>
                          <pic:cNvPicPr>
                            <a:picLocks noChangeAspect="1" noChangeArrowheads="1"/>
                          </pic:cNvPicPr>
                        </pic:nvPicPr>
                        <pic:blipFill>
                          <a:blip r:embed="rId54" cstate="print"/>
                          <a:srcRect/>
                          <a:stretch>
                            <a:fillRect/>
                          </a:stretch>
                        </pic:blipFill>
                        <pic:spPr bwMode="auto">
                          <a:xfrm>
                            <a:off x="0" y="0"/>
                            <a:ext cx="2860040" cy="2860040"/>
                          </a:xfrm>
                          <a:prstGeom prst="rect">
                            <a:avLst/>
                          </a:prstGeom>
                          <a:noFill/>
                          <a:ln w="9525">
                            <a:noFill/>
                            <a:miter lim="800000"/>
                            <a:headEnd/>
                            <a:tailEnd/>
                          </a:ln>
                        </pic:spPr>
                      </pic:pic>
                    </a:graphicData>
                  </a:graphic>
                </wp:inline>
              </w:drawing>
            </w:r>
          </w:p>
        </w:tc>
        <w:tc>
          <w:tcPr>
            <w:tcW w:w="4680" w:type="dxa"/>
            <w:shd w:val="clear" w:color="auto" w:fill="000000"/>
          </w:tcPr>
          <w:p w:rsidR="00D40F26" w:rsidRPr="004174E0" w:rsidRDefault="00D40F26" w:rsidP="00A71FC8">
            <w:pPr>
              <w:jc w:val="center"/>
              <w:rPr>
                <w:sz w:val="20"/>
                <w:lang w:bidi="ar-SA"/>
              </w:rPr>
            </w:pPr>
            <w:r>
              <w:rPr>
                <w:noProof/>
                <w:sz w:val="20"/>
                <w:lang w:bidi="ar-SA"/>
              </w:rPr>
              <w:drawing>
                <wp:inline distT="0" distB="0" distL="0" distR="0">
                  <wp:extent cx="2860040" cy="2860040"/>
                  <wp:effectExtent l="19050" t="0" r="0" b="0"/>
                  <wp:docPr id="492" name="Picture 4" descr="F:\Astronomy\Projects\Planets\Jupiter\Imaging Data\20170505UT\2017-05-05-0347_6-Hill-Jupiter-807-GRN-NUV-WhtBal-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Planets\Jupiter\Imaging Data\20170505UT\2017-05-05-0347_6-Hill-Jupiter-807-GRN-NUV-WhtBal-Wavelets.png"/>
                          <pic:cNvPicPr>
                            <a:picLocks noChangeAspect="1" noChangeArrowheads="1"/>
                          </pic:cNvPicPr>
                        </pic:nvPicPr>
                        <pic:blipFill>
                          <a:blip r:embed="rId55" cstate="print"/>
                          <a:srcRect/>
                          <a:stretch>
                            <a:fillRect/>
                          </a:stretch>
                        </pic:blipFill>
                        <pic:spPr bwMode="auto">
                          <a:xfrm>
                            <a:off x="0" y="0"/>
                            <a:ext cx="2860040" cy="2860040"/>
                          </a:xfrm>
                          <a:prstGeom prst="rect">
                            <a:avLst/>
                          </a:prstGeom>
                          <a:noFill/>
                          <a:ln w="9525">
                            <a:noFill/>
                            <a:miter lim="800000"/>
                            <a:headEnd/>
                            <a:tailEnd/>
                          </a:ln>
                        </pic:spPr>
                      </pic:pic>
                    </a:graphicData>
                  </a:graphic>
                </wp:inline>
              </w:drawing>
            </w:r>
          </w:p>
        </w:tc>
      </w:tr>
      <w:tr w:rsidR="00D40F26" w:rsidRPr="00EE3E4F" w:rsidTr="00A71FC8">
        <w:trPr>
          <w:jc w:val="center"/>
        </w:trPr>
        <w:tc>
          <w:tcPr>
            <w:tcW w:w="4680" w:type="dxa"/>
            <w:shd w:val="clear" w:color="auto" w:fill="000000"/>
          </w:tcPr>
          <w:p w:rsidR="00D40F26" w:rsidRPr="00EE3E4F" w:rsidRDefault="00D40F26" w:rsidP="00A71FC8">
            <w:pPr>
              <w:jc w:val="center"/>
              <w:rPr>
                <w:sz w:val="20"/>
                <w:lang w:bidi="ar-SA"/>
              </w:rPr>
            </w:pPr>
            <w:r w:rsidRPr="00D40F26">
              <w:rPr>
                <w:sz w:val="20"/>
                <w:lang w:bidi="ar-SA"/>
              </w:rPr>
              <w:t>2017-05-05-0351_2-Hill-Jupiter-889-GRN-NUV-ColBal-Wavelets.png</w:t>
            </w:r>
          </w:p>
        </w:tc>
        <w:tc>
          <w:tcPr>
            <w:tcW w:w="4680" w:type="dxa"/>
            <w:shd w:val="clear" w:color="auto" w:fill="000000"/>
          </w:tcPr>
          <w:p w:rsidR="00D40F26" w:rsidRPr="00EE3E4F" w:rsidRDefault="00D40F26" w:rsidP="00A71FC8">
            <w:pPr>
              <w:jc w:val="center"/>
              <w:rPr>
                <w:sz w:val="20"/>
                <w:lang w:bidi="ar-SA"/>
              </w:rPr>
            </w:pPr>
            <w:r w:rsidRPr="00D40F26">
              <w:rPr>
                <w:sz w:val="20"/>
                <w:lang w:bidi="ar-SA"/>
              </w:rPr>
              <w:t>2017-05-05-0347_6-Hill-Jupiter-807-GRN-NUV-WhtBal-Wavelets.png</w:t>
            </w:r>
          </w:p>
        </w:tc>
      </w:tr>
    </w:tbl>
    <w:p w:rsidR="00D40F26" w:rsidRDefault="00D40F26" w:rsidP="0096130F"/>
    <w:p w:rsidR="00723365" w:rsidRDefault="00723365" w:rsidP="0096130F"/>
    <w:p w:rsidR="00667958" w:rsidRDefault="00667958" w:rsidP="0096130F">
      <w:r>
        <w:rPr>
          <w:noProof/>
        </w:rPr>
        <w:lastRenderedPageBreak/>
        <w:drawing>
          <wp:inline distT="0" distB="0" distL="0" distR="0">
            <wp:extent cx="2854325" cy="2854325"/>
            <wp:effectExtent l="0" t="0" r="0" b="0"/>
            <wp:docPr id="533" name="Picture 533" descr="C:\Users\Steven Hill\AppData\Local\Microsoft\Windows\INetCache\Content.Word\2017-05-05-0336_1-Hill-Jupiter-RGB-WhtBal-Stretch-0to192-Wavelets-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Steven Hill\AppData\Local\Microsoft\Windows\INetCache\Content.Word\2017-05-05-0336_1-Hill-Jupiter-RGB-WhtBal-Stretch-0to192-Wavelets-Annotated.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54325" cy="2854325"/>
                    </a:xfrm>
                    <a:prstGeom prst="rect">
                      <a:avLst/>
                    </a:prstGeom>
                    <a:noFill/>
                    <a:ln>
                      <a:noFill/>
                    </a:ln>
                  </pic:spPr>
                </pic:pic>
              </a:graphicData>
            </a:graphic>
          </wp:inline>
        </w:drawing>
      </w:r>
    </w:p>
    <w:p w:rsidR="00667958" w:rsidRDefault="00667958" w:rsidP="0096130F"/>
    <w:p w:rsidR="00667958" w:rsidRDefault="00667958" w:rsidP="0096130F"/>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CD18C5" w:rsidRPr="004174E0" w:rsidTr="00CD18C5">
        <w:trPr>
          <w:jc w:val="center"/>
        </w:trPr>
        <w:tc>
          <w:tcPr>
            <w:tcW w:w="3120" w:type="dxa"/>
            <w:shd w:val="clear" w:color="auto" w:fill="000000"/>
            <w:vAlign w:val="center"/>
          </w:tcPr>
          <w:p w:rsidR="00CD18C5" w:rsidRDefault="00CD18C5"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927735" cy="819150"/>
                  <wp:effectExtent l="19050" t="0" r="5715" b="0"/>
                  <wp:docPr id="511" name="Picture 9" descr="F:\Astronomy\Projects\Planets\Jupiter\Imaging Data\20170505UT\2017-05-05-0348_2-Jupiter_685NIR_Full-IoAligned-Stack50-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stronomy\Projects\Planets\Jupiter\Imaging Data\20170505UT\2017-05-05-0348_2-Jupiter_685NIR_Full-IoAligned-Stack50-Wavelets1x10+2x5-Cropped-2x.jpg"/>
                          <pic:cNvPicPr>
                            <a:picLocks noChangeAspect="1" noChangeArrowheads="1"/>
                          </pic:cNvPicPr>
                        </pic:nvPicPr>
                        <pic:blipFill>
                          <a:blip r:embed="rId57" cstate="print"/>
                          <a:srcRect/>
                          <a:stretch>
                            <a:fillRect/>
                          </a:stretch>
                        </pic:blipFill>
                        <pic:spPr bwMode="auto">
                          <a:xfrm>
                            <a:off x="0" y="0"/>
                            <a:ext cx="927735" cy="819150"/>
                          </a:xfrm>
                          <a:prstGeom prst="rect">
                            <a:avLst/>
                          </a:prstGeom>
                          <a:noFill/>
                          <a:ln w="9525">
                            <a:noFill/>
                            <a:miter lim="800000"/>
                            <a:headEnd/>
                            <a:tailEnd/>
                          </a:ln>
                        </pic:spPr>
                      </pic:pic>
                    </a:graphicData>
                  </a:graphic>
                </wp:inline>
              </w:drawing>
            </w:r>
          </w:p>
        </w:tc>
        <w:tc>
          <w:tcPr>
            <w:tcW w:w="3120" w:type="dxa"/>
            <w:shd w:val="clear" w:color="auto" w:fill="000000"/>
          </w:tcPr>
          <w:p w:rsidR="00CD18C5" w:rsidRPr="004174E0" w:rsidRDefault="00CD18C5" w:rsidP="00A71FC8">
            <w:pPr>
              <w:jc w:val="center"/>
              <w:rPr>
                <w:sz w:val="20"/>
                <w:lang w:bidi="ar-SA"/>
              </w:rPr>
            </w:pPr>
            <w:r>
              <w:rPr>
                <w:noProof/>
                <w:sz w:val="20"/>
                <w:lang w:bidi="ar-SA"/>
              </w:rPr>
              <w:drawing>
                <wp:inline distT="0" distB="0" distL="0" distR="0">
                  <wp:extent cx="832485" cy="764540"/>
                  <wp:effectExtent l="19050" t="0" r="5715" b="0"/>
                  <wp:docPr id="512" name="Picture 10" descr="F:\Astronomy\Projects\Planets\Jupiter\Imaging Data\20170505UT\2017-05-05-0347_3-Jupiter_685NIR_Full-IoAligned-Stack100-Stretch0to64-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Astronomy\Projects\Planets\Jupiter\Imaging Data\20170505UT\2017-05-05-0347_3-Jupiter_685NIR_Full-IoAligned-Stack100-Stretch0to64-Wavelets1x10+2x5-Cropped-2x.jpg"/>
                          <pic:cNvPicPr>
                            <a:picLocks noChangeAspect="1" noChangeArrowheads="1"/>
                          </pic:cNvPicPr>
                        </pic:nvPicPr>
                        <pic:blipFill>
                          <a:blip r:embed="rId58" cstate="print"/>
                          <a:srcRect/>
                          <a:stretch>
                            <a:fillRect/>
                          </a:stretch>
                        </pic:blipFill>
                        <pic:spPr bwMode="auto">
                          <a:xfrm>
                            <a:off x="0" y="0"/>
                            <a:ext cx="832485" cy="764540"/>
                          </a:xfrm>
                          <a:prstGeom prst="rect">
                            <a:avLst/>
                          </a:prstGeom>
                          <a:noFill/>
                          <a:ln w="9525">
                            <a:noFill/>
                            <a:miter lim="800000"/>
                            <a:headEnd/>
                            <a:tailEnd/>
                          </a:ln>
                        </pic:spPr>
                      </pic:pic>
                    </a:graphicData>
                  </a:graphic>
                </wp:inline>
              </w:drawing>
            </w:r>
          </w:p>
        </w:tc>
        <w:tc>
          <w:tcPr>
            <w:tcW w:w="3120" w:type="dxa"/>
            <w:shd w:val="clear" w:color="auto" w:fill="000000"/>
          </w:tcPr>
          <w:p w:rsidR="00CD18C5" w:rsidRPr="004174E0" w:rsidRDefault="00CD18C5" w:rsidP="00A71FC8">
            <w:pPr>
              <w:jc w:val="center"/>
              <w:rPr>
                <w:sz w:val="20"/>
                <w:lang w:bidi="ar-SA"/>
              </w:rPr>
            </w:pPr>
            <w:r>
              <w:rPr>
                <w:noProof/>
                <w:sz w:val="20"/>
                <w:lang w:bidi="ar-SA"/>
              </w:rPr>
              <w:drawing>
                <wp:inline distT="0" distB="0" distL="0" distR="0">
                  <wp:extent cx="805180" cy="682625"/>
                  <wp:effectExtent l="19050" t="0" r="0" b="0"/>
                  <wp:docPr id="515" name="Picture 13" descr="F:\Astronomy\Projects\Planets\Jupiter\Imaging Data\20170505UT\2017-05-05-0348_2-Jupiter_685NIR_Full-EuropaAligned-Stack40-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Astronomy\Projects\Planets\Jupiter\Imaging Data\20170505UT\2017-05-05-0348_2-Jupiter_685NIR_Full-EuropaAligned-Stack40-Wavelets1x10+2x5-Cropped-2x.jpg"/>
                          <pic:cNvPicPr>
                            <a:picLocks noChangeAspect="1" noChangeArrowheads="1"/>
                          </pic:cNvPicPr>
                        </pic:nvPicPr>
                        <pic:blipFill>
                          <a:blip r:embed="rId59" cstate="print"/>
                          <a:srcRect/>
                          <a:stretch>
                            <a:fillRect/>
                          </a:stretch>
                        </pic:blipFill>
                        <pic:spPr bwMode="auto">
                          <a:xfrm>
                            <a:off x="0" y="0"/>
                            <a:ext cx="805180" cy="682625"/>
                          </a:xfrm>
                          <a:prstGeom prst="rect">
                            <a:avLst/>
                          </a:prstGeom>
                          <a:noFill/>
                          <a:ln w="9525">
                            <a:noFill/>
                            <a:miter lim="800000"/>
                            <a:headEnd/>
                            <a:tailEnd/>
                          </a:ln>
                        </pic:spPr>
                      </pic:pic>
                    </a:graphicData>
                  </a:graphic>
                </wp:inline>
              </w:drawing>
            </w:r>
          </w:p>
        </w:tc>
        <w:tc>
          <w:tcPr>
            <w:tcW w:w="3120" w:type="dxa"/>
            <w:shd w:val="clear" w:color="auto" w:fill="000000"/>
          </w:tcPr>
          <w:p w:rsidR="00CD18C5" w:rsidRPr="004174E0" w:rsidRDefault="00CD18C5" w:rsidP="00A71FC8">
            <w:pPr>
              <w:jc w:val="center"/>
              <w:rPr>
                <w:sz w:val="20"/>
                <w:lang w:bidi="ar-SA"/>
              </w:rPr>
            </w:pPr>
            <w:r>
              <w:rPr>
                <w:noProof/>
                <w:sz w:val="20"/>
                <w:lang w:bidi="ar-SA"/>
              </w:rPr>
              <w:drawing>
                <wp:inline distT="0" distB="0" distL="0" distR="0">
                  <wp:extent cx="723265" cy="709930"/>
                  <wp:effectExtent l="19050" t="0" r="635" b="0"/>
                  <wp:docPr id="514" name="Picture 12" descr="F:\Astronomy\Projects\Planets\Jupiter\Imaging Data\20170505UT\2017-05-05-0347_3-Jupiter_685NIR_Full-EuropaAligned-Stack100-Stretch0to64-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Astronomy\Projects\Planets\Jupiter\Imaging Data\20170505UT\2017-05-05-0347_3-Jupiter_685NIR_Full-EuropaAligned-Stack100-Stretch0to64-Wavelets1x10+2x5-Cropped-2x.jpg"/>
                          <pic:cNvPicPr>
                            <a:picLocks noChangeAspect="1" noChangeArrowheads="1"/>
                          </pic:cNvPicPr>
                        </pic:nvPicPr>
                        <pic:blipFill>
                          <a:blip r:embed="rId60" cstate="print"/>
                          <a:srcRect/>
                          <a:stretch>
                            <a:fillRect/>
                          </a:stretch>
                        </pic:blipFill>
                        <pic:spPr bwMode="auto">
                          <a:xfrm>
                            <a:off x="0" y="0"/>
                            <a:ext cx="723265" cy="709930"/>
                          </a:xfrm>
                          <a:prstGeom prst="rect">
                            <a:avLst/>
                          </a:prstGeom>
                          <a:noFill/>
                          <a:ln w="9525">
                            <a:noFill/>
                            <a:miter lim="800000"/>
                            <a:headEnd/>
                            <a:tailEnd/>
                          </a:ln>
                        </pic:spPr>
                      </pic:pic>
                    </a:graphicData>
                  </a:graphic>
                </wp:inline>
              </w:drawing>
            </w:r>
          </w:p>
        </w:tc>
      </w:tr>
      <w:tr w:rsidR="00CD18C5" w:rsidRPr="00EE3E4F" w:rsidTr="00CD18C5">
        <w:trPr>
          <w:jc w:val="center"/>
        </w:trPr>
        <w:tc>
          <w:tcPr>
            <w:tcW w:w="3120" w:type="dxa"/>
            <w:shd w:val="clear" w:color="auto" w:fill="000000"/>
          </w:tcPr>
          <w:p w:rsidR="00CD18C5" w:rsidRPr="00EE3E4F" w:rsidRDefault="00CD18C5" w:rsidP="00A71FC8">
            <w:pPr>
              <w:jc w:val="center"/>
              <w:rPr>
                <w:sz w:val="20"/>
                <w:lang w:bidi="ar-SA"/>
              </w:rPr>
            </w:pPr>
            <w:r w:rsidRPr="00CD18C5">
              <w:rPr>
                <w:sz w:val="20"/>
                <w:lang w:bidi="ar-SA"/>
              </w:rPr>
              <w:t>2017-05-05-0348_2-Jupiter_685NIR_Full-IoAligned-Stack50-Wavelets1x10+2x5-Cropped-2x.jpg</w:t>
            </w:r>
          </w:p>
        </w:tc>
        <w:tc>
          <w:tcPr>
            <w:tcW w:w="3120" w:type="dxa"/>
            <w:shd w:val="clear" w:color="auto" w:fill="000000"/>
          </w:tcPr>
          <w:p w:rsidR="00CD18C5" w:rsidRPr="00EE3E4F" w:rsidRDefault="00CD18C5" w:rsidP="00A71FC8">
            <w:pPr>
              <w:jc w:val="center"/>
              <w:rPr>
                <w:sz w:val="20"/>
                <w:lang w:bidi="ar-SA"/>
              </w:rPr>
            </w:pPr>
            <w:r w:rsidRPr="00CD18C5">
              <w:rPr>
                <w:sz w:val="20"/>
                <w:lang w:bidi="ar-SA"/>
              </w:rPr>
              <w:t>2017-05-05-0347_3-Jupiter_685NIR_Full-IoAligned-Stack100-Stretch0to64-Wavelets1x10+2x5-Cropped-2x.jpg</w:t>
            </w:r>
          </w:p>
        </w:tc>
        <w:tc>
          <w:tcPr>
            <w:tcW w:w="3120" w:type="dxa"/>
            <w:shd w:val="clear" w:color="auto" w:fill="000000"/>
          </w:tcPr>
          <w:p w:rsidR="00CD18C5" w:rsidRPr="004A4E1D" w:rsidRDefault="00CD18C5" w:rsidP="00A71FC8">
            <w:pPr>
              <w:jc w:val="center"/>
              <w:rPr>
                <w:sz w:val="20"/>
                <w:lang w:bidi="ar-SA"/>
              </w:rPr>
            </w:pPr>
            <w:r w:rsidRPr="00CD18C5">
              <w:rPr>
                <w:sz w:val="20"/>
                <w:lang w:bidi="ar-SA"/>
              </w:rPr>
              <w:t>2017-05-05-0348_2-Jupiter_685NIR_Full-EuropaAligned-Stack40-Wavelets1x10+2x5-Cropped-2x.jpg</w:t>
            </w:r>
          </w:p>
        </w:tc>
        <w:tc>
          <w:tcPr>
            <w:tcW w:w="3120" w:type="dxa"/>
            <w:shd w:val="clear" w:color="auto" w:fill="000000"/>
          </w:tcPr>
          <w:p w:rsidR="00CD18C5" w:rsidRPr="00EE3E4F" w:rsidRDefault="00CD18C5" w:rsidP="00A71FC8">
            <w:pPr>
              <w:jc w:val="center"/>
              <w:rPr>
                <w:sz w:val="20"/>
                <w:lang w:bidi="ar-SA"/>
              </w:rPr>
            </w:pPr>
            <w:r w:rsidRPr="00CD18C5">
              <w:rPr>
                <w:sz w:val="20"/>
                <w:lang w:bidi="ar-SA"/>
              </w:rPr>
              <w:t>2017-05-05-0347_3-Jupiter_685NIR_Full-EuropaAligned-Stack100-Stretch0to64-Wavelets1x10+2x5-Cropped-2x.jpg</w:t>
            </w:r>
          </w:p>
        </w:tc>
      </w:tr>
    </w:tbl>
    <w:p w:rsidR="00CD18C5" w:rsidRDefault="00CD18C5" w:rsidP="0096130F"/>
    <w:p w:rsidR="00191761" w:rsidRDefault="00191761" w:rsidP="0096130F">
      <w:r w:rsidRPr="00191761">
        <w:t>20170505T0347.3UT</w:t>
      </w:r>
    </w:p>
    <w:p w:rsidR="00CD18C5" w:rsidRDefault="00536DE6" w:rsidP="0096130F">
      <w:r w:rsidRPr="00536DE6">
        <w:rPr>
          <w:noProof/>
          <w:lang w:bidi="ar-SA"/>
        </w:rPr>
        <w:drawing>
          <wp:inline distT="0" distB="0" distL="0" distR="0">
            <wp:extent cx="5901055" cy="786765"/>
            <wp:effectExtent l="19050" t="0" r="4445" b="0"/>
            <wp:docPr id="51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1" cstate="print"/>
                    <a:srcRect/>
                    <a:stretch>
                      <a:fillRect/>
                    </a:stretch>
                  </pic:blipFill>
                  <pic:spPr bwMode="auto">
                    <a:xfrm>
                      <a:off x="0" y="0"/>
                      <a:ext cx="5901055" cy="786765"/>
                    </a:xfrm>
                    <a:prstGeom prst="rect">
                      <a:avLst/>
                    </a:prstGeom>
                    <a:noFill/>
                    <a:ln w="9525">
                      <a:noFill/>
                      <a:miter lim="800000"/>
                      <a:headEnd/>
                      <a:tailEnd/>
                    </a:ln>
                  </pic:spPr>
                </pic:pic>
              </a:graphicData>
            </a:graphic>
          </wp:inline>
        </w:drawing>
      </w:r>
    </w:p>
    <w:p w:rsidR="001D0324" w:rsidRDefault="001D0324" w:rsidP="0096130F"/>
    <w:p w:rsidR="00191761" w:rsidRDefault="00191761" w:rsidP="0096130F">
      <w:r>
        <w:t>20170505T0348.2</w:t>
      </w:r>
      <w:r w:rsidRPr="00191761">
        <w:t>UT</w:t>
      </w:r>
    </w:p>
    <w:p w:rsidR="001D0324" w:rsidRDefault="00536DE6" w:rsidP="0096130F">
      <w:r w:rsidRPr="00536DE6">
        <w:rPr>
          <w:noProof/>
          <w:lang w:bidi="ar-SA"/>
        </w:rPr>
        <w:drawing>
          <wp:inline distT="0" distB="0" distL="0" distR="0">
            <wp:extent cx="5901055" cy="786765"/>
            <wp:effectExtent l="19050" t="0" r="4445" b="0"/>
            <wp:docPr id="52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2" cstate="print"/>
                    <a:srcRect/>
                    <a:stretch>
                      <a:fillRect/>
                    </a:stretch>
                  </pic:blipFill>
                  <pic:spPr bwMode="auto">
                    <a:xfrm>
                      <a:off x="0" y="0"/>
                      <a:ext cx="5901055" cy="786765"/>
                    </a:xfrm>
                    <a:prstGeom prst="rect">
                      <a:avLst/>
                    </a:prstGeom>
                    <a:noFill/>
                    <a:ln w="9525">
                      <a:noFill/>
                      <a:miter lim="800000"/>
                      <a:headEnd/>
                      <a:tailEnd/>
                    </a:ln>
                  </pic:spPr>
                </pic:pic>
              </a:graphicData>
            </a:graphic>
          </wp:inline>
        </w:drawing>
      </w:r>
    </w:p>
    <w:p w:rsidR="001D0324" w:rsidRDefault="001D0324" w:rsidP="0096130F"/>
    <w:p w:rsidR="001D0324" w:rsidRDefault="00D95DF2" w:rsidP="0096130F">
      <w:r>
        <w:t>Two videos were taken, one at 0347.3UT and the other at 0348.2UT.  The first one used very short exposures with a linear gamma. The other used much longer exposures. Using the relative positions of Io and Europa t</w:t>
      </w:r>
      <w:r w:rsidR="001D0324">
        <w:t xml:space="preserve">he </w:t>
      </w:r>
      <w:proofErr w:type="spellStart"/>
      <w:r w:rsidR="001D0324">
        <w:t>astrometrically</w:t>
      </w:r>
      <w:proofErr w:type="spellEnd"/>
      <w:r w:rsidR="001D0324">
        <w:t xml:space="preserve"> determined plate scale was found to be </w:t>
      </w:r>
      <w:r>
        <w:lastRenderedPageBreak/>
        <w:t>0.1726±0.002</w:t>
      </w:r>
      <w:r w:rsidR="001D0324">
        <w:t xml:space="preserve"> arcsec-pixel</w:t>
      </w:r>
      <w:r w:rsidR="001D0324" w:rsidRPr="00C83F5C">
        <w:rPr>
          <w:vertAlign w:val="superscript"/>
        </w:rPr>
        <w:t>-1</w:t>
      </w:r>
      <w:r>
        <w:t>.</w:t>
      </w:r>
      <w:r w:rsidR="001D0324">
        <w:t xml:space="preserve"> </w:t>
      </w:r>
      <w:r>
        <w:t>This</w:t>
      </w:r>
      <w:r w:rsidR="001D0324">
        <w:t xml:space="preserve"> is very close to the previously determined 0.</w:t>
      </w:r>
      <w:r>
        <w:t>1734</w:t>
      </w:r>
      <w:r w:rsidR="001D0324">
        <w:t xml:space="preserve"> arcsec-pixel</w:t>
      </w:r>
      <w:r w:rsidR="001D0324" w:rsidRPr="00C83F5C">
        <w:rPr>
          <w:vertAlign w:val="superscript"/>
        </w:rPr>
        <w:t>-1</w:t>
      </w:r>
      <w:r w:rsidR="001D0324">
        <w:t xml:space="preserve"> determined </w:t>
      </w:r>
      <w:r w:rsidR="00191761">
        <w:t>from</w:t>
      </w:r>
      <w:r w:rsidR="001D0324">
        <w:t xml:space="preserve"> 20170414UT (abou</w:t>
      </w:r>
      <w:r>
        <w:t>t a 0.46</w:t>
      </w:r>
      <w:r w:rsidR="001D0324">
        <w:t>% difference).</w:t>
      </w:r>
    </w:p>
    <w:p w:rsidR="00191761" w:rsidRDefault="00191761" w:rsidP="0096130F"/>
    <w:p w:rsidR="00191761" w:rsidRPr="001D0324" w:rsidRDefault="00191761" w:rsidP="0096130F">
      <w:r>
        <w:t>The difference</w:t>
      </w:r>
      <w:r w:rsidR="00D95DF2">
        <w:t xml:space="preserve"> between the two videos</w:t>
      </w:r>
      <w:r>
        <w:t xml:space="preserve"> is evident in the effective system resolution.  For the short exposures at 0347.3UT the resolution is </w:t>
      </w:r>
      <w:r w:rsidR="00D95DF2">
        <w:t>0.580</w:t>
      </w:r>
      <w:r>
        <w:t>±0.</w:t>
      </w:r>
      <w:r w:rsidR="00D95DF2">
        <w:t>040</w:t>
      </w:r>
      <w:r>
        <w:t xml:space="preserve"> arcsec (95% confidence). For the long exposures at 0348.2UT the resolution is </w:t>
      </w:r>
      <w:r w:rsidR="00D95DF2">
        <w:t>0.815</w:t>
      </w:r>
      <w:r>
        <w:t>±0.</w:t>
      </w:r>
      <w:r w:rsidR="00D95DF2">
        <w:t>019</w:t>
      </w:r>
      <w:r>
        <w:t xml:space="preserve"> arcsec.</w:t>
      </w:r>
      <w:r w:rsidR="00D95DF2">
        <w:t xml:space="preserve"> Note that the estimated resolution determined </w:t>
      </w:r>
      <w:r w:rsidR="00215410">
        <w:t xml:space="preserve">independent of the plate scale </w:t>
      </w:r>
      <w:proofErr w:type="gramStart"/>
      <w:r w:rsidR="00215410">
        <w:t>pretty consistent</w:t>
      </w:r>
      <w:proofErr w:type="gramEnd"/>
      <w:r w:rsidR="00215410">
        <w:t xml:space="preserve"> at 0.860 and 0.728 arcsec.</w:t>
      </w:r>
    </w:p>
    <w:p w:rsidR="001D0324" w:rsidRDefault="001D0324" w:rsidP="0096130F"/>
    <w:p w:rsidR="00FC2F0D" w:rsidRPr="00BE5CDD" w:rsidRDefault="00FC2F0D" w:rsidP="00FC2F0D">
      <w:r>
        <w:rPr>
          <w:b/>
        </w:rPr>
        <w:t>Data Disposition:</w:t>
      </w:r>
      <w:r>
        <w:t xml:space="preserve"> Raw data are zipped and on the 2TB archive drive. Processed data are under the Projects directory on the Astronomy thumb drive.</w:t>
      </w:r>
    </w:p>
    <w:p w:rsidR="005C1CC8" w:rsidRDefault="005C1CC8" w:rsidP="0096130F"/>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A948B0" w:rsidRPr="004174E0" w:rsidTr="00A71FC8">
        <w:trPr>
          <w:jc w:val="center"/>
        </w:trPr>
        <w:tc>
          <w:tcPr>
            <w:tcW w:w="4680" w:type="dxa"/>
            <w:shd w:val="clear" w:color="auto" w:fill="000000"/>
            <w:vAlign w:val="center"/>
          </w:tcPr>
          <w:p w:rsidR="00A948B0" w:rsidRDefault="00A948B0"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3908970"/>
                  <wp:effectExtent l="19050" t="0" r="7620" b="0"/>
                  <wp:docPr id="495" name="Picture 2" descr="F:\Astronomy\Projects\Moon\Imaging Data\20170505UT\2017-05-05-0410_6-Moon_685NIR-CraterCentered-Stack200-Wavelets1x15+2x10-Gamma1.3-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Moon\Imaging Data\20170505UT\2017-05-05-0410_6-Moon_685NIR-CraterCentered-Stack200-Wavelets1x15+2x10-Gamma1.3-HalfSize.jpg"/>
                          <pic:cNvPicPr>
                            <a:picLocks noChangeAspect="1" noChangeArrowheads="1"/>
                          </pic:cNvPicPr>
                        </pic:nvPicPr>
                        <pic:blipFill>
                          <a:blip r:embed="rId63" cstate="print"/>
                          <a:srcRect/>
                          <a:stretch>
                            <a:fillRect/>
                          </a:stretch>
                        </pic:blipFill>
                        <pic:spPr bwMode="auto">
                          <a:xfrm>
                            <a:off x="0" y="0"/>
                            <a:ext cx="2926080" cy="3908970"/>
                          </a:xfrm>
                          <a:prstGeom prst="rect">
                            <a:avLst/>
                          </a:prstGeom>
                          <a:noFill/>
                          <a:ln w="9525">
                            <a:noFill/>
                            <a:miter lim="800000"/>
                            <a:headEnd/>
                            <a:tailEnd/>
                          </a:ln>
                        </pic:spPr>
                      </pic:pic>
                    </a:graphicData>
                  </a:graphic>
                </wp:inline>
              </w:drawing>
            </w:r>
          </w:p>
        </w:tc>
        <w:tc>
          <w:tcPr>
            <w:tcW w:w="4680" w:type="dxa"/>
            <w:shd w:val="clear" w:color="auto" w:fill="000000"/>
          </w:tcPr>
          <w:p w:rsidR="00A948B0" w:rsidRPr="004174E0" w:rsidRDefault="00A948B0" w:rsidP="00A71FC8">
            <w:pPr>
              <w:jc w:val="center"/>
              <w:rPr>
                <w:sz w:val="20"/>
                <w:lang w:bidi="ar-SA"/>
              </w:rPr>
            </w:pPr>
            <w:r>
              <w:rPr>
                <w:noProof/>
                <w:sz w:val="20"/>
                <w:lang w:bidi="ar-SA"/>
              </w:rPr>
              <w:drawing>
                <wp:inline distT="0" distB="0" distL="0" distR="0">
                  <wp:extent cx="2926080" cy="3908970"/>
                  <wp:effectExtent l="19050" t="0" r="7620" b="0"/>
                  <wp:docPr id="496" name="Picture 3" descr="F:\Astronomy\Projects\Moon\Imaging Data\20170505UT\2017-05-05-0412_7-Moon_685NIR-StraightWallAligned-Stack200-Wavelets1x15+2x10-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Moon\Imaging Data\20170505UT\2017-05-05-0412_7-Moon_685NIR-StraightWallAligned-Stack200-Wavelets1x15+2x10-HalfSize.jpg"/>
                          <pic:cNvPicPr>
                            <a:picLocks noChangeAspect="1" noChangeArrowheads="1"/>
                          </pic:cNvPicPr>
                        </pic:nvPicPr>
                        <pic:blipFill>
                          <a:blip r:embed="rId64" cstate="print"/>
                          <a:srcRect/>
                          <a:stretch>
                            <a:fillRect/>
                          </a:stretch>
                        </pic:blipFill>
                        <pic:spPr bwMode="auto">
                          <a:xfrm>
                            <a:off x="0" y="0"/>
                            <a:ext cx="2926080" cy="3908970"/>
                          </a:xfrm>
                          <a:prstGeom prst="rect">
                            <a:avLst/>
                          </a:prstGeom>
                          <a:noFill/>
                          <a:ln w="9525">
                            <a:noFill/>
                            <a:miter lim="800000"/>
                            <a:headEnd/>
                            <a:tailEnd/>
                          </a:ln>
                        </pic:spPr>
                      </pic:pic>
                    </a:graphicData>
                  </a:graphic>
                </wp:inline>
              </w:drawing>
            </w:r>
          </w:p>
        </w:tc>
      </w:tr>
      <w:tr w:rsidR="00A948B0" w:rsidRPr="00EE3E4F" w:rsidTr="00A71FC8">
        <w:trPr>
          <w:jc w:val="center"/>
        </w:trPr>
        <w:tc>
          <w:tcPr>
            <w:tcW w:w="4680" w:type="dxa"/>
            <w:shd w:val="clear" w:color="auto" w:fill="000000"/>
          </w:tcPr>
          <w:p w:rsidR="00A948B0" w:rsidRPr="00EE3E4F" w:rsidRDefault="00A948B0" w:rsidP="00A71FC8">
            <w:pPr>
              <w:jc w:val="center"/>
              <w:rPr>
                <w:sz w:val="20"/>
                <w:lang w:bidi="ar-SA"/>
              </w:rPr>
            </w:pPr>
            <w:r w:rsidRPr="00A948B0">
              <w:rPr>
                <w:sz w:val="20"/>
                <w:lang w:bidi="ar-SA"/>
              </w:rPr>
              <w:t>2017-05-05-0410_6-Moon_685NIR-CraterCentered-Stack200-Wavelets1x15+2x10-Gamma1.3-HalfSize.jpg</w:t>
            </w:r>
          </w:p>
        </w:tc>
        <w:tc>
          <w:tcPr>
            <w:tcW w:w="4680" w:type="dxa"/>
            <w:shd w:val="clear" w:color="auto" w:fill="000000"/>
          </w:tcPr>
          <w:p w:rsidR="00A948B0" w:rsidRPr="00EE3E4F" w:rsidRDefault="00A948B0" w:rsidP="00A71FC8">
            <w:pPr>
              <w:jc w:val="center"/>
              <w:rPr>
                <w:sz w:val="20"/>
                <w:lang w:bidi="ar-SA"/>
              </w:rPr>
            </w:pPr>
            <w:r w:rsidRPr="00A948B0">
              <w:rPr>
                <w:sz w:val="20"/>
                <w:lang w:bidi="ar-SA"/>
              </w:rPr>
              <w:t>2017-05-05-0412_7-Moon_685NIR-StraightWallAligned-Stack200-Wavelets1x15+2x10-HalfSize.jpg</w:t>
            </w:r>
          </w:p>
        </w:tc>
      </w:tr>
      <w:tr w:rsidR="005C1CC8" w:rsidRPr="004174E0" w:rsidTr="00A71FC8">
        <w:trPr>
          <w:jc w:val="center"/>
        </w:trPr>
        <w:tc>
          <w:tcPr>
            <w:tcW w:w="4680" w:type="dxa"/>
            <w:shd w:val="clear" w:color="auto" w:fill="000000"/>
            <w:vAlign w:val="center"/>
          </w:tcPr>
          <w:p w:rsidR="005C1CC8" w:rsidRDefault="00A948B0" w:rsidP="00A71FC8">
            <w:pPr>
              <w:jc w:val="center"/>
              <w:rPr>
                <w:noProof/>
                <w:color w:val="808080" w:themeColor="background1" w:themeShade="80"/>
                <w:sz w:val="20"/>
                <w:lang w:bidi="ar-SA"/>
              </w:rPr>
            </w:pPr>
            <w:r>
              <w:rPr>
                <w:noProof/>
                <w:color w:val="808080" w:themeColor="background1" w:themeShade="80"/>
                <w:sz w:val="20"/>
                <w:lang w:bidi="ar-SA"/>
              </w:rPr>
              <w:lastRenderedPageBreak/>
              <w:drawing>
                <wp:inline distT="0" distB="0" distL="0" distR="0">
                  <wp:extent cx="2926080" cy="3908970"/>
                  <wp:effectExtent l="19050" t="0" r="7620" b="0"/>
                  <wp:docPr id="489" name="Picture 2" descr="F:\Astronomy\Projects\Moon\Imaging Data\20170505UT\2017-05-05-0410_6-Moon_685NIR-CraterCentered-Stack200-Wavelets1x15+2x10-Gamma1.3-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Moon\Imaging Data\20170505UT\2017-05-05-0410_6-Moon_685NIR-CraterCentered-Stack200-Wavelets1x15+2x10-Gamma1.3-HalfSize.jpg"/>
                          <pic:cNvPicPr>
                            <a:picLocks noChangeAspect="1" noChangeArrowheads="1"/>
                          </pic:cNvPicPr>
                        </pic:nvPicPr>
                        <pic:blipFill>
                          <a:blip r:embed="rId63" cstate="print"/>
                          <a:srcRect/>
                          <a:stretch>
                            <a:fillRect/>
                          </a:stretch>
                        </pic:blipFill>
                        <pic:spPr bwMode="auto">
                          <a:xfrm>
                            <a:off x="0" y="0"/>
                            <a:ext cx="2926080" cy="3908970"/>
                          </a:xfrm>
                          <a:prstGeom prst="rect">
                            <a:avLst/>
                          </a:prstGeom>
                          <a:noFill/>
                          <a:ln w="9525">
                            <a:noFill/>
                            <a:miter lim="800000"/>
                            <a:headEnd/>
                            <a:tailEnd/>
                          </a:ln>
                        </pic:spPr>
                      </pic:pic>
                    </a:graphicData>
                  </a:graphic>
                </wp:inline>
              </w:drawing>
            </w:r>
          </w:p>
        </w:tc>
        <w:tc>
          <w:tcPr>
            <w:tcW w:w="4680" w:type="dxa"/>
            <w:shd w:val="clear" w:color="auto" w:fill="000000"/>
          </w:tcPr>
          <w:p w:rsidR="005C1CC8" w:rsidRPr="004174E0" w:rsidRDefault="00A948B0" w:rsidP="00A71FC8">
            <w:pPr>
              <w:jc w:val="center"/>
              <w:rPr>
                <w:sz w:val="20"/>
                <w:lang w:bidi="ar-SA"/>
              </w:rPr>
            </w:pPr>
            <w:r>
              <w:rPr>
                <w:noProof/>
                <w:sz w:val="20"/>
                <w:lang w:bidi="ar-SA"/>
              </w:rPr>
              <w:drawing>
                <wp:inline distT="0" distB="0" distL="0" distR="0">
                  <wp:extent cx="2926080" cy="3908970"/>
                  <wp:effectExtent l="19050" t="0" r="7620" b="0"/>
                  <wp:docPr id="494" name="Picture 3" descr="F:\Astronomy\Projects\Moon\Imaging Data\20170505UT\2017-05-05-0412_7-Moon_685NIR-StraightWallAligned-Stack200-Wavelets1x15+2x10-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Moon\Imaging Data\20170505UT\2017-05-05-0412_7-Moon_685NIR-StraightWallAligned-Stack200-Wavelets1x15+2x10-HalfSize.jpg"/>
                          <pic:cNvPicPr>
                            <a:picLocks noChangeAspect="1" noChangeArrowheads="1"/>
                          </pic:cNvPicPr>
                        </pic:nvPicPr>
                        <pic:blipFill>
                          <a:blip r:embed="rId64" cstate="print"/>
                          <a:srcRect/>
                          <a:stretch>
                            <a:fillRect/>
                          </a:stretch>
                        </pic:blipFill>
                        <pic:spPr bwMode="auto">
                          <a:xfrm>
                            <a:off x="0" y="0"/>
                            <a:ext cx="2926080" cy="3908970"/>
                          </a:xfrm>
                          <a:prstGeom prst="rect">
                            <a:avLst/>
                          </a:prstGeom>
                          <a:noFill/>
                          <a:ln w="9525">
                            <a:noFill/>
                            <a:miter lim="800000"/>
                            <a:headEnd/>
                            <a:tailEnd/>
                          </a:ln>
                        </pic:spPr>
                      </pic:pic>
                    </a:graphicData>
                  </a:graphic>
                </wp:inline>
              </w:drawing>
            </w:r>
          </w:p>
        </w:tc>
      </w:tr>
      <w:tr w:rsidR="005C1CC8" w:rsidRPr="00EE3E4F" w:rsidTr="00A71FC8">
        <w:trPr>
          <w:jc w:val="center"/>
        </w:trPr>
        <w:tc>
          <w:tcPr>
            <w:tcW w:w="4680" w:type="dxa"/>
            <w:shd w:val="clear" w:color="auto" w:fill="000000"/>
          </w:tcPr>
          <w:p w:rsidR="005C1CC8" w:rsidRPr="00EE3E4F" w:rsidRDefault="00A948B0" w:rsidP="00A71FC8">
            <w:pPr>
              <w:jc w:val="center"/>
              <w:rPr>
                <w:sz w:val="20"/>
                <w:lang w:bidi="ar-SA"/>
              </w:rPr>
            </w:pPr>
            <w:r w:rsidRPr="00A948B0">
              <w:rPr>
                <w:sz w:val="20"/>
                <w:lang w:bidi="ar-SA"/>
              </w:rPr>
              <w:t>2017-05-05-0410_6-Moon_685NIR-CraterCentered-Stack200-Wavelets1x15+2x10-Gamma1.3-HalfSize.jpg</w:t>
            </w:r>
          </w:p>
        </w:tc>
        <w:tc>
          <w:tcPr>
            <w:tcW w:w="4680" w:type="dxa"/>
            <w:shd w:val="clear" w:color="auto" w:fill="000000"/>
          </w:tcPr>
          <w:p w:rsidR="005C1CC8" w:rsidRPr="00EE3E4F" w:rsidRDefault="00A948B0" w:rsidP="00A71FC8">
            <w:pPr>
              <w:jc w:val="center"/>
              <w:rPr>
                <w:sz w:val="20"/>
                <w:lang w:bidi="ar-SA"/>
              </w:rPr>
            </w:pPr>
            <w:r w:rsidRPr="00A948B0">
              <w:rPr>
                <w:sz w:val="20"/>
                <w:lang w:bidi="ar-SA"/>
              </w:rPr>
              <w:t>2017-05-05-0412_7-Moon_685NIR-StraightWallAligned-Stack200-Wavelets1x15+2x10-HalfSize.jpg</w:t>
            </w:r>
          </w:p>
        </w:tc>
      </w:tr>
    </w:tbl>
    <w:p w:rsidR="005C1CC8" w:rsidRDefault="005C1CC8" w:rsidP="0096130F"/>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A948B0" w:rsidRPr="004174E0" w:rsidTr="00A71FC8">
        <w:trPr>
          <w:jc w:val="center"/>
        </w:trPr>
        <w:tc>
          <w:tcPr>
            <w:tcW w:w="4680" w:type="dxa"/>
            <w:shd w:val="clear" w:color="auto" w:fill="000000"/>
            <w:vAlign w:val="center"/>
          </w:tcPr>
          <w:p w:rsidR="00A948B0" w:rsidRDefault="00A948B0" w:rsidP="00A71FC8">
            <w:pPr>
              <w:jc w:val="center"/>
              <w:rPr>
                <w:noProof/>
                <w:color w:val="808080" w:themeColor="background1" w:themeShade="80"/>
                <w:sz w:val="20"/>
                <w:lang w:bidi="ar-SA"/>
              </w:rPr>
            </w:pPr>
            <w:r>
              <w:rPr>
                <w:noProof/>
                <w:color w:val="808080" w:themeColor="background1" w:themeShade="80"/>
                <w:sz w:val="20"/>
                <w:lang w:bidi="ar-SA"/>
              </w:rPr>
              <w:lastRenderedPageBreak/>
              <w:drawing>
                <wp:inline distT="0" distB="0" distL="0" distR="0">
                  <wp:extent cx="2926080" cy="3908970"/>
                  <wp:effectExtent l="19050" t="0" r="7620" b="0"/>
                  <wp:docPr id="501" name="Picture 4" descr="F:\Astronomy\Projects\Moon\Imaging Data\20170505UT\2017-05-05-0415_3-Moon_685NIR-ClaviusAligned-Stack200-Wavelets1x15+2x10-Gamma1.3-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Moon\Imaging Data\20170505UT\2017-05-05-0415_3-Moon_685NIR-ClaviusAligned-Stack200-Wavelets1x15+2x10-Gamma1.3-HalfSize.jpg"/>
                          <pic:cNvPicPr>
                            <a:picLocks noChangeAspect="1" noChangeArrowheads="1"/>
                          </pic:cNvPicPr>
                        </pic:nvPicPr>
                        <pic:blipFill>
                          <a:blip r:embed="rId65" cstate="print"/>
                          <a:srcRect/>
                          <a:stretch>
                            <a:fillRect/>
                          </a:stretch>
                        </pic:blipFill>
                        <pic:spPr bwMode="auto">
                          <a:xfrm>
                            <a:off x="0" y="0"/>
                            <a:ext cx="2926080" cy="3908970"/>
                          </a:xfrm>
                          <a:prstGeom prst="rect">
                            <a:avLst/>
                          </a:prstGeom>
                          <a:noFill/>
                          <a:ln w="9525">
                            <a:noFill/>
                            <a:miter lim="800000"/>
                            <a:headEnd/>
                            <a:tailEnd/>
                          </a:ln>
                        </pic:spPr>
                      </pic:pic>
                    </a:graphicData>
                  </a:graphic>
                </wp:inline>
              </w:drawing>
            </w:r>
          </w:p>
        </w:tc>
        <w:tc>
          <w:tcPr>
            <w:tcW w:w="4680" w:type="dxa"/>
            <w:shd w:val="clear" w:color="auto" w:fill="000000"/>
          </w:tcPr>
          <w:p w:rsidR="00A948B0" w:rsidRPr="004174E0" w:rsidRDefault="00A948B0" w:rsidP="00A71FC8">
            <w:pPr>
              <w:jc w:val="center"/>
              <w:rPr>
                <w:sz w:val="20"/>
                <w:lang w:bidi="ar-SA"/>
              </w:rPr>
            </w:pPr>
            <w:r>
              <w:rPr>
                <w:noProof/>
                <w:sz w:val="20"/>
                <w:lang w:bidi="ar-SA"/>
              </w:rPr>
              <w:drawing>
                <wp:inline distT="0" distB="0" distL="0" distR="0">
                  <wp:extent cx="2926080" cy="3908970"/>
                  <wp:effectExtent l="19050" t="0" r="7620" b="0"/>
                  <wp:docPr id="502" name="Picture 5" descr="F:\Astronomy\Projects\Moon\Imaging Data\20170505UT\2017-05-05-0419_7-Moon_685NIR-PlatoAligned-Stack200-Wavelets1x15+2x10-Gamma1.3-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Moon\Imaging Data\20170505UT\2017-05-05-0419_7-Moon_685NIR-PlatoAligned-Stack200-Wavelets1x15+2x10-Gamma1.3-HalfSize.jpg"/>
                          <pic:cNvPicPr>
                            <a:picLocks noChangeAspect="1" noChangeArrowheads="1"/>
                          </pic:cNvPicPr>
                        </pic:nvPicPr>
                        <pic:blipFill>
                          <a:blip r:embed="rId66" cstate="print"/>
                          <a:srcRect/>
                          <a:stretch>
                            <a:fillRect/>
                          </a:stretch>
                        </pic:blipFill>
                        <pic:spPr bwMode="auto">
                          <a:xfrm>
                            <a:off x="0" y="0"/>
                            <a:ext cx="2926080" cy="3908970"/>
                          </a:xfrm>
                          <a:prstGeom prst="rect">
                            <a:avLst/>
                          </a:prstGeom>
                          <a:noFill/>
                          <a:ln w="9525">
                            <a:noFill/>
                            <a:miter lim="800000"/>
                            <a:headEnd/>
                            <a:tailEnd/>
                          </a:ln>
                        </pic:spPr>
                      </pic:pic>
                    </a:graphicData>
                  </a:graphic>
                </wp:inline>
              </w:drawing>
            </w:r>
          </w:p>
        </w:tc>
      </w:tr>
      <w:tr w:rsidR="00A948B0" w:rsidRPr="00EE3E4F" w:rsidTr="00A71FC8">
        <w:trPr>
          <w:jc w:val="center"/>
        </w:trPr>
        <w:tc>
          <w:tcPr>
            <w:tcW w:w="4680" w:type="dxa"/>
            <w:shd w:val="clear" w:color="auto" w:fill="000000"/>
          </w:tcPr>
          <w:p w:rsidR="00A948B0" w:rsidRPr="00EE3E4F" w:rsidRDefault="00A948B0" w:rsidP="00A71FC8">
            <w:pPr>
              <w:jc w:val="center"/>
              <w:rPr>
                <w:sz w:val="20"/>
                <w:lang w:bidi="ar-SA"/>
              </w:rPr>
            </w:pPr>
            <w:r w:rsidRPr="00A948B0">
              <w:rPr>
                <w:sz w:val="20"/>
                <w:lang w:bidi="ar-SA"/>
              </w:rPr>
              <w:t>2017-05-05-0415_3-Moon_685NIR-ClaviusAligned-Stack200-Wavelets1x15+2x10-Gamma1.3-HalfSize.jpg</w:t>
            </w:r>
          </w:p>
        </w:tc>
        <w:tc>
          <w:tcPr>
            <w:tcW w:w="4680" w:type="dxa"/>
            <w:shd w:val="clear" w:color="auto" w:fill="000000"/>
          </w:tcPr>
          <w:p w:rsidR="00A948B0" w:rsidRPr="00EE3E4F" w:rsidRDefault="00A948B0" w:rsidP="00A71FC8">
            <w:pPr>
              <w:jc w:val="center"/>
              <w:rPr>
                <w:sz w:val="20"/>
                <w:lang w:bidi="ar-SA"/>
              </w:rPr>
            </w:pPr>
            <w:r w:rsidRPr="00A948B0">
              <w:rPr>
                <w:sz w:val="20"/>
                <w:lang w:bidi="ar-SA"/>
              </w:rPr>
              <w:t>2017-05-05-0419_7-Moon_685NIR-PlatoAligned-Stack200-Wavelets1x15+2x10-Gamma1.3-HalfSize.jpg</w:t>
            </w:r>
          </w:p>
        </w:tc>
      </w:tr>
    </w:tbl>
    <w:p w:rsidR="00A948B0" w:rsidRDefault="00A948B0" w:rsidP="0096130F"/>
    <w:p w:rsidR="00EB6480" w:rsidRDefault="00EB6480" w:rsidP="0096130F"/>
    <w:p w:rsidR="00EB6480" w:rsidRDefault="00EB6480">
      <w:pPr>
        <w:rPr>
          <w:rFonts w:cs="Arial"/>
          <w:b/>
          <w:bCs/>
          <w:sz w:val="26"/>
          <w:szCs w:val="26"/>
          <w:lang w:bidi="ar-SA"/>
        </w:rPr>
      </w:pPr>
      <w:r>
        <w:br w:type="page"/>
      </w:r>
    </w:p>
    <w:p w:rsidR="00EB6480" w:rsidRPr="00D4326C" w:rsidRDefault="00EB6480" w:rsidP="00EB6480">
      <w:pPr>
        <w:pStyle w:val="Heading3"/>
      </w:pPr>
      <w:bookmarkStart w:id="18" w:name="_Toc497199132"/>
      <w:r>
        <w:lastRenderedPageBreak/>
        <w:t xml:space="preserve">2017-May-24 (May-25 UT): </w:t>
      </w:r>
      <w:r w:rsidRPr="002B2B28">
        <w:t xml:space="preserve"> </w:t>
      </w:r>
      <w:r>
        <w:t>Jupiter, Io, Europa and Ganymede</w:t>
      </w:r>
      <w:bookmarkEnd w:id="18"/>
    </w:p>
    <w:p w:rsidR="00EB6480" w:rsidRDefault="00EB6480" w:rsidP="00EB6480">
      <w:pPr>
        <w:rPr>
          <w:color w:val="808080" w:themeColor="background1" w:themeShade="80"/>
          <w:sz w:val="20"/>
          <w:lang w:bidi="ar-SA"/>
        </w:rPr>
      </w:pPr>
      <w:r>
        <w:rPr>
          <w:color w:val="808080" w:themeColor="background1" w:themeShade="80"/>
          <w:sz w:val="20"/>
          <w:lang w:bidi="ar-SA"/>
        </w:rPr>
        <w:t>Last Updated 5/26/2017</w:t>
      </w:r>
    </w:p>
    <w:p w:rsidR="00EB6480" w:rsidRDefault="00EB6480" w:rsidP="00EB6480">
      <w:pPr>
        <w:rPr>
          <w:color w:val="808080" w:themeColor="background1" w:themeShade="80"/>
          <w:sz w:val="20"/>
          <w:lang w:bidi="ar-SA"/>
        </w:rPr>
      </w:pPr>
    </w:p>
    <w:p w:rsidR="00EB6480" w:rsidRPr="009164B7" w:rsidRDefault="00EB6480" w:rsidP="00EB6480">
      <w:r>
        <w:t>Very steady seeing (4.5/5!?) and very good transparency. Linear gamma on CH4 and NUV.</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B6480" w:rsidRPr="004174E0" w:rsidTr="00A71FC8">
        <w:trPr>
          <w:jc w:val="center"/>
        </w:trPr>
        <w:tc>
          <w:tcPr>
            <w:tcW w:w="4680" w:type="dxa"/>
            <w:shd w:val="clear" w:color="auto" w:fill="000000"/>
            <w:vAlign w:val="center"/>
          </w:tcPr>
          <w:p w:rsidR="00EB6480" w:rsidRDefault="00D50C04"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743200" cy="2743200"/>
                  <wp:effectExtent l="19050" t="0" r="0" b="0"/>
                  <wp:docPr id="508" name="Picture 3" descr="F:\Astronomy\Projects\Planets\Jupiter\Imaging Data\20170525UT\2017-05-25-0432_1-Hill-Jupiter-RGB-Wavelets-Stu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Planets\Jupiter\Imaging Data\20170525UT\2017-05-25-0432_1-Hill-Jupiter-RGB-Wavelets-Stuff.png"/>
                          <pic:cNvPicPr>
                            <a:picLocks noChangeAspect="1" noChangeArrowheads="1"/>
                          </pic:cNvPicPr>
                        </pic:nvPicPr>
                        <pic:blipFill>
                          <a:blip r:embed="rId67"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tc>
        <w:tc>
          <w:tcPr>
            <w:tcW w:w="4680" w:type="dxa"/>
            <w:shd w:val="clear" w:color="auto" w:fill="000000"/>
          </w:tcPr>
          <w:p w:rsidR="00EB6480" w:rsidRPr="004174E0" w:rsidRDefault="00D50C04" w:rsidP="00A71FC8">
            <w:pPr>
              <w:jc w:val="center"/>
              <w:rPr>
                <w:sz w:val="20"/>
                <w:lang w:bidi="ar-SA"/>
              </w:rPr>
            </w:pPr>
            <w:r>
              <w:rPr>
                <w:noProof/>
                <w:sz w:val="20"/>
                <w:lang w:bidi="ar-SA"/>
              </w:rPr>
              <w:drawing>
                <wp:inline distT="0" distB="0" distL="0" distR="0">
                  <wp:extent cx="2743200" cy="2743200"/>
                  <wp:effectExtent l="19050" t="0" r="0" b="0"/>
                  <wp:docPr id="509" name="Picture 4" descr="F:\Astronomy\Projects\Planets\Jupiter\Imaging Data\20170525UT\2017-05-25-0436_5-Hill-Jupiter-807-685-RED-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Planets\Jupiter\Imaging Data\20170525UT\2017-05-25-0436_5-Hill-Jupiter-807-685-RED-Wavelets.png"/>
                          <pic:cNvPicPr>
                            <a:picLocks noChangeAspect="1" noChangeArrowheads="1"/>
                          </pic:cNvPicPr>
                        </pic:nvPicPr>
                        <pic:blipFill>
                          <a:blip r:embed="rId68"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tc>
      </w:tr>
      <w:tr w:rsidR="00EB6480" w:rsidRPr="00EE3E4F" w:rsidTr="00A71FC8">
        <w:trPr>
          <w:jc w:val="center"/>
        </w:trPr>
        <w:tc>
          <w:tcPr>
            <w:tcW w:w="4680" w:type="dxa"/>
            <w:shd w:val="clear" w:color="auto" w:fill="000000"/>
          </w:tcPr>
          <w:p w:rsidR="00EB6480" w:rsidRPr="00EE3E4F" w:rsidRDefault="00D50C04" w:rsidP="00A71FC8">
            <w:pPr>
              <w:jc w:val="center"/>
              <w:rPr>
                <w:sz w:val="20"/>
                <w:lang w:bidi="ar-SA"/>
              </w:rPr>
            </w:pPr>
            <w:r w:rsidRPr="00D50C04">
              <w:rPr>
                <w:sz w:val="20"/>
                <w:lang w:bidi="ar-SA"/>
              </w:rPr>
              <w:t>2017-05-25-0432_1-Hill-Jupiter-RGB-Wavelets-Stuff.png</w:t>
            </w:r>
          </w:p>
        </w:tc>
        <w:tc>
          <w:tcPr>
            <w:tcW w:w="4680" w:type="dxa"/>
            <w:shd w:val="clear" w:color="auto" w:fill="000000"/>
          </w:tcPr>
          <w:p w:rsidR="00EB6480" w:rsidRPr="00EE3E4F" w:rsidRDefault="00D50C04" w:rsidP="00A71FC8">
            <w:pPr>
              <w:jc w:val="center"/>
              <w:rPr>
                <w:sz w:val="20"/>
                <w:lang w:bidi="ar-SA"/>
              </w:rPr>
            </w:pPr>
            <w:r w:rsidRPr="00D50C04">
              <w:rPr>
                <w:sz w:val="20"/>
                <w:lang w:bidi="ar-SA"/>
              </w:rPr>
              <w:t>2017-05-25-0436_5-Hill-Jupiter-807-685-RED-Wavelets.png</w:t>
            </w:r>
          </w:p>
        </w:tc>
      </w:tr>
      <w:tr w:rsidR="00EB6480" w:rsidRPr="004174E0" w:rsidTr="00A71FC8">
        <w:trPr>
          <w:jc w:val="center"/>
        </w:trPr>
        <w:tc>
          <w:tcPr>
            <w:tcW w:w="4680" w:type="dxa"/>
            <w:shd w:val="clear" w:color="auto" w:fill="000000"/>
            <w:vAlign w:val="center"/>
          </w:tcPr>
          <w:p w:rsidR="00EB6480" w:rsidRDefault="00D50C04"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743200" cy="2743200"/>
                  <wp:effectExtent l="19050" t="0" r="0" b="0"/>
                  <wp:docPr id="510" name="Picture 5" descr="F:\Astronomy\Projects\Planets\Jupiter\Imaging Data\20170525UT\2017-05-25-0444_6-Hill-Jupiter-CH4-GRN-NUV-Wavelets-Stu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Planets\Jupiter\Imaging Data\20170525UT\2017-05-25-0444_6-Hill-Jupiter-CH4-GRN-NUV-Wavelets-Stuff.png"/>
                          <pic:cNvPicPr>
                            <a:picLocks noChangeAspect="1" noChangeArrowheads="1"/>
                          </pic:cNvPicPr>
                        </pic:nvPicPr>
                        <pic:blipFill>
                          <a:blip r:embed="rId69"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tc>
        <w:tc>
          <w:tcPr>
            <w:tcW w:w="4680" w:type="dxa"/>
            <w:shd w:val="clear" w:color="auto" w:fill="000000"/>
          </w:tcPr>
          <w:p w:rsidR="00EB6480" w:rsidRPr="004174E0" w:rsidRDefault="00D50C04" w:rsidP="00A71FC8">
            <w:pPr>
              <w:jc w:val="center"/>
              <w:rPr>
                <w:sz w:val="20"/>
                <w:lang w:bidi="ar-SA"/>
              </w:rPr>
            </w:pPr>
            <w:r>
              <w:rPr>
                <w:noProof/>
                <w:sz w:val="20"/>
                <w:lang w:bidi="ar-SA"/>
              </w:rPr>
              <w:drawing>
                <wp:inline distT="0" distB="0" distL="0" distR="0">
                  <wp:extent cx="2743200" cy="2743200"/>
                  <wp:effectExtent l="19050" t="0" r="0" b="0"/>
                  <wp:docPr id="513" name="Picture 6" descr="F:\Astronomy\Projects\Planets\Jupiter\Imaging Data\20170525UT\2017-05-25-0442_3-Hill-Jupiter-807-GRN-NUV-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ronomy\Projects\Planets\Jupiter\Imaging Data\20170525UT\2017-05-25-0442_3-Hill-Jupiter-807-GRN-NUV-Wavelets.png"/>
                          <pic:cNvPicPr>
                            <a:picLocks noChangeAspect="1" noChangeArrowheads="1"/>
                          </pic:cNvPicPr>
                        </pic:nvPicPr>
                        <pic:blipFill>
                          <a:blip r:embed="rId70"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tc>
      </w:tr>
      <w:tr w:rsidR="00EB6480" w:rsidRPr="00EE3E4F" w:rsidTr="00A71FC8">
        <w:trPr>
          <w:jc w:val="center"/>
        </w:trPr>
        <w:tc>
          <w:tcPr>
            <w:tcW w:w="4680" w:type="dxa"/>
            <w:shd w:val="clear" w:color="auto" w:fill="000000"/>
          </w:tcPr>
          <w:p w:rsidR="00EB6480" w:rsidRPr="00EE3E4F" w:rsidRDefault="00D50C04" w:rsidP="00A71FC8">
            <w:pPr>
              <w:jc w:val="center"/>
              <w:rPr>
                <w:sz w:val="20"/>
                <w:lang w:bidi="ar-SA"/>
              </w:rPr>
            </w:pPr>
            <w:r w:rsidRPr="00D50C04">
              <w:rPr>
                <w:sz w:val="20"/>
                <w:lang w:bidi="ar-SA"/>
              </w:rPr>
              <w:t>2017-05-25-0444_6-Hill-Jupiter-CH4-GRN-NUV-Wavelets-Stuff.png</w:t>
            </w:r>
          </w:p>
        </w:tc>
        <w:tc>
          <w:tcPr>
            <w:tcW w:w="4680" w:type="dxa"/>
            <w:shd w:val="clear" w:color="auto" w:fill="000000"/>
          </w:tcPr>
          <w:p w:rsidR="00EB6480" w:rsidRPr="00EE3E4F" w:rsidRDefault="00D50C04" w:rsidP="00A71FC8">
            <w:pPr>
              <w:jc w:val="center"/>
              <w:rPr>
                <w:sz w:val="20"/>
                <w:lang w:bidi="ar-SA"/>
              </w:rPr>
            </w:pPr>
            <w:r w:rsidRPr="00D50C04">
              <w:rPr>
                <w:sz w:val="20"/>
                <w:lang w:bidi="ar-SA"/>
              </w:rPr>
              <w:t>2017-05-25-0442_3-Hill-Jupiter-807-GRN-NUV-Wavelets.png</w:t>
            </w:r>
          </w:p>
        </w:tc>
      </w:tr>
    </w:tbl>
    <w:p w:rsidR="00EB6480" w:rsidRDefault="00EB6480" w:rsidP="00EB6480"/>
    <w:p w:rsidR="004A0DFC" w:rsidRDefault="004A0DFC" w:rsidP="00EB6480"/>
    <w:p w:rsidR="004A0DFC" w:rsidRDefault="00420DFE" w:rsidP="00EB6480">
      <w:r>
        <w:rPr>
          <w:noProof/>
        </w:rPr>
        <w:lastRenderedPageBreak/>
        <w:drawing>
          <wp:inline distT="0" distB="0" distL="0" distR="0">
            <wp:extent cx="2743200" cy="2743200"/>
            <wp:effectExtent l="0" t="0" r="0" b="0"/>
            <wp:docPr id="534" name="Picture 534" descr="C:\Users\Steven Hill\AppData\Local\Microsoft\Windows\INetCache\Content.Word\2017-05-25-0432_1-Hill-Jupiter-RGB-Wavelets-Stuff-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Steven Hill\AppData\Local\Microsoft\Windows\INetCache\Content.Word\2017-05-25-0432_1-Hill-Jupiter-RGB-Wavelets-Stuff-Annotated.jp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p w:rsidR="00420DFE" w:rsidRDefault="00420DFE" w:rsidP="00EB6480">
      <w:r w:rsidRPr="00420DFE">
        <w:t>2017-05-25-0432_1-Hill-Jupiter-RGB-Wavelets-Stuff-Annotated</w:t>
      </w:r>
      <w:r>
        <w:t>.jpg</w:t>
      </w:r>
    </w:p>
    <w:p w:rsidR="004A0DFC" w:rsidRDefault="004A0DFC" w:rsidP="00EB648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EB6480" w:rsidRPr="004A0DFC" w:rsidTr="00A71FC8">
        <w:trPr>
          <w:jc w:val="center"/>
        </w:trPr>
        <w:tc>
          <w:tcPr>
            <w:tcW w:w="3120" w:type="dxa"/>
            <w:shd w:val="clear" w:color="auto" w:fill="000000"/>
            <w:vAlign w:val="center"/>
          </w:tcPr>
          <w:p w:rsidR="00EB6480" w:rsidRPr="004A0DFC" w:rsidRDefault="00EB6480" w:rsidP="00A71FC8">
            <w:pPr>
              <w:jc w:val="center"/>
              <w:rPr>
                <w:noProof/>
                <w:color w:val="FF0000"/>
                <w:sz w:val="20"/>
                <w:lang w:bidi="ar-SA"/>
              </w:rPr>
            </w:pPr>
            <w:r w:rsidRPr="004A0DFC">
              <w:rPr>
                <w:noProof/>
                <w:color w:val="FF0000"/>
                <w:sz w:val="20"/>
                <w:lang w:bidi="ar-SA"/>
              </w:rPr>
              <w:drawing>
                <wp:inline distT="0" distB="0" distL="0" distR="0">
                  <wp:extent cx="927735" cy="819150"/>
                  <wp:effectExtent l="19050" t="0" r="5715" b="0"/>
                  <wp:docPr id="497" name="Picture 9" descr="F:\Astronomy\Projects\Planets\Jupiter\Imaging Data\20170505UT\2017-05-05-0348_2-Jupiter_685NIR_Full-IoAligned-Stack50-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stronomy\Projects\Planets\Jupiter\Imaging Data\20170505UT\2017-05-05-0348_2-Jupiter_685NIR_Full-IoAligned-Stack50-Wavelets1x10+2x5-Cropped-2x.jpg"/>
                          <pic:cNvPicPr>
                            <a:picLocks noChangeAspect="1" noChangeArrowheads="1"/>
                          </pic:cNvPicPr>
                        </pic:nvPicPr>
                        <pic:blipFill>
                          <a:blip r:embed="rId57" cstate="print"/>
                          <a:srcRect/>
                          <a:stretch>
                            <a:fillRect/>
                          </a:stretch>
                        </pic:blipFill>
                        <pic:spPr bwMode="auto">
                          <a:xfrm>
                            <a:off x="0" y="0"/>
                            <a:ext cx="927735" cy="819150"/>
                          </a:xfrm>
                          <a:prstGeom prst="rect">
                            <a:avLst/>
                          </a:prstGeom>
                          <a:noFill/>
                          <a:ln w="9525">
                            <a:noFill/>
                            <a:miter lim="800000"/>
                            <a:headEnd/>
                            <a:tailEnd/>
                          </a:ln>
                        </pic:spPr>
                      </pic:pic>
                    </a:graphicData>
                  </a:graphic>
                </wp:inline>
              </w:drawing>
            </w:r>
          </w:p>
        </w:tc>
        <w:tc>
          <w:tcPr>
            <w:tcW w:w="3120" w:type="dxa"/>
            <w:shd w:val="clear" w:color="auto" w:fill="000000"/>
          </w:tcPr>
          <w:p w:rsidR="00EB6480" w:rsidRPr="004A0DFC" w:rsidRDefault="00EB6480" w:rsidP="00A71FC8">
            <w:pPr>
              <w:jc w:val="center"/>
              <w:rPr>
                <w:color w:val="FF0000"/>
                <w:sz w:val="20"/>
                <w:lang w:bidi="ar-SA"/>
              </w:rPr>
            </w:pPr>
            <w:r w:rsidRPr="004A0DFC">
              <w:rPr>
                <w:noProof/>
                <w:color w:val="FF0000"/>
                <w:sz w:val="20"/>
                <w:lang w:bidi="ar-SA"/>
              </w:rPr>
              <w:drawing>
                <wp:inline distT="0" distB="0" distL="0" distR="0">
                  <wp:extent cx="832485" cy="764540"/>
                  <wp:effectExtent l="19050" t="0" r="5715" b="0"/>
                  <wp:docPr id="498" name="Picture 10" descr="F:\Astronomy\Projects\Planets\Jupiter\Imaging Data\20170505UT\2017-05-05-0347_3-Jupiter_685NIR_Full-IoAligned-Stack100-Stretch0to64-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Astronomy\Projects\Planets\Jupiter\Imaging Data\20170505UT\2017-05-05-0347_3-Jupiter_685NIR_Full-IoAligned-Stack100-Stretch0to64-Wavelets1x10+2x5-Cropped-2x.jpg"/>
                          <pic:cNvPicPr>
                            <a:picLocks noChangeAspect="1" noChangeArrowheads="1"/>
                          </pic:cNvPicPr>
                        </pic:nvPicPr>
                        <pic:blipFill>
                          <a:blip r:embed="rId58" cstate="print"/>
                          <a:srcRect/>
                          <a:stretch>
                            <a:fillRect/>
                          </a:stretch>
                        </pic:blipFill>
                        <pic:spPr bwMode="auto">
                          <a:xfrm>
                            <a:off x="0" y="0"/>
                            <a:ext cx="832485" cy="764540"/>
                          </a:xfrm>
                          <a:prstGeom prst="rect">
                            <a:avLst/>
                          </a:prstGeom>
                          <a:noFill/>
                          <a:ln w="9525">
                            <a:noFill/>
                            <a:miter lim="800000"/>
                            <a:headEnd/>
                            <a:tailEnd/>
                          </a:ln>
                        </pic:spPr>
                      </pic:pic>
                    </a:graphicData>
                  </a:graphic>
                </wp:inline>
              </w:drawing>
            </w:r>
          </w:p>
        </w:tc>
        <w:tc>
          <w:tcPr>
            <w:tcW w:w="3120" w:type="dxa"/>
            <w:shd w:val="clear" w:color="auto" w:fill="000000"/>
          </w:tcPr>
          <w:p w:rsidR="00EB6480" w:rsidRPr="004A0DFC" w:rsidRDefault="00EB6480" w:rsidP="00A71FC8">
            <w:pPr>
              <w:jc w:val="center"/>
              <w:rPr>
                <w:color w:val="FF0000"/>
                <w:sz w:val="20"/>
                <w:lang w:bidi="ar-SA"/>
              </w:rPr>
            </w:pPr>
            <w:r w:rsidRPr="004A0DFC">
              <w:rPr>
                <w:noProof/>
                <w:color w:val="FF0000"/>
                <w:sz w:val="20"/>
                <w:lang w:bidi="ar-SA"/>
              </w:rPr>
              <w:drawing>
                <wp:inline distT="0" distB="0" distL="0" distR="0">
                  <wp:extent cx="805180" cy="682625"/>
                  <wp:effectExtent l="19050" t="0" r="0" b="0"/>
                  <wp:docPr id="499" name="Picture 13" descr="F:\Astronomy\Projects\Planets\Jupiter\Imaging Data\20170505UT\2017-05-05-0348_2-Jupiter_685NIR_Full-EuropaAligned-Stack40-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Astronomy\Projects\Planets\Jupiter\Imaging Data\20170505UT\2017-05-05-0348_2-Jupiter_685NIR_Full-EuropaAligned-Stack40-Wavelets1x10+2x5-Cropped-2x.jpg"/>
                          <pic:cNvPicPr>
                            <a:picLocks noChangeAspect="1" noChangeArrowheads="1"/>
                          </pic:cNvPicPr>
                        </pic:nvPicPr>
                        <pic:blipFill>
                          <a:blip r:embed="rId59" cstate="print"/>
                          <a:srcRect/>
                          <a:stretch>
                            <a:fillRect/>
                          </a:stretch>
                        </pic:blipFill>
                        <pic:spPr bwMode="auto">
                          <a:xfrm>
                            <a:off x="0" y="0"/>
                            <a:ext cx="805180" cy="682625"/>
                          </a:xfrm>
                          <a:prstGeom prst="rect">
                            <a:avLst/>
                          </a:prstGeom>
                          <a:noFill/>
                          <a:ln w="9525">
                            <a:noFill/>
                            <a:miter lim="800000"/>
                            <a:headEnd/>
                            <a:tailEnd/>
                          </a:ln>
                        </pic:spPr>
                      </pic:pic>
                    </a:graphicData>
                  </a:graphic>
                </wp:inline>
              </w:drawing>
            </w:r>
          </w:p>
        </w:tc>
        <w:tc>
          <w:tcPr>
            <w:tcW w:w="3120" w:type="dxa"/>
            <w:shd w:val="clear" w:color="auto" w:fill="000000"/>
          </w:tcPr>
          <w:p w:rsidR="00EB6480" w:rsidRPr="004A0DFC" w:rsidRDefault="00EB6480" w:rsidP="00A71FC8">
            <w:pPr>
              <w:jc w:val="center"/>
              <w:rPr>
                <w:color w:val="FF0000"/>
                <w:sz w:val="20"/>
                <w:lang w:bidi="ar-SA"/>
              </w:rPr>
            </w:pPr>
            <w:r w:rsidRPr="004A0DFC">
              <w:rPr>
                <w:noProof/>
                <w:color w:val="FF0000"/>
                <w:sz w:val="20"/>
                <w:lang w:bidi="ar-SA"/>
              </w:rPr>
              <w:drawing>
                <wp:inline distT="0" distB="0" distL="0" distR="0">
                  <wp:extent cx="723265" cy="709930"/>
                  <wp:effectExtent l="19050" t="0" r="635" b="0"/>
                  <wp:docPr id="500" name="Picture 12" descr="F:\Astronomy\Projects\Planets\Jupiter\Imaging Data\20170505UT\2017-05-05-0347_3-Jupiter_685NIR_Full-EuropaAligned-Stack100-Stretch0to64-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Astronomy\Projects\Planets\Jupiter\Imaging Data\20170505UT\2017-05-05-0347_3-Jupiter_685NIR_Full-EuropaAligned-Stack100-Stretch0to64-Wavelets1x10+2x5-Cropped-2x.jpg"/>
                          <pic:cNvPicPr>
                            <a:picLocks noChangeAspect="1" noChangeArrowheads="1"/>
                          </pic:cNvPicPr>
                        </pic:nvPicPr>
                        <pic:blipFill>
                          <a:blip r:embed="rId60" cstate="print"/>
                          <a:srcRect/>
                          <a:stretch>
                            <a:fillRect/>
                          </a:stretch>
                        </pic:blipFill>
                        <pic:spPr bwMode="auto">
                          <a:xfrm>
                            <a:off x="0" y="0"/>
                            <a:ext cx="723265" cy="709930"/>
                          </a:xfrm>
                          <a:prstGeom prst="rect">
                            <a:avLst/>
                          </a:prstGeom>
                          <a:noFill/>
                          <a:ln w="9525">
                            <a:noFill/>
                            <a:miter lim="800000"/>
                            <a:headEnd/>
                            <a:tailEnd/>
                          </a:ln>
                        </pic:spPr>
                      </pic:pic>
                    </a:graphicData>
                  </a:graphic>
                </wp:inline>
              </w:drawing>
            </w:r>
          </w:p>
        </w:tc>
      </w:tr>
      <w:tr w:rsidR="00EB6480" w:rsidRPr="004A0DFC" w:rsidTr="00A71FC8">
        <w:trPr>
          <w:jc w:val="center"/>
        </w:trPr>
        <w:tc>
          <w:tcPr>
            <w:tcW w:w="3120" w:type="dxa"/>
            <w:shd w:val="clear" w:color="auto" w:fill="000000"/>
          </w:tcPr>
          <w:p w:rsidR="00EB6480" w:rsidRPr="004A0DFC" w:rsidRDefault="00EB6480" w:rsidP="00A71FC8">
            <w:pPr>
              <w:jc w:val="center"/>
              <w:rPr>
                <w:color w:val="FF0000"/>
                <w:sz w:val="20"/>
                <w:lang w:bidi="ar-SA"/>
              </w:rPr>
            </w:pPr>
            <w:r w:rsidRPr="004A0DFC">
              <w:rPr>
                <w:color w:val="FF0000"/>
                <w:sz w:val="20"/>
                <w:lang w:bidi="ar-SA"/>
              </w:rPr>
              <w:t>2017-05-05-0348_2-Jupiter_685NIR_Full-IoAligned-Stack50-Wavelets1x10+2x5-Cropped-2x.jpg</w:t>
            </w:r>
          </w:p>
        </w:tc>
        <w:tc>
          <w:tcPr>
            <w:tcW w:w="3120" w:type="dxa"/>
            <w:shd w:val="clear" w:color="auto" w:fill="000000"/>
          </w:tcPr>
          <w:p w:rsidR="00EB6480" w:rsidRPr="004A0DFC" w:rsidRDefault="00EB6480" w:rsidP="00A71FC8">
            <w:pPr>
              <w:jc w:val="center"/>
              <w:rPr>
                <w:color w:val="FF0000"/>
                <w:sz w:val="20"/>
                <w:lang w:bidi="ar-SA"/>
              </w:rPr>
            </w:pPr>
            <w:r w:rsidRPr="004A0DFC">
              <w:rPr>
                <w:color w:val="FF0000"/>
                <w:sz w:val="20"/>
                <w:lang w:bidi="ar-SA"/>
              </w:rPr>
              <w:t>2017-05-05-0347_3-Jupiter_685NIR_Full-IoAligned-Stack100-Stretch0to64-Wavelets1x10+2x5-Cropped-2x.jpg</w:t>
            </w:r>
          </w:p>
        </w:tc>
        <w:tc>
          <w:tcPr>
            <w:tcW w:w="3120" w:type="dxa"/>
            <w:shd w:val="clear" w:color="auto" w:fill="000000"/>
          </w:tcPr>
          <w:p w:rsidR="00EB6480" w:rsidRPr="004A0DFC" w:rsidRDefault="00EB6480" w:rsidP="00A71FC8">
            <w:pPr>
              <w:jc w:val="center"/>
              <w:rPr>
                <w:color w:val="FF0000"/>
                <w:sz w:val="20"/>
                <w:lang w:bidi="ar-SA"/>
              </w:rPr>
            </w:pPr>
            <w:r w:rsidRPr="004A0DFC">
              <w:rPr>
                <w:color w:val="FF0000"/>
                <w:sz w:val="20"/>
                <w:lang w:bidi="ar-SA"/>
              </w:rPr>
              <w:t>2017-05-05-0348_2-Jupiter_685NIR_Full-EuropaAligned-Stack40-Wavelets1x10+2x5-Cropped-2x.jpg</w:t>
            </w:r>
          </w:p>
        </w:tc>
        <w:tc>
          <w:tcPr>
            <w:tcW w:w="3120" w:type="dxa"/>
            <w:shd w:val="clear" w:color="auto" w:fill="000000"/>
          </w:tcPr>
          <w:p w:rsidR="00EB6480" w:rsidRPr="004A0DFC" w:rsidRDefault="00EB6480" w:rsidP="00A71FC8">
            <w:pPr>
              <w:jc w:val="center"/>
              <w:rPr>
                <w:color w:val="FF0000"/>
                <w:sz w:val="20"/>
                <w:lang w:bidi="ar-SA"/>
              </w:rPr>
            </w:pPr>
            <w:r w:rsidRPr="004A0DFC">
              <w:rPr>
                <w:color w:val="FF0000"/>
                <w:sz w:val="20"/>
                <w:lang w:bidi="ar-SA"/>
              </w:rPr>
              <w:t>2017-05-05-0347_3-Jupiter_685NIR_Full-EuropaAligned-Stack100-Stretch0to64-Wavelets1x10+2x5-Cropped-2x.jpg</w:t>
            </w:r>
          </w:p>
        </w:tc>
      </w:tr>
    </w:tbl>
    <w:p w:rsidR="00EB6480" w:rsidRPr="004A0DFC" w:rsidRDefault="00EB6480" w:rsidP="00EB6480">
      <w:pPr>
        <w:rPr>
          <w:color w:val="FF0000"/>
        </w:rPr>
      </w:pPr>
    </w:p>
    <w:p w:rsidR="00EB6480" w:rsidRPr="004A0DFC" w:rsidRDefault="00EB6480" w:rsidP="00EB6480">
      <w:pPr>
        <w:rPr>
          <w:color w:val="FF0000"/>
        </w:rPr>
      </w:pPr>
      <w:r w:rsidRPr="004A0DFC">
        <w:rPr>
          <w:color w:val="FF0000"/>
        </w:rPr>
        <w:t>20170505T0347.3UT</w:t>
      </w:r>
    </w:p>
    <w:p w:rsidR="00EB6480" w:rsidRPr="004A0DFC" w:rsidRDefault="00EB6480" w:rsidP="00EB6480">
      <w:pPr>
        <w:rPr>
          <w:color w:val="FF0000"/>
        </w:rPr>
      </w:pPr>
      <w:r w:rsidRPr="004A0DFC">
        <w:rPr>
          <w:noProof/>
          <w:color w:val="FF0000"/>
          <w:lang w:bidi="ar-SA"/>
        </w:rPr>
        <w:drawing>
          <wp:inline distT="0" distB="0" distL="0" distR="0">
            <wp:extent cx="5901055" cy="786765"/>
            <wp:effectExtent l="19050" t="0" r="4445" b="0"/>
            <wp:docPr id="50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1" cstate="print"/>
                    <a:srcRect/>
                    <a:stretch>
                      <a:fillRect/>
                    </a:stretch>
                  </pic:blipFill>
                  <pic:spPr bwMode="auto">
                    <a:xfrm>
                      <a:off x="0" y="0"/>
                      <a:ext cx="5901055" cy="786765"/>
                    </a:xfrm>
                    <a:prstGeom prst="rect">
                      <a:avLst/>
                    </a:prstGeom>
                    <a:noFill/>
                    <a:ln w="9525">
                      <a:noFill/>
                      <a:miter lim="800000"/>
                      <a:headEnd/>
                      <a:tailEnd/>
                    </a:ln>
                  </pic:spPr>
                </pic:pic>
              </a:graphicData>
            </a:graphic>
          </wp:inline>
        </w:drawing>
      </w:r>
    </w:p>
    <w:p w:rsidR="00EB6480" w:rsidRPr="004A0DFC" w:rsidRDefault="00EB6480" w:rsidP="00EB6480">
      <w:pPr>
        <w:rPr>
          <w:color w:val="FF0000"/>
        </w:rPr>
      </w:pPr>
    </w:p>
    <w:p w:rsidR="00EB6480" w:rsidRPr="004A0DFC" w:rsidRDefault="00EB6480" w:rsidP="00EB6480">
      <w:pPr>
        <w:rPr>
          <w:color w:val="FF0000"/>
        </w:rPr>
      </w:pPr>
      <w:r w:rsidRPr="004A0DFC">
        <w:rPr>
          <w:color w:val="FF0000"/>
        </w:rPr>
        <w:t>20170505T0348.2UT</w:t>
      </w:r>
    </w:p>
    <w:p w:rsidR="00EB6480" w:rsidRPr="004A0DFC" w:rsidRDefault="00EB6480" w:rsidP="00EB6480">
      <w:pPr>
        <w:rPr>
          <w:color w:val="FF0000"/>
        </w:rPr>
      </w:pPr>
      <w:r w:rsidRPr="004A0DFC">
        <w:rPr>
          <w:noProof/>
          <w:color w:val="FF0000"/>
          <w:lang w:bidi="ar-SA"/>
        </w:rPr>
        <w:drawing>
          <wp:inline distT="0" distB="0" distL="0" distR="0">
            <wp:extent cx="5901055" cy="786765"/>
            <wp:effectExtent l="19050" t="0" r="4445" b="0"/>
            <wp:docPr id="50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2" cstate="print"/>
                    <a:srcRect/>
                    <a:stretch>
                      <a:fillRect/>
                    </a:stretch>
                  </pic:blipFill>
                  <pic:spPr bwMode="auto">
                    <a:xfrm>
                      <a:off x="0" y="0"/>
                      <a:ext cx="5901055" cy="786765"/>
                    </a:xfrm>
                    <a:prstGeom prst="rect">
                      <a:avLst/>
                    </a:prstGeom>
                    <a:noFill/>
                    <a:ln w="9525">
                      <a:noFill/>
                      <a:miter lim="800000"/>
                      <a:headEnd/>
                      <a:tailEnd/>
                    </a:ln>
                  </pic:spPr>
                </pic:pic>
              </a:graphicData>
            </a:graphic>
          </wp:inline>
        </w:drawing>
      </w:r>
    </w:p>
    <w:p w:rsidR="00EB6480" w:rsidRPr="004A0DFC" w:rsidRDefault="00EB6480" w:rsidP="00EB6480">
      <w:pPr>
        <w:rPr>
          <w:color w:val="FF0000"/>
        </w:rPr>
      </w:pPr>
    </w:p>
    <w:p w:rsidR="00EB6480" w:rsidRPr="004A0DFC" w:rsidRDefault="00EB6480" w:rsidP="00EB6480">
      <w:pPr>
        <w:rPr>
          <w:color w:val="FF0000"/>
        </w:rPr>
      </w:pPr>
      <w:r w:rsidRPr="004A0DFC">
        <w:rPr>
          <w:color w:val="FF0000"/>
        </w:rPr>
        <w:t xml:space="preserve">Two videos were taken, one at 0347.3UT and the other at 0348.2UT.  The first one used very short exposures with a linear gamma. The other used much longer exposures. Using the relative positions of Io and Europa the </w:t>
      </w:r>
      <w:proofErr w:type="spellStart"/>
      <w:r w:rsidRPr="004A0DFC">
        <w:rPr>
          <w:color w:val="FF0000"/>
        </w:rPr>
        <w:t>astrometrically</w:t>
      </w:r>
      <w:proofErr w:type="spellEnd"/>
      <w:r w:rsidRPr="004A0DFC">
        <w:rPr>
          <w:color w:val="FF0000"/>
        </w:rPr>
        <w:t xml:space="preserve"> determined plate scale was found to be 0.1726±0.002 arcsec-pixel</w:t>
      </w:r>
      <w:r w:rsidRPr="004A0DFC">
        <w:rPr>
          <w:color w:val="FF0000"/>
          <w:vertAlign w:val="superscript"/>
        </w:rPr>
        <w:t>-1</w:t>
      </w:r>
      <w:r w:rsidRPr="004A0DFC">
        <w:rPr>
          <w:color w:val="FF0000"/>
        </w:rPr>
        <w:t>. This is very close to the previously determined 0.1734 arcsec-pixel</w:t>
      </w:r>
      <w:r w:rsidRPr="004A0DFC">
        <w:rPr>
          <w:color w:val="FF0000"/>
          <w:vertAlign w:val="superscript"/>
        </w:rPr>
        <w:t>-1</w:t>
      </w:r>
      <w:r w:rsidRPr="004A0DFC">
        <w:rPr>
          <w:color w:val="FF0000"/>
        </w:rPr>
        <w:t xml:space="preserve"> determined from 20170414UT (about a 0.46% difference).</w:t>
      </w:r>
    </w:p>
    <w:p w:rsidR="00EB6480" w:rsidRPr="004A0DFC" w:rsidRDefault="00EB6480" w:rsidP="00EB6480">
      <w:pPr>
        <w:rPr>
          <w:color w:val="FF0000"/>
        </w:rPr>
      </w:pPr>
    </w:p>
    <w:p w:rsidR="00EB6480" w:rsidRPr="004A0DFC" w:rsidRDefault="00EB6480" w:rsidP="00EB6480">
      <w:pPr>
        <w:rPr>
          <w:color w:val="FF0000"/>
        </w:rPr>
      </w:pPr>
      <w:r w:rsidRPr="004A0DFC">
        <w:rPr>
          <w:color w:val="FF0000"/>
        </w:rPr>
        <w:t xml:space="preserve">The difference between the two videos is evident in the effective system resolution.  For the short exposures at 0347.3UT the resolution is 0.580±0.040 arcsec (95% confidence). For the long exposures at 0348.2UT the resolution is 0.815±0.019 arcsec. Note that the estimated resolution determined independent of the plate scale </w:t>
      </w:r>
      <w:proofErr w:type="gramStart"/>
      <w:r w:rsidRPr="004A0DFC">
        <w:rPr>
          <w:color w:val="FF0000"/>
        </w:rPr>
        <w:t>pretty consistent</w:t>
      </w:r>
      <w:proofErr w:type="gramEnd"/>
      <w:r w:rsidRPr="004A0DFC">
        <w:rPr>
          <w:color w:val="FF0000"/>
        </w:rPr>
        <w:t xml:space="preserve"> at 0.860 and 0.728 arcsec.</w:t>
      </w:r>
    </w:p>
    <w:p w:rsidR="00EB6480" w:rsidRDefault="00EB6480" w:rsidP="00EB6480"/>
    <w:p w:rsidR="00EB6480" w:rsidRPr="004A0DFC" w:rsidRDefault="00EB6480" w:rsidP="00EB6480">
      <w:pPr>
        <w:rPr>
          <w:color w:val="FF0000"/>
        </w:rPr>
      </w:pPr>
      <w:r w:rsidRPr="004A0DFC">
        <w:rPr>
          <w:b/>
          <w:color w:val="FF0000"/>
        </w:rPr>
        <w:t>Data Disposition:</w:t>
      </w:r>
      <w:r w:rsidRPr="004A0DFC">
        <w:rPr>
          <w:color w:val="FF0000"/>
        </w:rPr>
        <w:t xml:space="preserve"> Raw data are zipped and on the 2TB archive drive. Processed data are under the Projects directory on the Astronomy thumb drive.</w:t>
      </w:r>
    </w:p>
    <w:p w:rsidR="00EB6480" w:rsidRDefault="00EB6480" w:rsidP="00EB6480"/>
    <w:p w:rsidR="009F6E3A" w:rsidRDefault="009F6E3A">
      <w:pPr>
        <w:rPr>
          <w:rFonts w:ascii="Arial" w:hAnsi="Arial" w:cs="Arial"/>
          <w:b/>
          <w:bCs/>
          <w:i/>
          <w:iCs/>
          <w:sz w:val="28"/>
          <w:szCs w:val="28"/>
        </w:rPr>
      </w:pPr>
      <w:r>
        <w:br w:type="page"/>
      </w:r>
    </w:p>
    <w:p w:rsidR="009F6E3A" w:rsidRDefault="009F6E3A" w:rsidP="009F6E3A">
      <w:pPr>
        <w:pStyle w:val="Heading2"/>
      </w:pPr>
      <w:bookmarkStart w:id="19" w:name="_Toc497199133"/>
      <w:r>
        <w:lastRenderedPageBreak/>
        <w:t>June</w:t>
      </w:r>
      <w:bookmarkEnd w:id="19"/>
    </w:p>
    <w:p w:rsidR="00064EB7" w:rsidRPr="00D4326C" w:rsidRDefault="00064EB7" w:rsidP="00064EB7">
      <w:pPr>
        <w:pStyle w:val="Heading3"/>
      </w:pPr>
      <w:bookmarkStart w:id="20" w:name="_Toc497199134"/>
      <w:r>
        <w:t xml:space="preserve">2017-Jun-04 (Jun-05 UT): </w:t>
      </w:r>
      <w:r w:rsidRPr="002B2B28">
        <w:t xml:space="preserve"> </w:t>
      </w:r>
      <w:r>
        <w:t>Jupiter, Io and Moon</w:t>
      </w:r>
      <w:bookmarkEnd w:id="20"/>
    </w:p>
    <w:p w:rsidR="00064EB7" w:rsidRDefault="00064EB7" w:rsidP="00064EB7">
      <w:pPr>
        <w:rPr>
          <w:color w:val="808080" w:themeColor="background1" w:themeShade="80"/>
          <w:sz w:val="20"/>
          <w:lang w:bidi="ar-SA"/>
        </w:rPr>
      </w:pPr>
      <w:r>
        <w:rPr>
          <w:color w:val="808080" w:themeColor="background1" w:themeShade="80"/>
          <w:sz w:val="20"/>
          <w:lang w:bidi="ar-SA"/>
        </w:rPr>
        <w:t>Last Updated 6/5/2017</w:t>
      </w:r>
    </w:p>
    <w:p w:rsidR="00064EB7" w:rsidRDefault="00064EB7" w:rsidP="00064EB7">
      <w:pPr>
        <w:rPr>
          <w:color w:val="808080" w:themeColor="background1" w:themeShade="80"/>
          <w:sz w:val="20"/>
          <w:lang w:bidi="ar-SA"/>
        </w:rPr>
      </w:pPr>
    </w:p>
    <w:p w:rsidR="00064EB7" w:rsidRPr="009164B7" w:rsidRDefault="00064EB7" w:rsidP="00064EB7">
      <w:r>
        <w:t>Very steady seeing (4.5/5!?) and very good transparency. Linear gamma on CH4 and NUV.</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64EB7" w:rsidRPr="004174E0" w:rsidTr="00A71FC8">
        <w:trPr>
          <w:jc w:val="center"/>
        </w:trPr>
        <w:tc>
          <w:tcPr>
            <w:tcW w:w="4680" w:type="dxa"/>
            <w:shd w:val="clear" w:color="auto" w:fill="000000"/>
            <w:vAlign w:val="center"/>
          </w:tcPr>
          <w:p w:rsidR="00064EB7" w:rsidRDefault="00064EB7"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278ABA68" wp14:editId="101E005A">
                  <wp:extent cx="2661285" cy="2661285"/>
                  <wp:effectExtent l="19050" t="0" r="5715" b="0"/>
                  <wp:docPr id="518" name="Picture 5" descr="F:\Astronomy\Projects\Planets\Jupiter\Imaging Data\20170605UT\2017-06-05-0329_8-Hill-Jupiter-RGB-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Planets\Jupiter\Imaging Data\20170605UT\2017-06-05-0329_8-Hill-Jupiter-RGB-Wavelets.png"/>
                          <pic:cNvPicPr>
                            <a:picLocks noChangeAspect="1" noChangeArrowheads="1"/>
                          </pic:cNvPicPr>
                        </pic:nvPicPr>
                        <pic:blipFill>
                          <a:blip r:embed="rId72" cstate="print"/>
                          <a:srcRect/>
                          <a:stretch>
                            <a:fillRect/>
                          </a:stretch>
                        </pic:blipFill>
                        <pic:spPr bwMode="auto">
                          <a:xfrm>
                            <a:off x="0" y="0"/>
                            <a:ext cx="2661285" cy="2661285"/>
                          </a:xfrm>
                          <a:prstGeom prst="rect">
                            <a:avLst/>
                          </a:prstGeom>
                          <a:noFill/>
                          <a:ln w="9525">
                            <a:noFill/>
                            <a:miter lim="800000"/>
                            <a:headEnd/>
                            <a:tailEnd/>
                          </a:ln>
                        </pic:spPr>
                      </pic:pic>
                    </a:graphicData>
                  </a:graphic>
                </wp:inline>
              </w:drawing>
            </w:r>
          </w:p>
        </w:tc>
        <w:tc>
          <w:tcPr>
            <w:tcW w:w="4680" w:type="dxa"/>
            <w:shd w:val="clear" w:color="auto" w:fill="000000"/>
          </w:tcPr>
          <w:p w:rsidR="00064EB7" w:rsidRPr="004174E0" w:rsidRDefault="00064EB7" w:rsidP="00A71FC8">
            <w:pPr>
              <w:jc w:val="center"/>
              <w:rPr>
                <w:sz w:val="20"/>
                <w:lang w:bidi="ar-SA"/>
              </w:rPr>
            </w:pPr>
            <w:r>
              <w:rPr>
                <w:noProof/>
                <w:sz w:val="20"/>
                <w:lang w:bidi="ar-SA"/>
              </w:rPr>
              <w:drawing>
                <wp:inline distT="0" distB="0" distL="0" distR="0" wp14:anchorId="6A0024A1" wp14:editId="228A2D93">
                  <wp:extent cx="2672080" cy="2672080"/>
                  <wp:effectExtent l="19050" t="0" r="0" b="0"/>
                  <wp:docPr id="521" name="Picture 6" descr="F:\Astronomy\Projects\Planets\Jupiter\Imaging Data\20170605UT\2017-06-05-0333_6-Hill-Jupier-807-685-RED-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ronomy\Projects\Planets\Jupiter\Imaging Data\20170605UT\2017-06-05-0333_6-Hill-Jupier-807-685-RED-Wavelets.png"/>
                          <pic:cNvPicPr>
                            <a:picLocks noChangeAspect="1" noChangeArrowheads="1"/>
                          </pic:cNvPicPr>
                        </pic:nvPicPr>
                        <pic:blipFill>
                          <a:blip r:embed="rId73" cstate="print"/>
                          <a:srcRect/>
                          <a:stretch>
                            <a:fillRect/>
                          </a:stretch>
                        </pic:blipFill>
                        <pic:spPr bwMode="auto">
                          <a:xfrm>
                            <a:off x="0" y="0"/>
                            <a:ext cx="2672080" cy="2672080"/>
                          </a:xfrm>
                          <a:prstGeom prst="rect">
                            <a:avLst/>
                          </a:prstGeom>
                          <a:noFill/>
                          <a:ln w="9525">
                            <a:noFill/>
                            <a:miter lim="800000"/>
                            <a:headEnd/>
                            <a:tailEnd/>
                          </a:ln>
                        </pic:spPr>
                      </pic:pic>
                    </a:graphicData>
                  </a:graphic>
                </wp:inline>
              </w:drawing>
            </w:r>
          </w:p>
        </w:tc>
      </w:tr>
      <w:tr w:rsidR="00064EB7" w:rsidRPr="00EE3E4F" w:rsidTr="00A71FC8">
        <w:trPr>
          <w:jc w:val="center"/>
        </w:trPr>
        <w:tc>
          <w:tcPr>
            <w:tcW w:w="4680" w:type="dxa"/>
            <w:shd w:val="clear" w:color="auto" w:fill="000000"/>
          </w:tcPr>
          <w:p w:rsidR="00064EB7" w:rsidRPr="00EE3E4F" w:rsidRDefault="00064EB7" w:rsidP="00A71FC8">
            <w:pPr>
              <w:jc w:val="center"/>
              <w:rPr>
                <w:sz w:val="20"/>
                <w:lang w:bidi="ar-SA"/>
              </w:rPr>
            </w:pPr>
            <w:r w:rsidRPr="00946F21">
              <w:rPr>
                <w:sz w:val="20"/>
                <w:lang w:bidi="ar-SA"/>
              </w:rPr>
              <w:t>2017-06-05-0329_8-Hill-Jupiter-RGB-Wavelets.png</w:t>
            </w:r>
          </w:p>
        </w:tc>
        <w:tc>
          <w:tcPr>
            <w:tcW w:w="4680" w:type="dxa"/>
            <w:shd w:val="clear" w:color="auto" w:fill="000000"/>
          </w:tcPr>
          <w:p w:rsidR="00064EB7" w:rsidRPr="00EE3E4F" w:rsidRDefault="00064EB7" w:rsidP="00A71FC8">
            <w:pPr>
              <w:jc w:val="center"/>
              <w:rPr>
                <w:sz w:val="20"/>
                <w:lang w:bidi="ar-SA"/>
              </w:rPr>
            </w:pPr>
            <w:r w:rsidRPr="00946F21">
              <w:rPr>
                <w:sz w:val="20"/>
                <w:lang w:bidi="ar-SA"/>
              </w:rPr>
              <w:t>2017-06-05-0333_6-Hill-Jupier-807-685-RED-Wavelets.png</w:t>
            </w:r>
          </w:p>
        </w:tc>
      </w:tr>
      <w:tr w:rsidR="00064EB7" w:rsidRPr="004174E0" w:rsidTr="00A71FC8">
        <w:trPr>
          <w:jc w:val="center"/>
        </w:trPr>
        <w:tc>
          <w:tcPr>
            <w:tcW w:w="4680" w:type="dxa"/>
            <w:shd w:val="clear" w:color="auto" w:fill="000000"/>
            <w:vAlign w:val="center"/>
          </w:tcPr>
          <w:p w:rsidR="00064EB7" w:rsidRDefault="00064EB7"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2A032843" wp14:editId="562C4D3C">
                  <wp:extent cx="2661285" cy="2661285"/>
                  <wp:effectExtent l="19050" t="0" r="5715" b="0"/>
                  <wp:docPr id="507" name="Picture 2" descr="F:\Astronomy\Projects\Planets\Jupiter\Imaging Data\20170605UT\2017-06-05-0340_1-Hill-Jupiter-CH4-GRN-NUV-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Planets\Jupiter\Imaging Data\20170605UT\2017-06-05-0340_1-Hill-Jupiter-CH4-GRN-NUV-Wavelets.png"/>
                          <pic:cNvPicPr>
                            <a:picLocks noChangeAspect="1" noChangeArrowheads="1"/>
                          </pic:cNvPicPr>
                        </pic:nvPicPr>
                        <pic:blipFill>
                          <a:blip r:embed="rId74" cstate="print"/>
                          <a:srcRect/>
                          <a:stretch>
                            <a:fillRect/>
                          </a:stretch>
                        </pic:blipFill>
                        <pic:spPr bwMode="auto">
                          <a:xfrm>
                            <a:off x="0" y="0"/>
                            <a:ext cx="2661285" cy="2661285"/>
                          </a:xfrm>
                          <a:prstGeom prst="rect">
                            <a:avLst/>
                          </a:prstGeom>
                          <a:noFill/>
                          <a:ln w="9525">
                            <a:noFill/>
                            <a:miter lim="800000"/>
                            <a:headEnd/>
                            <a:tailEnd/>
                          </a:ln>
                        </pic:spPr>
                      </pic:pic>
                    </a:graphicData>
                  </a:graphic>
                </wp:inline>
              </w:drawing>
            </w:r>
          </w:p>
        </w:tc>
        <w:tc>
          <w:tcPr>
            <w:tcW w:w="4680" w:type="dxa"/>
            <w:shd w:val="clear" w:color="auto" w:fill="000000"/>
          </w:tcPr>
          <w:p w:rsidR="00064EB7" w:rsidRPr="004174E0" w:rsidRDefault="00064EB7" w:rsidP="00A71FC8">
            <w:pPr>
              <w:jc w:val="center"/>
              <w:rPr>
                <w:sz w:val="20"/>
                <w:lang w:bidi="ar-SA"/>
              </w:rPr>
            </w:pPr>
            <w:r>
              <w:rPr>
                <w:noProof/>
                <w:sz w:val="20"/>
                <w:lang w:bidi="ar-SA"/>
              </w:rPr>
              <w:drawing>
                <wp:inline distT="0" distB="0" distL="0" distR="0" wp14:anchorId="7C9BC7CA" wp14:editId="7F4C9E25">
                  <wp:extent cx="2672080" cy="2672080"/>
                  <wp:effectExtent l="19050" t="0" r="0" b="0"/>
                  <wp:docPr id="517" name="Picture 4" descr="F:\Astronomy\Projects\Planets\Jupiter\Imaging Data\20170605UT\2017-06-05-0338_4-Hill-807-GRN-NUV-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Planets\Jupiter\Imaging Data\20170605UT\2017-06-05-0338_4-Hill-807-GRN-NUV-Wavelets.png"/>
                          <pic:cNvPicPr>
                            <a:picLocks noChangeAspect="1" noChangeArrowheads="1"/>
                          </pic:cNvPicPr>
                        </pic:nvPicPr>
                        <pic:blipFill>
                          <a:blip r:embed="rId75" cstate="print"/>
                          <a:srcRect/>
                          <a:stretch>
                            <a:fillRect/>
                          </a:stretch>
                        </pic:blipFill>
                        <pic:spPr bwMode="auto">
                          <a:xfrm>
                            <a:off x="0" y="0"/>
                            <a:ext cx="2672080" cy="2672080"/>
                          </a:xfrm>
                          <a:prstGeom prst="rect">
                            <a:avLst/>
                          </a:prstGeom>
                          <a:noFill/>
                          <a:ln w="9525">
                            <a:noFill/>
                            <a:miter lim="800000"/>
                            <a:headEnd/>
                            <a:tailEnd/>
                          </a:ln>
                        </pic:spPr>
                      </pic:pic>
                    </a:graphicData>
                  </a:graphic>
                </wp:inline>
              </w:drawing>
            </w:r>
          </w:p>
        </w:tc>
      </w:tr>
      <w:tr w:rsidR="00064EB7" w:rsidRPr="00EE3E4F" w:rsidTr="00A71FC8">
        <w:trPr>
          <w:jc w:val="center"/>
        </w:trPr>
        <w:tc>
          <w:tcPr>
            <w:tcW w:w="4680" w:type="dxa"/>
            <w:shd w:val="clear" w:color="auto" w:fill="000000"/>
          </w:tcPr>
          <w:p w:rsidR="00064EB7" w:rsidRPr="00EE3E4F" w:rsidRDefault="00064EB7" w:rsidP="00A71FC8">
            <w:pPr>
              <w:jc w:val="center"/>
              <w:rPr>
                <w:sz w:val="20"/>
                <w:lang w:bidi="ar-SA"/>
              </w:rPr>
            </w:pPr>
            <w:r w:rsidRPr="00946F21">
              <w:rPr>
                <w:sz w:val="20"/>
                <w:lang w:bidi="ar-SA"/>
              </w:rPr>
              <w:t>2017-06-05-0340_1-Hill-Jupiter-CH4-GRN-NUV-Wavelets.png</w:t>
            </w:r>
          </w:p>
        </w:tc>
        <w:tc>
          <w:tcPr>
            <w:tcW w:w="4680" w:type="dxa"/>
            <w:shd w:val="clear" w:color="auto" w:fill="000000"/>
          </w:tcPr>
          <w:p w:rsidR="00064EB7" w:rsidRPr="00EE3E4F" w:rsidRDefault="00064EB7" w:rsidP="00A71FC8">
            <w:pPr>
              <w:jc w:val="center"/>
              <w:rPr>
                <w:sz w:val="20"/>
                <w:lang w:bidi="ar-SA"/>
              </w:rPr>
            </w:pPr>
            <w:r w:rsidRPr="00946F21">
              <w:rPr>
                <w:sz w:val="20"/>
                <w:lang w:bidi="ar-SA"/>
              </w:rPr>
              <w:t>2017-06-05-0338_4-Hill-807-GRN-NUV-Wavelets.png</w:t>
            </w:r>
          </w:p>
        </w:tc>
      </w:tr>
    </w:tbl>
    <w:p w:rsidR="00064EB7" w:rsidRDefault="00064EB7" w:rsidP="00064EB7"/>
    <w:p w:rsidR="00DC00E8" w:rsidRDefault="00DC00E8">
      <w:r>
        <w:rPr>
          <w:noProof/>
        </w:rPr>
        <w:lastRenderedPageBreak/>
        <w:drawing>
          <wp:inline distT="0" distB="0" distL="0" distR="0">
            <wp:extent cx="2663825" cy="2663825"/>
            <wp:effectExtent l="0" t="0" r="0" b="0"/>
            <wp:docPr id="535" name="Picture 535" descr="C:\Users\Steven Hill\AppData\Local\Microsoft\Windows\INetCache\Content.Word\2017-06-05-0329_8-Hill-Jupiter-RGB-Wavelets-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Steven Hill\AppData\Local\Microsoft\Windows\INetCache\Content.Word\2017-06-05-0329_8-Hill-Jupiter-RGB-Wavelets-Annotated.jp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663825" cy="2663825"/>
                    </a:xfrm>
                    <a:prstGeom prst="rect">
                      <a:avLst/>
                    </a:prstGeom>
                    <a:noFill/>
                    <a:ln>
                      <a:noFill/>
                    </a:ln>
                  </pic:spPr>
                </pic:pic>
              </a:graphicData>
            </a:graphic>
          </wp:inline>
        </w:drawing>
      </w:r>
    </w:p>
    <w:p w:rsidR="00DC00E8" w:rsidRDefault="00E21014">
      <w:r w:rsidRPr="00E21014">
        <w:t>2017-06-05-0329_8-Hill-Jupiter-RGB-Wavelets-Annotated</w:t>
      </w:r>
    </w:p>
    <w:p w:rsidR="00064EB7" w:rsidRDefault="00064EB7">
      <w:pPr>
        <w:rPr>
          <w:rFonts w:cs="Arial"/>
          <w:b/>
          <w:bCs/>
          <w:sz w:val="26"/>
          <w:szCs w:val="26"/>
          <w:lang w:bidi="ar-SA"/>
        </w:rPr>
      </w:pPr>
      <w:r>
        <w:br w:type="page"/>
      </w:r>
    </w:p>
    <w:p w:rsidR="00064EB7" w:rsidRPr="00D4326C" w:rsidRDefault="00064EB7" w:rsidP="00064EB7">
      <w:pPr>
        <w:pStyle w:val="Heading3"/>
      </w:pPr>
      <w:bookmarkStart w:id="21" w:name="_Toc497199135"/>
      <w:r>
        <w:lastRenderedPageBreak/>
        <w:t xml:space="preserve">2017-Jun-14 (Jun-15 UT): </w:t>
      </w:r>
      <w:r w:rsidRPr="002B2B28">
        <w:t xml:space="preserve"> </w:t>
      </w:r>
      <w:r>
        <w:t xml:space="preserve">Jupiter, </w:t>
      </w:r>
      <w:r w:rsidR="00B95179">
        <w:t>Europa and Ganymede</w:t>
      </w:r>
      <w:bookmarkEnd w:id="21"/>
    </w:p>
    <w:p w:rsidR="00064EB7" w:rsidRDefault="00064EB7" w:rsidP="00064EB7">
      <w:pPr>
        <w:rPr>
          <w:color w:val="808080" w:themeColor="background1" w:themeShade="80"/>
          <w:sz w:val="20"/>
          <w:lang w:bidi="ar-SA"/>
        </w:rPr>
      </w:pPr>
      <w:r>
        <w:rPr>
          <w:color w:val="808080" w:themeColor="background1" w:themeShade="80"/>
          <w:sz w:val="20"/>
          <w:lang w:bidi="ar-SA"/>
        </w:rPr>
        <w:t>Last Updated 6/5/2017</w:t>
      </w:r>
    </w:p>
    <w:p w:rsidR="00064EB7" w:rsidRDefault="00064EB7" w:rsidP="00064EB7">
      <w:pPr>
        <w:rPr>
          <w:color w:val="808080" w:themeColor="background1" w:themeShade="80"/>
          <w:sz w:val="20"/>
          <w:lang w:bidi="ar-SA"/>
        </w:rPr>
      </w:pPr>
    </w:p>
    <w:p w:rsidR="00064EB7" w:rsidRPr="007D34F3" w:rsidRDefault="00B95179" w:rsidP="00064EB7">
      <w:pPr>
        <w:rPr>
          <w:color w:val="FF0000"/>
        </w:rPr>
      </w:pPr>
      <w:r>
        <w:t xml:space="preserve">First time with new Dell Inspiron 13.  Worked very well. Upgraded </w:t>
      </w:r>
      <w:proofErr w:type="spellStart"/>
      <w:r>
        <w:t>SharpCap</w:t>
      </w:r>
      <w:proofErr w:type="spellEnd"/>
      <w:r>
        <w:t xml:space="preserve"> 3.X wanted to take LX videos and save as a sequence of PNGs. Not sure how to get past that right now.</w:t>
      </w:r>
      <w:r w:rsidR="00E9582B">
        <w:t xml:space="preserve"> </w:t>
      </w:r>
      <w:r w:rsidR="00E9582B" w:rsidRPr="007D34F3">
        <w:rPr>
          <w:color w:val="FF0000"/>
        </w:rPr>
        <w:t xml:space="preserve">Aha, I can use </w:t>
      </w:r>
      <w:proofErr w:type="spellStart"/>
      <w:r w:rsidR="00E9582B" w:rsidRPr="007D34F3">
        <w:rPr>
          <w:color w:val="FF0000"/>
        </w:rPr>
        <w:t>MaximDL</w:t>
      </w:r>
      <w:proofErr w:type="spellEnd"/>
      <w:r w:rsidR="00E9582B" w:rsidRPr="007D34F3">
        <w:rPr>
          <w:color w:val="FF0000"/>
        </w:rPr>
        <w:t xml:space="preserve"> to make AVI files from the individual PNGs.  I tried it and then stacked the AVI successfully in </w:t>
      </w:r>
      <w:proofErr w:type="spellStart"/>
      <w:r w:rsidR="00E9582B" w:rsidRPr="007D34F3">
        <w:rPr>
          <w:color w:val="FF0000"/>
        </w:rPr>
        <w:t>Registax</w:t>
      </w:r>
      <w:proofErr w:type="spellEnd"/>
      <w:r w:rsidR="00E9582B" w:rsidRPr="007D34F3">
        <w:rPr>
          <w:color w:val="FF0000"/>
        </w:rPr>
        <w:t>.</w:t>
      </w:r>
    </w:p>
    <w:p w:rsidR="00B95179" w:rsidRDefault="00B95179" w:rsidP="00064EB7"/>
    <w:p w:rsidR="00B95179" w:rsidRPr="009164B7" w:rsidRDefault="00B95179" w:rsidP="00064EB7"/>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64EB7" w:rsidRPr="004174E0" w:rsidTr="00A71FC8">
        <w:trPr>
          <w:jc w:val="center"/>
        </w:trPr>
        <w:tc>
          <w:tcPr>
            <w:tcW w:w="4680" w:type="dxa"/>
            <w:shd w:val="clear" w:color="auto" w:fill="000000"/>
            <w:vAlign w:val="center"/>
          </w:tcPr>
          <w:p w:rsidR="00064EB7" w:rsidRDefault="00B95179" w:rsidP="00A71FC8">
            <w:pPr>
              <w:jc w:val="center"/>
              <w:rPr>
                <w:noProof/>
                <w:color w:val="808080" w:themeColor="background1" w:themeShade="80"/>
                <w:sz w:val="20"/>
                <w:lang w:bidi="ar-SA"/>
              </w:rPr>
            </w:pPr>
            <w:r>
              <w:rPr>
                <w:noProof/>
              </w:rPr>
              <w:drawing>
                <wp:inline distT="0" distB="0" distL="0" distR="0">
                  <wp:extent cx="2589530" cy="2589530"/>
                  <wp:effectExtent l="0" t="0" r="0" b="0"/>
                  <wp:docPr id="526" name="Picture 526" descr="C:\Users\Steven Hill\AppData\Local\Microsoft\Windows\INetCache\Content.Word\2017-06-15-0319_8-Hill-Jupiter-RGB-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ven Hill\AppData\Local\Microsoft\Windows\INetCache\Content.Word\2017-06-15-0319_8-Hill-Jupiter-RGB-Wavelets.jp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89530" cy="2589530"/>
                          </a:xfrm>
                          <a:prstGeom prst="rect">
                            <a:avLst/>
                          </a:prstGeom>
                          <a:noFill/>
                          <a:ln>
                            <a:noFill/>
                          </a:ln>
                        </pic:spPr>
                      </pic:pic>
                    </a:graphicData>
                  </a:graphic>
                </wp:inline>
              </w:drawing>
            </w:r>
          </w:p>
        </w:tc>
        <w:tc>
          <w:tcPr>
            <w:tcW w:w="4680" w:type="dxa"/>
            <w:shd w:val="clear" w:color="auto" w:fill="000000"/>
          </w:tcPr>
          <w:p w:rsidR="00064EB7" w:rsidRPr="004174E0" w:rsidRDefault="00C51E2C" w:rsidP="00A71FC8">
            <w:pPr>
              <w:jc w:val="center"/>
              <w:rPr>
                <w:sz w:val="20"/>
                <w:lang w:bidi="ar-SA"/>
              </w:rPr>
            </w:pPr>
            <w:r>
              <w:rPr>
                <w:noProof/>
              </w:rPr>
              <w:drawing>
                <wp:inline distT="0" distB="0" distL="0" distR="0">
                  <wp:extent cx="2589530" cy="2589530"/>
                  <wp:effectExtent l="0" t="0" r="0" b="0"/>
                  <wp:docPr id="527" name="Picture 527" descr="C:\Users\Steven Hill\AppData\Local\Microsoft\Windows\INetCache\Content.Word\2017-06-15-0325_7-Hill-Jupiter-807-685-RED-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teven Hill\AppData\Local\Microsoft\Windows\INetCache\Content.Word\2017-06-15-0325_7-Hill-Jupiter-807-685-RED-Wavelets.jp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589530" cy="2589530"/>
                          </a:xfrm>
                          <a:prstGeom prst="rect">
                            <a:avLst/>
                          </a:prstGeom>
                          <a:noFill/>
                          <a:ln>
                            <a:noFill/>
                          </a:ln>
                        </pic:spPr>
                      </pic:pic>
                    </a:graphicData>
                  </a:graphic>
                </wp:inline>
              </w:drawing>
            </w:r>
          </w:p>
        </w:tc>
      </w:tr>
      <w:tr w:rsidR="00064EB7" w:rsidRPr="00EE3E4F" w:rsidTr="00A71FC8">
        <w:trPr>
          <w:jc w:val="center"/>
        </w:trPr>
        <w:tc>
          <w:tcPr>
            <w:tcW w:w="4680" w:type="dxa"/>
            <w:shd w:val="clear" w:color="auto" w:fill="000000"/>
          </w:tcPr>
          <w:p w:rsidR="00064EB7" w:rsidRPr="00EE3E4F" w:rsidRDefault="006A2256" w:rsidP="00A71FC8">
            <w:pPr>
              <w:jc w:val="center"/>
              <w:rPr>
                <w:sz w:val="20"/>
                <w:lang w:bidi="ar-SA"/>
              </w:rPr>
            </w:pPr>
            <w:r w:rsidRPr="006A2256">
              <w:rPr>
                <w:sz w:val="20"/>
                <w:lang w:bidi="ar-SA"/>
              </w:rPr>
              <w:t>2017-06-15-0319_8-Hill-Jupiter-RGB-Wavelets</w:t>
            </w:r>
            <w:r>
              <w:rPr>
                <w:sz w:val="20"/>
                <w:lang w:bidi="ar-SA"/>
              </w:rPr>
              <w:t>.jpg</w:t>
            </w:r>
          </w:p>
        </w:tc>
        <w:tc>
          <w:tcPr>
            <w:tcW w:w="4680" w:type="dxa"/>
            <w:shd w:val="clear" w:color="auto" w:fill="000000"/>
          </w:tcPr>
          <w:p w:rsidR="00064EB7" w:rsidRPr="00EE3E4F" w:rsidRDefault="00C51E2C" w:rsidP="00A71FC8">
            <w:pPr>
              <w:jc w:val="center"/>
              <w:rPr>
                <w:sz w:val="20"/>
                <w:lang w:bidi="ar-SA"/>
              </w:rPr>
            </w:pPr>
            <w:r w:rsidRPr="00C51E2C">
              <w:rPr>
                <w:sz w:val="20"/>
                <w:lang w:bidi="ar-SA"/>
              </w:rPr>
              <w:t>2017-06-15-0325_7-Hill-Jupiter-807-685-RED-Wavelets</w:t>
            </w:r>
            <w:r>
              <w:rPr>
                <w:sz w:val="20"/>
                <w:lang w:bidi="ar-SA"/>
              </w:rPr>
              <w:t>.jpg</w:t>
            </w:r>
          </w:p>
        </w:tc>
      </w:tr>
      <w:tr w:rsidR="00064EB7" w:rsidRPr="004174E0" w:rsidTr="00A71FC8">
        <w:trPr>
          <w:jc w:val="center"/>
        </w:trPr>
        <w:tc>
          <w:tcPr>
            <w:tcW w:w="4680" w:type="dxa"/>
            <w:shd w:val="clear" w:color="auto" w:fill="000000"/>
            <w:vAlign w:val="center"/>
          </w:tcPr>
          <w:p w:rsidR="00064EB7" w:rsidRDefault="006A2256" w:rsidP="00A71FC8">
            <w:pPr>
              <w:jc w:val="center"/>
              <w:rPr>
                <w:noProof/>
                <w:color w:val="808080" w:themeColor="background1" w:themeShade="80"/>
                <w:sz w:val="20"/>
                <w:lang w:bidi="ar-SA"/>
              </w:rPr>
            </w:pPr>
            <w:r>
              <w:rPr>
                <w:noProof/>
              </w:rPr>
              <w:drawing>
                <wp:inline distT="0" distB="0" distL="0" distR="0">
                  <wp:extent cx="2589530" cy="2589530"/>
                  <wp:effectExtent l="0" t="0" r="0" b="0"/>
                  <wp:docPr id="528" name="Picture 528" descr="C:\Users\Steven Hill\AppData\Local\Microsoft\Windows\INetCache\Content.Word\2017-06-15-0337_9-Hill-Jupiter-CH4-GRN-NUV-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ven Hill\AppData\Local\Microsoft\Windows\INetCache\Content.Word\2017-06-15-0337_9-Hill-Jupiter-CH4-GRN-NUV-Wavelets.jp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589530" cy="2589530"/>
                          </a:xfrm>
                          <a:prstGeom prst="rect">
                            <a:avLst/>
                          </a:prstGeom>
                          <a:noFill/>
                          <a:ln>
                            <a:noFill/>
                          </a:ln>
                        </pic:spPr>
                      </pic:pic>
                    </a:graphicData>
                  </a:graphic>
                </wp:inline>
              </w:drawing>
            </w:r>
          </w:p>
        </w:tc>
        <w:tc>
          <w:tcPr>
            <w:tcW w:w="4680" w:type="dxa"/>
            <w:shd w:val="clear" w:color="auto" w:fill="000000"/>
          </w:tcPr>
          <w:p w:rsidR="00064EB7" w:rsidRPr="004174E0" w:rsidRDefault="006A2256" w:rsidP="00A71FC8">
            <w:pPr>
              <w:jc w:val="center"/>
              <w:rPr>
                <w:sz w:val="20"/>
                <w:lang w:bidi="ar-SA"/>
              </w:rPr>
            </w:pPr>
            <w:r>
              <w:rPr>
                <w:noProof/>
              </w:rPr>
              <w:drawing>
                <wp:inline distT="0" distB="0" distL="0" distR="0">
                  <wp:extent cx="2589530" cy="2589530"/>
                  <wp:effectExtent l="0" t="0" r="0" b="0"/>
                  <wp:docPr id="529" name="Picture 529" descr="C:\Users\Steven Hill\AppData\Local\Microsoft\Windows\INetCache\Content.Word\2017-06-15-0334_0-Hill-Jupiter-807-GRN-NUV-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teven Hill\AppData\Local\Microsoft\Windows\INetCache\Content.Word\2017-06-15-0334_0-Hill-Jupiter-807-GRN-NUV-Wavelets.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589530" cy="2589530"/>
                          </a:xfrm>
                          <a:prstGeom prst="rect">
                            <a:avLst/>
                          </a:prstGeom>
                          <a:noFill/>
                          <a:ln>
                            <a:noFill/>
                          </a:ln>
                        </pic:spPr>
                      </pic:pic>
                    </a:graphicData>
                  </a:graphic>
                </wp:inline>
              </w:drawing>
            </w:r>
          </w:p>
        </w:tc>
      </w:tr>
      <w:tr w:rsidR="00064EB7" w:rsidRPr="00EE3E4F" w:rsidTr="00A71FC8">
        <w:trPr>
          <w:jc w:val="center"/>
        </w:trPr>
        <w:tc>
          <w:tcPr>
            <w:tcW w:w="4680" w:type="dxa"/>
            <w:shd w:val="clear" w:color="auto" w:fill="000000"/>
          </w:tcPr>
          <w:p w:rsidR="00064EB7" w:rsidRPr="00EE3E4F" w:rsidRDefault="006A2256" w:rsidP="00A71FC8">
            <w:pPr>
              <w:jc w:val="center"/>
              <w:rPr>
                <w:sz w:val="20"/>
                <w:lang w:bidi="ar-SA"/>
              </w:rPr>
            </w:pPr>
            <w:r w:rsidRPr="006A2256">
              <w:rPr>
                <w:sz w:val="20"/>
                <w:lang w:bidi="ar-SA"/>
              </w:rPr>
              <w:t>2017-06-15-0337_9-Hill-Jupiter-CH4-GRN-NUV-Wavelets</w:t>
            </w:r>
            <w:r>
              <w:rPr>
                <w:sz w:val="20"/>
                <w:lang w:bidi="ar-SA"/>
              </w:rPr>
              <w:t>.jpg</w:t>
            </w:r>
          </w:p>
        </w:tc>
        <w:tc>
          <w:tcPr>
            <w:tcW w:w="4680" w:type="dxa"/>
            <w:shd w:val="clear" w:color="auto" w:fill="000000"/>
          </w:tcPr>
          <w:p w:rsidR="00064EB7" w:rsidRPr="00EE3E4F" w:rsidRDefault="00AC287A" w:rsidP="00A71FC8">
            <w:pPr>
              <w:jc w:val="center"/>
              <w:rPr>
                <w:sz w:val="20"/>
                <w:lang w:bidi="ar-SA"/>
              </w:rPr>
            </w:pPr>
            <w:r w:rsidRPr="00AC287A">
              <w:rPr>
                <w:sz w:val="20"/>
                <w:lang w:bidi="ar-SA"/>
              </w:rPr>
              <w:t>2017-06-15-0334_0-Hill-Jupiter-807-GRN-NUV-Wavelets</w:t>
            </w:r>
          </w:p>
        </w:tc>
      </w:tr>
    </w:tbl>
    <w:p w:rsidR="00064EB7" w:rsidRDefault="00064EB7" w:rsidP="00064EB7"/>
    <w:p w:rsidR="004A772B" w:rsidRDefault="004A772B"/>
    <w:p w:rsidR="004A772B" w:rsidRDefault="004A772B">
      <w:r>
        <w:rPr>
          <w:noProof/>
        </w:rPr>
        <w:lastRenderedPageBreak/>
        <w:drawing>
          <wp:inline distT="0" distB="0" distL="0" distR="0">
            <wp:extent cx="2592070" cy="2592070"/>
            <wp:effectExtent l="0" t="0" r="0" b="0"/>
            <wp:docPr id="536" name="Picture 536" descr="C:\Users\Steven Hill\AppData\Local\Microsoft\Windows\INetCache\Content.Word\2017-06-15-0319_8-Hill-Jupiter-RGB-Wavelets-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Steven Hill\AppData\Local\Microsoft\Windows\INetCache\Content.Word\2017-06-15-0319_8-Hill-Jupiter-RGB-Wavelets-Annotated.jp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592070" cy="2592070"/>
                    </a:xfrm>
                    <a:prstGeom prst="rect">
                      <a:avLst/>
                    </a:prstGeom>
                    <a:noFill/>
                    <a:ln>
                      <a:noFill/>
                    </a:ln>
                  </pic:spPr>
                </pic:pic>
              </a:graphicData>
            </a:graphic>
          </wp:inline>
        </w:drawing>
      </w:r>
    </w:p>
    <w:p w:rsidR="004A772B" w:rsidRDefault="004A772B">
      <w:r w:rsidRPr="004A772B">
        <w:t>2017-06-15-0319_8-Hill-Jupiter-RGB-Wavelets-Annotated</w:t>
      </w:r>
      <w:r>
        <w:t>.jpg</w:t>
      </w:r>
    </w:p>
    <w:p w:rsidR="0022092A" w:rsidRDefault="0022092A"/>
    <w:p w:rsidR="00064EB7" w:rsidRDefault="00064EB7">
      <w:pPr>
        <w:rPr>
          <w:rFonts w:cs="Arial"/>
          <w:b/>
          <w:bCs/>
          <w:sz w:val="26"/>
          <w:szCs w:val="26"/>
          <w:lang w:bidi="ar-SA"/>
        </w:rPr>
      </w:pPr>
      <w:r>
        <w:br w:type="page"/>
      </w:r>
    </w:p>
    <w:p w:rsidR="00064EB7" w:rsidRPr="00D4326C" w:rsidRDefault="00064EB7" w:rsidP="00064EB7">
      <w:pPr>
        <w:pStyle w:val="Heading3"/>
      </w:pPr>
      <w:bookmarkStart w:id="22" w:name="_Toc497199136"/>
      <w:r>
        <w:lastRenderedPageBreak/>
        <w:t xml:space="preserve">2017-Jun-15 (Jun-16 UT): </w:t>
      </w:r>
      <w:r w:rsidRPr="002B2B28">
        <w:t xml:space="preserve"> </w:t>
      </w:r>
      <w:r>
        <w:t>Jupiter, Saturn</w:t>
      </w:r>
      <w:bookmarkEnd w:id="22"/>
    </w:p>
    <w:p w:rsidR="00064EB7" w:rsidRDefault="00064EB7" w:rsidP="00064EB7">
      <w:pPr>
        <w:rPr>
          <w:color w:val="808080" w:themeColor="background1" w:themeShade="80"/>
          <w:sz w:val="20"/>
          <w:lang w:bidi="ar-SA"/>
        </w:rPr>
      </w:pPr>
      <w:r>
        <w:rPr>
          <w:color w:val="808080" w:themeColor="background1" w:themeShade="80"/>
          <w:sz w:val="20"/>
          <w:lang w:bidi="ar-SA"/>
        </w:rPr>
        <w:t>Last Updated 6/5/2017</w:t>
      </w:r>
    </w:p>
    <w:p w:rsidR="00064EB7" w:rsidRDefault="00064EB7" w:rsidP="00064EB7">
      <w:pPr>
        <w:rPr>
          <w:color w:val="808080" w:themeColor="background1" w:themeShade="80"/>
          <w:sz w:val="20"/>
          <w:lang w:bidi="ar-SA"/>
        </w:rPr>
      </w:pPr>
    </w:p>
    <w:p w:rsidR="00064EB7" w:rsidRPr="009164B7" w:rsidRDefault="00064EB7" w:rsidP="00064EB7">
      <w:r>
        <w:t>Very steady seeing (4.5/5!?) and very good transparency. Linear gamma on CH4 and NUV.</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64EB7" w:rsidRPr="004174E0" w:rsidTr="00A71FC8">
        <w:trPr>
          <w:jc w:val="center"/>
        </w:trPr>
        <w:tc>
          <w:tcPr>
            <w:tcW w:w="4680" w:type="dxa"/>
            <w:shd w:val="clear" w:color="auto" w:fill="000000"/>
            <w:vAlign w:val="center"/>
          </w:tcPr>
          <w:p w:rsidR="00064EB7" w:rsidRDefault="0022092A" w:rsidP="00A71FC8">
            <w:pPr>
              <w:jc w:val="center"/>
              <w:rPr>
                <w:noProof/>
                <w:color w:val="808080" w:themeColor="background1" w:themeShade="80"/>
                <w:sz w:val="20"/>
                <w:lang w:bidi="ar-SA"/>
              </w:rPr>
            </w:pPr>
            <w:r>
              <w:rPr>
                <w:noProof/>
              </w:rPr>
              <w:drawing>
                <wp:inline distT="0" distB="0" distL="0" distR="0">
                  <wp:extent cx="2592070" cy="2592070"/>
                  <wp:effectExtent l="0" t="0" r="0" b="0"/>
                  <wp:docPr id="537" name="Picture 537" descr="C:\Users\Steven Hill\AppData\Local\Microsoft\Windows\INetCache\Content.Word\2017-06-16-0423_9-Hill-Jupiter-Composit-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teven Hill\AppData\Local\Microsoft\Windows\INetCache\Content.Word\2017-06-16-0423_9-Hill-Jupiter-Composit-Wavelets.jp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592070" cy="2592070"/>
                          </a:xfrm>
                          <a:prstGeom prst="rect">
                            <a:avLst/>
                          </a:prstGeom>
                          <a:noFill/>
                          <a:ln>
                            <a:noFill/>
                          </a:ln>
                        </pic:spPr>
                      </pic:pic>
                    </a:graphicData>
                  </a:graphic>
                </wp:inline>
              </w:drawing>
            </w:r>
          </w:p>
        </w:tc>
        <w:tc>
          <w:tcPr>
            <w:tcW w:w="4680" w:type="dxa"/>
            <w:shd w:val="clear" w:color="auto" w:fill="000000"/>
          </w:tcPr>
          <w:p w:rsidR="00064EB7" w:rsidRPr="004174E0" w:rsidRDefault="00EC250C" w:rsidP="00A71FC8">
            <w:pPr>
              <w:jc w:val="center"/>
              <w:rPr>
                <w:sz w:val="20"/>
                <w:lang w:bidi="ar-SA"/>
              </w:rPr>
            </w:pPr>
            <w:r>
              <w:rPr>
                <w:noProof/>
              </w:rPr>
              <w:drawing>
                <wp:inline distT="0" distB="0" distL="0" distR="0">
                  <wp:extent cx="2592070" cy="2592070"/>
                  <wp:effectExtent l="0" t="0" r="0" b="0"/>
                  <wp:docPr id="541" name="Picture 541" descr="C:\Users\Steven Hill\AppData\Local\Microsoft\Windows\INetCache\Content.Word\2017-06-16-0428_9-Hill-Jupiter-807-685-RED-Composite-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Steven Hill\AppData\Local\Microsoft\Windows\INetCache\Content.Word\2017-06-16-0428_9-Hill-Jupiter-807-685-RED-Composite-Wavelets.pn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592070" cy="2592070"/>
                          </a:xfrm>
                          <a:prstGeom prst="rect">
                            <a:avLst/>
                          </a:prstGeom>
                          <a:noFill/>
                          <a:ln>
                            <a:noFill/>
                          </a:ln>
                        </pic:spPr>
                      </pic:pic>
                    </a:graphicData>
                  </a:graphic>
                </wp:inline>
              </w:drawing>
            </w:r>
          </w:p>
        </w:tc>
      </w:tr>
      <w:tr w:rsidR="00064EB7" w:rsidRPr="00EE3E4F" w:rsidTr="00A71FC8">
        <w:trPr>
          <w:jc w:val="center"/>
        </w:trPr>
        <w:tc>
          <w:tcPr>
            <w:tcW w:w="4680" w:type="dxa"/>
            <w:shd w:val="clear" w:color="auto" w:fill="000000"/>
          </w:tcPr>
          <w:p w:rsidR="00064EB7" w:rsidRPr="00EE3E4F" w:rsidRDefault="0022092A" w:rsidP="00A71FC8">
            <w:pPr>
              <w:jc w:val="center"/>
              <w:rPr>
                <w:sz w:val="20"/>
                <w:lang w:bidi="ar-SA"/>
              </w:rPr>
            </w:pPr>
            <w:r w:rsidRPr="0022092A">
              <w:rPr>
                <w:sz w:val="20"/>
                <w:lang w:bidi="ar-SA"/>
              </w:rPr>
              <w:t>2017-06-16-0423_9-Hill-Jupiter-Composit-Wavelets</w:t>
            </w:r>
            <w:r>
              <w:rPr>
                <w:sz w:val="20"/>
                <w:lang w:bidi="ar-SA"/>
              </w:rPr>
              <w:t>.jpg</w:t>
            </w:r>
          </w:p>
        </w:tc>
        <w:tc>
          <w:tcPr>
            <w:tcW w:w="4680" w:type="dxa"/>
            <w:shd w:val="clear" w:color="auto" w:fill="000000"/>
          </w:tcPr>
          <w:p w:rsidR="00064EB7" w:rsidRPr="00EE3E4F" w:rsidRDefault="00EC250C" w:rsidP="00A71FC8">
            <w:pPr>
              <w:jc w:val="center"/>
              <w:rPr>
                <w:sz w:val="20"/>
                <w:lang w:bidi="ar-SA"/>
              </w:rPr>
            </w:pPr>
            <w:r w:rsidRPr="00EC250C">
              <w:rPr>
                <w:sz w:val="20"/>
                <w:lang w:bidi="ar-SA"/>
              </w:rPr>
              <w:t>2017-06-16-0428_9-Hill-Jupiter-807-685-RED-Composite-Wavelets</w:t>
            </w:r>
            <w:r>
              <w:rPr>
                <w:sz w:val="20"/>
                <w:lang w:bidi="ar-SA"/>
              </w:rPr>
              <w:t>.jpg</w:t>
            </w:r>
          </w:p>
        </w:tc>
      </w:tr>
      <w:tr w:rsidR="00064EB7" w:rsidRPr="004174E0" w:rsidTr="00A71FC8">
        <w:trPr>
          <w:jc w:val="center"/>
        </w:trPr>
        <w:tc>
          <w:tcPr>
            <w:tcW w:w="4680" w:type="dxa"/>
            <w:shd w:val="clear" w:color="auto" w:fill="000000"/>
            <w:vAlign w:val="center"/>
          </w:tcPr>
          <w:p w:rsidR="00064EB7" w:rsidRDefault="00325B19" w:rsidP="00A71FC8">
            <w:pPr>
              <w:jc w:val="center"/>
              <w:rPr>
                <w:noProof/>
                <w:color w:val="808080" w:themeColor="background1" w:themeShade="80"/>
                <w:sz w:val="20"/>
                <w:lang w:bidi="ar-SA"/>
              </w:rPr>
            </w:pPr>
            <w:r>
              <w:rPr>
                <w:noProof/>
              </w:rPr>
              <w:drawing>
                <wp:inline distT="0" distB="0" distL="0" distR="0">
                  <wp:extent cx="2592070" cy="2592070"/>
                  <wp:effectExtent l="0" t="0" r="0" b="0"/>
                  <wp:docPr id="543" name="Picture 543" descr="C:\Users\Steven Hill\AppData\Local\Microsoft\Windows\INetCache\Content.Word\2017-06-16-0437_1-Hill-Jupiter-889-GRN-NUV-Composite-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Steven Hill\AppData\Local\Microsoft\Windows\INetCache\Content.Word\2017-06-16-0437_1-Hill-Jupiter-889-GRN-NUV-Composite-Wavelets.jp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592070" cy="2592070"/>
                          </a:xfrm>
                          <a:prstGeom prst="rect">
                            <a:avLst/>
                          </a:prstGeom>
                          <a:noFill/>
                          <a:ln>
                            <a:noFill/>
                          </a:ln>
                        </pic:spPr>
                      </pic:pic>
                    </a:graphicData>
                  </a:graphic>
                </wp:inline>
              </w:drawing>
            </w:r>
          </w:p>
        </w:tc>
        <w:tc>
          <w:tcPr>
            <w:tcW w:w="4680" w:type="dxa"/>
            <w:shd w:val="clear" w:color="auto" w:fill="000000"/>
          </w:tcPr>
          <w:p w:rsidR="00064EB7" w:rsidRPr="004174E0" w:rsidRDefault="000B665F" w:rsidP="00A71FC8">
            <w:pPr>
              <w:jc w:val="center"/>
              <w:rPr>
                <w:sz w:val="20"/>
                <w:lang w:bidi="ar-SA"/>
              </w:rPr>
            </w:pPr>
            <w:r>
              <w:rPr>
                <w:noProof/>
              </w:rPr>
              <w:drawing>
                <wp:inline distT="0" distB="0" distL="0" distR="0">
                  <wp:extent cx="2592070" cy="2592070"/>
                  <wp:effectExtent l="0" t="0" r="0" b="0"/>
                  <wp:docPr id="544" name="Picture 544" descr="C:\Users\Steven Hill\AppData\Local\Microsoft\Windows\INetCache\Content.Word\2017-06-16-0434_4-Hill-Jupiter-807-GRN-NUV-Composite-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Steven Hill\AppData\Local\Microsoft\Windows\INetCache\Content.Word\2017-06-16-0434_4-Hill-Jupiter-807-GRN-NUV-Composite-Wavelets.jpg"/>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592070" cy="2592070"/>
                          </a:xfrm>
                          <a:prstGeom prst="rect">
                            <a:avLst/>
                          </a:prstGeom>
                          <a:noFill/>
                          <a:ln>
                            <a:noFill/>
                          </a:ln>
                        </pic:spPr>
                      </pic:pic>
                    </a:graphicData>
                  </a:graphic>
                </wp:inline>
              </w:drawing>
            </w:r>
          </w:p>
        </w:tc>
      </w:tr>
      <w:tr w:rsidR="00064EB7" w:rsidRPr="00EE3E4F" w:rsidTr="00A71FC8">
        <w:trPr>
          <w:jc w:val="center"/>
        </w:trPr>
        <w:tc>
          <w:tcPr>
            <w:tcW w:w="4680" w:type="dxa"/>
            <w:shd w:val="clear" w:color="auto" w:fill="000000"/>
          </w:tcPr>
          <w:p w:rsidR="00064EB7" w:rsidRPr="00EE3E4F" w:rsidRDefault="00325B19" w:rsidP="00A71FC8">
            <w:pPr>
              <w:jc w:val="center"/>
              <w:rPr>
                <w:sz w:val="20"/>
                <w:lang w:bidi="ar-SA"/>
              </w:rPr>
            </w:pPr>
            <w:r w:rsidRPr="00325B19">
              <w:rPr>
                <w:sz w:val="20"/>
                <w:lang w:bidi="ar-SA"/>
              </w:rPr>
              <w:t>2017-06-16-0437_1-Hill-Jupiter-889-GRN-NUV-Composite-Wavelets</w:t>
            </w:r>
            <w:r>
              <w:rPr>
                <w:sz w:val="20"/>
                <w:lang w:bidi="ar-SA"/>
              </w:rPr>
              <w:t>.jpg</w:t>
            </w:r>
          </w:p>
        </w:tc>
        <w:tc>
          <w:tcPr>
            <w:tcW w:w="4680" w:type="dxa"/>
            <w:shd w:val="clear" w:color="auto" w:fill="000000"/>
          </w:tcPr>
          <w:p w:rsidR="00064EB7" w:rsidRPr="00EE3E4F" w:rsidRDefault="00052D6C" w:rsidP="00A71FC8">
            <w:pPr>
              <w:jc w:val="center"/>
              <w:rPr>
                <w:sz w:val="20"/>
                <w:lang w:bidi="ar-SA"/>
              </w:rPr>
            </w:pPr>
            <w:r w:rsidRPr="00052D6C">
              <w:rPr>
                <w:sz w:val="20"/>
                <w:lang w:bidi="ar-SA"/>
              </w:rPr>
              <w:t>2017-06-16-0434_4-Hill-Jupiter-807-GRN-NUV-Composite-Wavelets</w:t>
            </w:r>
          </w:p>
        </w:tc>
      </w:tr>
      <w:tr w:rsidR="00E61843" w:rsidRPr="00EE3E4F" w:rsidTr="00A71FC8">
        <w:trPr>
          <w:jc w:val="center"/>
        </w:trPr>
        <w:tc>
          <w:tcPr>
            <w:tcW w:w="4680" w:type="dxa"/>
            <w:shd w:val="clear" w:color="auto" w:fill="000000"/>
          </w:tcPr>
          <w:p w:rsidR="00E61843" w:rsidRPr="00325B19" w:rsidRDefault="00E61843" w:rsidP="00A71FC8">
            <w:pPr>
              <w:jc w:val="center"/>
              <w:rPr>
                <w:sz w:val="20"/>
                <w:lang w:bidi="ar-SA"/>
              </w:rPr>
            </w:pPr>
          </w:p>
        </w:tc>
        <w:tc>
          <w:tcPr>
            <w:tcW w:w="4680" w:type="dxa"/>
            <w:shd w:val="clear" w:color="auto" w:fill="000000"/>
          </w:tcPr>
          <w:p w:rsidR="00E61843" w:rsidRPr="00052D6C" w:rsidRDefault="00E61843" w:rsidP="00A71FC8">
            <w:pPr>
              <w:jc w:val="center"/>
              <w:rPr>
                <w:sz w:val="20"/>
                <w:lang w:bidi="ar-SA"/>
              </w:rPr>
            </w:pPr>
          </w:p>
        </w:tc>
      </w:tr>
    </w:tbl>
    <w:p w:rsidR="00064EB7" w:rsidRDefault="00064EB7" w:rsidP="00E61843"/>
    <w:p w:rsidR="00E61843" w:rsidRPr="0040382E" w:rsidRDefault="00953076" w:rsidP="00E61843">
      <w:pPr>
        <w:rPr>
          <w:color w:val="FF0000"/>
        </w:rPr>
      </w:pPr>
      <w:r w:rsidRPr="0040382E">
        <w:rPr>
          <w:color w:val="FF0000"/>
        </w:rPr>
        <w:t>NOTE: I NEED TO RECONCILE THE TIME TAGGING IN 889CH4 FILENAMES WITH THE MID-EXPOSURE TIMES.</w:t>
      </w:r>
      <w:r w:rsidR="0040382E" w:rsidRPr="0040382E">
        <w:rPr>
          <w:color w:val="FF0000"/>
        </w:rPr>
        <w:t xml:space="preserve"> AND, THEN I NEED TO REDO FALSE COLOR RGB IMAGES USING 889CH4.</w:t>
      </w:r>
    </w:p>
    <w:p w:rsidR="00946F21" w:rsidRDefault="0022092A" w:rsidP="00E61843">
      <w:r>
        <w:rPr>
          <w:noProof/>
        </w:rPr>
        <w:lastRenderedPageBreak/>
        <w:drawing>
          <wp:inline distT="0" distB="0" distL="0" distR="0">
            <wp:extent cx="2592070" cy="2592070"/>
            <wp:effectExtent l="0" t="0" r="0" b="0"/>
            <wp:docPr id="538" name="Picture 538" descr="C:\Users\Steven Hill\AppData\Local\Microsoft\Windows\INetCache\Content.Word\2017-06-16-0423_9-Hill-Jupiter-Composit-Wavelets-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Steven Hill\AppData\Local\Microsoft\Windows\INetCache\Content.Word\2017-06-16-0423_9-Hill-Jupiter-Composit-Wavelets-Annotated.jp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592070" cy="2592070"/>
                    </a:xfrm>
                    <a:prstGeom prst="rect">
                      <a:avLst/>
                    </a:prstGeom>
                    <a:noFill/>
                    <a:ln>
                      <a:noFill/>
                    </a:ln>
                  </pic:spPr>
                </pic:pic>
              </a:graphicData>
            </a:graphic>
          </wp:inline>
        </w:drawing>
      </w:r>
    </w:p>
    <w:p w:rsidR="00E61843" w:rsidRDefault="00E61843" w:rsidP="00E61843"/>
    <w:p w:rsidR="00E61843" w:rsidRDefault="00E61843" w:rsidP="00E61843"/>
    <w:p w:rsidR="0022092A" w:rsidRDefault="0022092A" w:rsidP="00E61843">
      <w:pPr>
        <w:rPr>
          <w:lang w:bidi="ar-SA"/>
        </w:rPr>
      </w:pPr>
      <w:r w:rsidRPr="0022092A">
        <w:rPr>
          <w:lang w:bidi="ar-SA"/>
        </w:rPr>
        <w:t>2017-06-16-0423_9-Hill-Jupiter-Composit-Wavelets-Annotated</w:t>
      </w:r>
      <w:r>
        <w:rPr>
          <w:lang w:bidi="ar-SA"/>
        </w:rPr>
        <w:t>.jpg</w:t>
      </w:r>
    </w:p>
    <w:p w:rsidR="0022092A" w:rsidRPr="0022092A" w:rsidRDefault="0022092A" w:rsidP="00E61843">
      <w:pPr>
        <w:rPr>
          <w:lang w:bidi="ar-SA"/>
        </w:rPr>
      </w:pPr>
    </w:p>
    <w:p w:rsidR="0022092A" w:rsidRDefault="0022092A" w:rsidP="00E61843">
      <w:pPr>
        <w:rPr>
          <w:lang w:bidi="ar-SA"/>
        </w:rPr>
      </w:pPr>
    </w:p>
    <w:p w:rsidR="0022092A" w:rsidRDefault="00A711C6" w:rsidP="00E61843">
      <w:pPr>
        <w:rPr>
          <w:lang w:bidi="ar-SA"/>
        </w:rPr>
      </w:pPr>
      <w:r>
        <w:rPr>
          <w:noProof/>
        </w:rPr>
        <w:drawing>
          <wp:inline distT="0" distB="0" distL="0" distR="0">
            <wp:extent cx="2715895" cy="2715895"/>
            <wp:effectExtent l="0" t="0" r="0" b="0"/>
            <wp:docPr id="1" name="Picture 1" descr="C:\Users\Steven Hill\AppData\Local\Microsoft\Windows\INetCache\Content.Word\2017-06-16-0519_6-Hill-Saturn-RGB-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ven Hill\AppData\Local\Microsoft\Windows\INetCache\Content.Word\2017-06-16-0519_6-Hill-Saturn-RGB-Wavelets.jp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715895" cy="2715895"/>
                    </a:xfrm>
                    <a:prstGeom prst="rect">
                      <a:avLst/>
                    </a:prstGeom>
                    <a:noFill/>
                    <a:ln>
                      <a:noFill/>
                    </a:ln>
                  </pic:spPr>
                </pic:pic>
              </a:graphicData>
            </a:graphic>
          </wp:inline>
        </w:drawing>
      </w:r>
    </w:p>
    <w:p w:rsidR="00A711C6" w:rsidRDefault="00A711C6" w:rsidP="00E61843">
      <w:pPr>
        <w:rPr>
          <w:lang w:bidi="ar-SA"/>
        </w:rPr>
      </w:pPr>
      <w:r w:rsidRPr="00A711C6">
        <w:rPr>
          <w:lang w:bidi="ar-SA"/>
        </w:rPr>
        <w:t>2017-06-16-0519_6-Hill-Saturn-RGB-Wavelets</w:t>
      </w:r>
      <w:r>
        <w:rPr>
          <w:lang w:bidi="ar-SA"/>
        </w:rPr>
        <w:t>.jpg</w:t>
      </w:r>
    </w:p>
    <w:p w:rsidR="00A711C6" w:rsidRDefault="00A711C6" w:rsidP="00E61843">
      <w:pPr>
        <w:rPr>
          <w:lang w:bidi="ar-SA"/>
        </w:rPr>
      </w:pPr>
    </w:p>
    <w:p w:rsidR="00A711C6" w:rsidRDefault="00A711C6" w:rsidP="00E61843">
      <w:pPr>
        <w:rPr>
          <w:lang w:bidi="ar-SA"/>
        </w:rPr>
      </w:pPr>
    </w:p>
    <w:p w:rsidR="00A93F51" w:rsidRDefault="00A93F51" w:rsidP="00E61843">
      <w:pPr>
        <w:rPr>
          <w:lang w:bidi="ar-SA"/>
        </w:rPr>
      </w:pPr>
    </w:p>
    <w:p w:rsidR="00A93F51" w:rsidRDefault="00A93F51">
      <w:pPr>
        <w:rPr>
          <w:rFonts w:ascii="Arial" w:hAnsi="Arial" w:cs="Arial"/>
          <w:b/>
          <w:bCs/>
          <w:i/>
          <w:iCs/>
          <w:sz w:val="28"/>
          <w:szCs w:val="28"/>
        </w:rPr>
      </w:pPr>
      <w:r>
        <w:br w:type="page"/>
      </w:r>
    </w:p>
    <w:p w:rsidR="00A93F51" w:rsidRDefault="00A93F51" w:rsidP="00A93F51">
      <w:pPr>
        <w:pStyle w:val="Heading2"/>
      </w:pPr>
      <w:bookmarkStart w:id="23" w:name="_Toc497199137"/>
      <w:r>
        <w:lastRenderedPageBreak/>
        <w:t>July</w:t>
      </w:r>
      <w:bookmarkEnd w:id="23"/>
    </w:p>
    <w:p w:rsidR="00A93F51" w:rsidRDefault="00A93F51" w:rsidP="00A93F51">
      <w:pPr>
        <w:pStyle w:val="Heading3"/>
      </w:pPr>
      <w:bookmarkStart w:id="24" w:name="_Toc497199138"/>
      <w:r>
        <w:t>Summer 2017 Planning</w:t>
      </w:r>
      <w:bookmarkEnd w:id="24"/>
    </w:p>
    <w:p w:rsidR="00A93F51" w:rsidRDefault="00A93F51" w:rsidP="00A93F51">
      <w:pPr>
        <w:rPr>
          <w:color w:val="808080" w:themeColor="background1" w:themeShade="80"/>
          <w:sz w:val="20"/>
          <w:lang w:bidi="ar-SA"/>
        </w:rPr>
      </w:pPr>
      <w:r>
        <w:rPr>
          <w:color w:val="808080" w:themeColor="background1" w:themeShade="80"/>
          <w:sz w:val="20"/>
          <w:lang w:bidi="ar-SA"/>
        </w:rPr>
        <w:t>Last Updated 1/23/2017</w:t>
      </w:r>
    </w:p>
    <w:p w:rsidR="00A93F51" w:rsidRDefault="00A93F51" w:rsidP="00A93F51">
      <w:pPr>
        <w:rPr>
          <w:color w:val="808080" w:themeColor="background1" w:themeShade="80"/>
          <w:sz w:val="20"/>
          <w:lang w:bidi="ar-SA"/>
        </w:rPr>
      </w:pPr>
    </w:p>
    <w:p w:rsidR="00A93F51" w:rsidRDefault="00A93F51" w:rsidP="00A93F51"/>
    <w:p w:rsidR="00A93F51" w:rsidRDefault="00A93F51" w:rsidP="0071317D">
      <w:pPr>
        <w:pStyle w:val="ListParagraph"/>
        <w:numPr>
          <w:ilvl w:val="0"/>
          <w:numId w:val="1"/>
        </w:numPr>
      </w:pPr>
      <w:r>
        <w:t>Observations</w:t>
      </w:r>
    </w:p>
    <w:p w:rsidR="00A93F51" w:rsidRDefault="00A93F51" w:rsidP="0071317D">
      <w:pPr>
        <w:pStyle w:val="ListParagraph"/>
        <w:numPr>
          <w:ilvl w:val="1"/>
          <w:numId w:val="1"/>
        </w:numPr>
      </w:pPr>
      <w:r>
        <w:t>Imaging</w:t>
      </w:r>
    </w:p>
    <w:p w:rsidR="00276798" w:rsidRDefault="00276798" w:rsidP="0071317D">
      <w:pPr>
        <w:pStyle w:val="ListParagraph"/>
        <w:numPr>
          <w:ilvl w:val="2"/>
          <w:numId w:val="11"/>
        </w:numPr>
      </w:pPr>
      <w:r>
        <w:t>Eclipse</w:t>
      </w:r>
    </w:p>
    <w:p w:rsidR="00A93F51" w:rsidRDefault="00A93F51" w:rsidP="0071317D">
      <w:pPr>
        <w:pStyle w:val="ListParagraph"/>
        <w:numPr>
          <w:ilvl w:val="2"/>
          <w:numId w:val="14"/>
        </w:numPr>
      </w:pPr>
      <w:r>
        <w:t>M101</w:t>
      </w:r>
    </w:p>
    <w:p w:rsidR="00A93F51" w:rsidRDefault="00A93F51" w:rsidP="0071317D">
      <w:pPr>
        <w:pStyle w:val="ListParagraph"/>
        <w:numPr>
          <w:ilvl w:val="2"/>
          <w:numId w:val="15"/>
        </w:numPr>
      </w:pPr>
      <w:r>
        <w:t>NGC5907</w:t>
      </w:r>
    </w:p>
    <w:p w:rsidR="00A93F51" w:rsidRDefault="00A93F51" w:rsidP="0071317D">
      <w:pPr>
        <w:pStyle w:val="ListParagraph"/>
        <w:numPr>
          <w:ilvl w:val="2"/>
          <w:numId w:val="15"/>
        </w:numPr>
      </w:pPr>
      <w:r>
        <w:t>NGC5985 – Draco Triple</w:t>
      </w:r>
    </w:p>
    <w:p w:rsidR="00A93F51" w:rsidRDefault="00A93F51" w:rsidP="0071317D">
      <w:pPr>
        <w:pStyle w:val="ListParagraph"/>
        <w:numPr>
          <w:ilvl w:val="2"/>
          <w:numId w:val="15"/>
        </w:numPr>
      </w:pPr>
      <w:r>
        <w:t>NGC5905 – Draco Double</w:t>
      </w:r>
    </w:p>
    <w:p w:rsidR="00095A69" w:rsidRDefault="00095A69" w:rsidP="00EA6F44">
      <w:pPr>
        <w:pStyle w:val="ListParagraph"/>
        <w:numPr>
          <w:ilvl w:val="2"/>
          <w:numId w:val="24"/>
        </w:numPr>
      </w:pPr>
      <w:r>
        <w:t>M8 - Lagoon</w:t>
      </w:r>
    </w:p>
    <w:p w:rsidR="00095A69" w:rsidRDefault="00095A69" w:rsidP="00EA6F44">
      <w:pPr>
        <w:pStyle w:val="ListParagraph"/>
        <w:numPr>
          <w:ilvl w:val="2"/>
          <w:numId w:val="24"/>
        </w:numPr>
      </w:pPr>
      <w:r>
        <w:t>M21 - Trifid</w:t>
      </w:r>
    </w:p>
    <w:p w:rsidR="00095A69" w:rsidRDefault="00095A69" w:rsidP="00EA6F44">
      <w:pPr>
        <w:pStyle w:val="ListParagraph"/>
        <w:numPr>
          <w:ilvl w:val="2"/>
          <w:numId w:val="24"/>
        </w:numPr>
      </w:pPr>
      <w:r>
        <w:t>M17 - Swan</w:t>
      </w:r>
    </w:p>
    <w:p w:rsidR="00095A69" w:rsidRDefault="00095A69" w:rsidP="00EA6F44">
      <w:pPr>
        <w:pStyle w:val="ListParagraph"/>
        <w:numPr>
          <w:ilvl w:val="2"/>
          <w:numId w:val="24"/>
        </w:numPr>
      </w:pPr>
      <w:r>
        <w:t>M16 - Eagle</w:t>
      </w:r>
    </w:p>
    <w:p w:rsidR="00A93F51" w:rsidRDefault="00A93F51" w:rsidP="0071317D">
      <w:pPr>
        <w:pStyle w:val="ListParagraph"/>
        <w:numPr>
          <w:ilvl w:val="1"/>
          <w:numId w:val="1"/>
        </w:numPr>
      </w:pPr>
      <w:r>
        <w:t>Video</w:t>
      </w:r>
    </w:p>
    <w:p w:rsidR="00276798" w:rsidRDefault="00276798" w:rsidP="0071317D">
      <w:pPr>
        <w:pStyle w:val="ListParagraph"/>
        <w:numPr>
          <w:ilvl w:val="2"/>
          <w:numId w:val="12"/>
        </w:numPr>
      </w:pPr>
      <w:r>
        <w:t>Eclipse</w:t>
      </w:r>
    </w:p>
    <w:p w:rsidR="00A93F51" w:rsidRDefault="00A93F51" w:rsidP="0071317D">
      <w:pPr>
        <w:pStyle w:val="ListParagraph"/>
        <w:numPr>
          <w:ilvl w:val="2"/>
          <w:numId w:val="13"/>
        </w:numPr>
      </w:pPr>
      <w:r>
        <w:t>Saturn</w:t>
      </w:r>
    </w:p>
    <w:p w:rsidR="00A93F51" w:rsidRDefault="00A93F51" w:rsidP="00EA6F44">
      <w:pPr>
        <w:pStyle w:val="ListParagraph"/>
        <w:numPr>
          <w:ilvl w:val="2"/>
          <w:numId w:val="36"/>
        </w:numPr>
      </w:pPr>
      <w:r>
        <w:t>Cat’s Eye</w:t>
      </w:r>
    </w:p>
    <w:p w:rsidR="00A93F51" w:rsidRDefault="00EA6F44" w:rsidP="00EA6F44">
      <w:pPr>
        <w:pStyle w:val="ListParagraph"/>
        <w:numPr>
          <w:ilvl w:val="2"/>
          <w:numId w:val="30"/>
        </w:numPr>
      </w:pPr>
      <w:r>
        <w:t>17</w:t>
      </w:r>
      <w:r w:rsidR="00A93F51">
        <w:t xml:space="preserve"> Dra</w:t>
      </w:r>
    </w:p>
    <w:p w:rsidR="00EA6F44" w:rsidRDefault="00EA6F44" w:rsidP="00EA6F44">
      <w:pPr>
        <w:pStyle w:val="ListParagraph"/>
        <w:numPr>
          <w:ilvl w:val="2"/>
          <w:numId w:val="37"/>
        </w:numPr>
      </w:pPr>
      <w:r>
        <w:t>Mu Dra</w:t>
      </w:r>
    </w:p>
    <w:p w:rsidR="00A93F51" w:rsidRDefault="00A93F51" w:rsidP="00EA6F44">
      <w:pPr>
        <w:pStyle w:val="ListParagraph"/>
        <w:numPr>
          <w:ilvl w:val="2"/>
          <w:numId w:val="38"/>
        </w:numPr>
      </w:pPr>
      <w:r>
        <w:t xml:space="preserve">61 </w:t>
      </w:r>
      <w:proofErr w:type="spellStart"/>
      <w:r>
        <w:t>Cyg</w:t>
      </w:r>
      <w:proofErr w:type="spellEnd"/>
    </w:p>
    <w:p w:rsidR="00A93F51" w:rsidRDefault="00A93F51" w:rsidP="00EA6F44">
      <w:pPr>
        <w:pStyle w:val="ListParagraph"/>
        <w:numPr>
          <w:ilvl w:val="2"/>
          <w:numId w:val="31"/>
        </w:numPr>
      </w:pPr>
      <w:proofErr w:type="spellStart"/>
      <w:r>
        <w:t>Zet</w:t>
      </w:r>
      <w:proofErr w:type="spellEnd"/>
      <w:r>
        <w:t xml:space="preserve"> Her – STF2085</w:t>
      </w:r>
    </w:p>
    <w:p w:rsidR="00A93F51" w:rsidRDefault="00F858C4" w:rsidP="00EA6F44">
      <w:pPr>
        <w:pStyle w:val="ListParagraph"/>
        <w:numPr>
          <w:ilvl w:val="2"/>
          <w:numId w:val="39"/>
        </w:numPr>
      </w:pPr>
      <w:r>
        <w:t>99 Her</w:t>
      </w:r>
    </w:p>
    <w:p w:rsidR="00F858C4" w:rsidRDefault="00F858C4" w:rsidP="00EA6F44">
      <w:pPr>
        <w:pStyle w:val="ListParagraph"/>
        <w:numPr>
          <w:ilvl w:val="2"/>
          <w:numId w:val="32"/>
        </w:numPr>
      </w:pPr>
      <w:r>
        <w:t xml:space="preserve">Eps </w:t>
      </w:r>
      <w:proofErr w:type="spellStart"/>
      <w:r>
        <w:t>Lyr</w:t>
      </w:r>
      <w:proofErr w:type="spellEnd"/>
    </w:p>
    <w:p w:rsidR="00F858C4" w:rsidRDefault="00F858C4" w:rsidP="00EA6F44">
      <w:pPr>
        <w:pStyle w:val="ListParagraph"/>
        <w:numPr>
          <w:ilvl w:val="2"/>
          <w:numId w:val="33"/>
        </w:numPr>
      </w:pPr>
      <w:r>
        <w:t>BU 648</w:t>
      </w:r>
    </w:p>
    <w:p w:rsidR="00F858C4" w:rsidRDefault="00F858C4" w:rsidP="00EA6F44">
      <w:pPr>
        <w:pStyle w:val="ListParagraph"/>
        <w:numPr>
          <w:ilvl w:val="2"/>
          <w:numId w:val="40"/>
        </w:numPr>
      </w:pPr>
      <w:r>
        <w:t xml:space="preserve">Lam </w:t>
      </w:r>
      <w:proofErr w:type="spellStart"/>
      <w:r>
        <w:t>Oph</w:t>
      </w:r>
      <w:proofErr w:type="spellEnd"/>
    </w:p>
    <w:p w:rsidR="00EA6F44" w:rsidRDefault="00EA6F44" w:rsidP="00EA6F44">
      <w:pPr>
        <w:pStyle w:val="ListParagraph"/>
        <w:numPr>
          <w:ilvl w:val="2"/>
          <w:numId w:val="34"/>
        </w:numPr>
      </w:pPr>
      <w:r>
        <w:t xml:space="preserve">Tau </w:t>
      </w:r>
      <w:proofErr w:type="spellStart"/>
      <w:r>
        <w:t>Oph</w:t>
      </w:r>
      <w:proofErr w:type="spellEnd"/>
    </w:p>
    <w:p w:rsidR="00F858C4" w:rsidRDefault="00F858C4" w:rsidP="00EA6F44">
      <w:pPr>
        <w:pStyle w:val="ListParagraph"/>
        <w:numPr>
          <w:ilvl w:val="2"/>
          <w:numId w:val="35"/>
        </w:numPr>
      </w:pPr>
      <w:r>
        <w:t xml:space="preserve">70 </w:t>
      </w:r>
      <w:proofErr w:type="spellStart"/>
      <w:r>
        <w:t>Oph</w:t>
      </w:r>
      <w:proofErr w:type="spellEnd"/>
    </w:p>
    <w:p w:rsidR="00F858C4" w:rsidRDefault="00F858C4" w:rsidP="00EA6F44">
      <w:pPr>
        <w:pStyle w:val="ListParagraph"/>
        <w:numPr>
          <w:ilvl w:val="2"/>
          <w:numId w:val="41"/>
        </w:numPr>
      </w:pPr>
      <w:r>
        <w:t>STF 2173</w:t>
      </w:r>
    </w:p>
    <w:p w:rsidR="00F858C4" w:rsidRDefault="00F858C4" w:rsidP="00EA6F44">
      <w:pPr>
        <w:pStyle w:val="ListParagraph"/>
        <w:numPr>
          <w:ilvl w:val="2"/>
          <w:numId w:val="41"/>
        </w:numPr>
      </w:pPr>
      <w:r>
        <w:t xml:space="preserve">Del </w:t>
      </w:r>
      <w:proofErr w:type="spellStart"/>
      <w:r>
        <w:t>Serp</w:t>
      </w:r>
      <w:proofErr w:type="spellEnd"/>
    </w:p>
    <w:p w:rsidR="00A93F51" w:rsidRDefault="00A93F51" w:rsidP="0071317D">
      <w:pPr>
        <w:pStyle w:val="ListParagraph"/>
        <w:numPr>
          <w:ilvl w:val="1"/>
          <w:numId w:val="1"/>
        </w:numPr>
      </w:pPr>
      <w:r>
        <w:t>Spectra</w:t>
      </w:r>
    </w:p>
    <w:p w:rsidR="00A93F51" w:rsidRDefault="00A93F51" w:rsidP="00EA6F44">
      <w:pPr>
        <w:pStyle w:val="ListParagraph"/>
        <w:numPr>
          <w:ilvl w:val="2"/>
          <w:numId w:val="42"/>
        </w:numPr>
      </w:pPr>
      <w:r>
        <w:t>Saturn</w:t>
      </w:r>
    </w:p>
    <w:p w:rsidR="00870E7E" w:rsidRDefault="002A5B06" w:rsidP="00EA6F44">
      <w:pPr>
        <w:pStyle w:val="ListParagraph"/>
        <w:numPr>
          <w:ilvl w:val="2"/>
          <w:numId w:val="43"/>
        </w:numPr>
      </w:pPr>
      <w:r>
        <w:t>Titan (Sep 1UT good eastern elongation, Sep 06-10UT good western elongation)</w:t>
      </w:r>
    </w:p>
    <w:p w:rsidR="00A93F51" w:rsidRDefault="00A93F51" w:rsidP="00EA6F44">
      <w:pPr>
        <w:pStyle w:val="ListParagraph"/>
        <w:numPr>
          <w:ilvl w:val="2"/>
          <w:numId w:val="44"/>
        </w:numPr>
      </w:pPr>
      <w:r>
        <w:t>Cat’s Eye</w:t>
      </w:r>
    </w:p>
    <w:p w:rsidR="00F858C4" w:rsidRDefault="00F858C4" w:rsidP="00EA6F44">
      <w:pPr>
        <w:pStyle w:val="ListParagraph"/>
        <w:numPr>
          <w:ilvl w:val="2"/>
          <w:numId w:val="45"/>
        </w:numPr>
      </w:pPr>
      <w:r>
        <w:t xml:space="preserve">Bet </w:t>
      </w:r>
      <w:proofErr w:type="spellStart"/>
      <w:r>
        <w:t>Lyr</w:t>
      </w:r>
      <w:proofErr w:type="spellEnd"/>
      <w:r>
        <w:t xml:space="preserve"> 135mm x 200lpm</w:t>
      </w:r>
    </w:p>
    <w:p w:rsidR="00A93F51" w:rsidRDefault="00A93F51" w:rsidP="0071317D">
      <w:pPr>
        <w:pStyle w:val="ListParagraph"/>
        <w:numPr>
          <w:ilvl w:val="0"/>
          <w:numId w:val="1"/>
        </w:numPr>
      </w:pPr>
      <w:r>
        <w:t>Analysis</w:t>
      </w:r>
    </w:p>
    <w:p w:rsidR="00803A9F" w:rsidRDefault="00803A9F" w:rsidP="00EA6F44">
      <w:pPr>
        <w:pStyle w:val="ListParagraph"/>
        <w:numPr>
          <w:ilvl w:val="1"/>
          <w:numId w:val="46"/>
        </w:numPr>
      </w:pPr>
      <w:r>
        <w:t xml:space="preserve">M31 Multispectral Analysis </w:t>
      </w:r>
      <w:r>
        <w:rPr>
          <w:i/>
        </w:rPr>
        <w:t>ala</w:t>
      </w:r>
      <w:r>
        <w:t xml:space="preserve"> M33, M81, M101 etc.</w:t>
      </w:r>
    </w:p>
    <w:p w:rsidR="00A93F51" w:rsidRDefault="00A93F51" w:rsidP="00EA6F44">
      <w:pPr>
        <w:pStyle w:val="ListParagraph"/>
        <w:numPr>
          <w:ilvl w:val="1"/>
          <w:numId w:val="47"/>
        </w:numPr>
      </w:pPr>
      <w:r>
        <w:t>Solar Eclipse Preparation</w:t>
      </w:r>
    </w:p>
    <w:p w:rsidR="00BC2F63" w:rsidRDefault="00BC2F63" w:rsidP="00EA6F44">
      <w:pPr>
        <w:pStyle w:val="ListParagraph"/>
        <w:numPr>
          <w:ilvl w:val="1"/>
          <w:numId w:val="48"/>
        </w:numPr>
      </w:pPr>
      <w:r>
        <w:t>Questions for OPT:</w:t>
      </w:r>
    </w:p>
    <w:p w:rsidR="00BC2F63" w:rsidRDefault="00BC2F63" w:rsidP="00EA6F44">
      <w:pPr>
        <w:pStyle w:val="ListParagraph"/>
        <w:numPr>
          <w:ilvl w:val="2"/>
          <w:numId w:val="49"/>
        </w:numPr>
      </w:pPr>
      <w:r>
        <w:t>Motorized Focuser</w:t>
      </w:r>
    </w:p>
    <w:p w:rsidR="00BC2F63" w:rsidRDefault="00BC2F63" w:rsidP="00EA6F44">
      <w:pPr>
        <w:pStyle w:val="ListParagraph"/>
        <w:numPr>
          <w:ilvl w:val="2"/>
          <w:numId w:val="49"/>
        </w:numPr>
      </w:pPr>
      <w:r>
        <w:t>Custom Filters</w:t>
      </w:r>
    </w:p>
    <w:p w:rsidR="00020037" w:rsidRDefault="00BC2F63" w:rsidP="00803A9F">
      <w:pPr>
        <w:pStyle w:val="ListParagraph"/>
        <w:numPr>
          <w:ilvl w:val="2"/>
          <w:numId w:val="49"/>
        </w:numPr>
      </w:pPr>
      <w:r>
        <w:t>NII filter</w:t>
      </w:r>
    </w:p>
    <w:p w:rsidR="00F25DF8" w:rsidRDefault="00F25DF8" w:rsidP="00F25DF8">
      <w:pPr>
        <w:pStyle w:val="Heading2"/>
      </w:pPr>
      <w:bookmarkStart w:id="25" w:name="_Toc497199139"/>
      <w:r>
        <w:lastRenderedPageBreak/>
        <w:t>August</w:t>
      </w:r>
      <w:bookmarkEnd w:id="25"/>
    </w:p>
    <w:p w:rsidR="00F25DF8" w:rsidRPr="00D4326C" w:rsidRDefault="00F25DF8" w:rsidP="00F25DF8">
      <w:pPr>
        <w:pStyle w:val="Heading3"/>
      </w:pPr>
      <w:bookmarkStart w:id="26" w:name="_Toc497199140"/>
      <w:r>
        <w:t xml:space="preserve">2017-Aug-01 (Aug-02 UT): </w:t>
      </w:r>
      <w:r w:rsidRPr="002B2B28">
        <w:t xml:space="preserve"> </w:t>
      </w:r>
      <w:r>
        <w:t>Moon and Saturn</w:t>
      </w:r>
      <w:bookmarkEnd w:id="26"/>
    </w:p>
    <w:p w:rsidR="00F25DF8" w:rsidRDefault="00F25DF8" w:rsidP="00F25DF8">
      <w:pPr>
        <w:rPr>
          <w:color w:val="808080" w:themeColor="background1" w:themeShade="80"/>
          <w:sz w:val="20"/>
          <w:lang w:bidi="ar-SA"/>
        </w:rPr>
      </w:pPr>
      <w:r>
        <w:rPr>
          <w:color w:val="808080" w:themeColor="background1" w:themeShade="80"/>
          <w:sz w:val="20"/>
          <w:lang w:bidi="ar-SA"/>
        </w:rPr>
        <w:t>Last Updated 8/6/2017</w:t>
      </w:r>
    </w:p>
    <w:p w:rsidR="00F25DF8" w:rsidRDefault="00F25DF8" w:rsidP="00F25DF8">
      <w:pPr>
        <w:rPr>
          <w:color w:val="808080" w:themeColor="background1" w:themeShade="80"/>
          <w:sz w:val="20"/>
          <w:lang w:bidi="ar-SA"/>
        </w:rPr>
      </w:pPr>
    </w:p>
    <w:p w:rsidR="00F25DF8" w:rsidRPr="009164B7" w:rsidRDefault="00A54FAE" w:rsidP="00F25DF8">
      <w:r>
        <w:t>Very steady seeing (4</w:t>
      </w:r>
      <w:r w:rsidR="00F25DF8">
        <w:t xml:space="preserve">/5) and very good transparency.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268BE" w:rsidRPr="004174E0" w:rsidTr="00C000FC">
        <w:trPr>
          <w:jc w:val="center"/>
        </w:trPr>
        <w:tc>
          <w:tcPr>
            <w:tcW w:w="4680" w:type="dxa"/>
            <w:shd w:val="clear" w:color="auto" w:fill="000000"/>
            <w:vAlign w:val="center"/>
          </w:tcPr>
          <w:p w:rsidR="002268BE" w:rsidRDefault="002268BE" w:rsidP="00C000FC">
            <w:pPr>
              <w:jc w:val="center"/>
              <w:rPr>
                <w:noProof/>
                <w:color w:val="808080" w:themeColor="background1" w:themeShade="80"/>
                <w:sz w:val="20"/>
                <w:lang w:bidi="ar-SA"/>
              </w:rPr>
            </w:pPr>
            <w:r>
              <w:rPr>
                <w:noProof/>
              </w:rPr>
              <w:drawing>
                <wp:inline distT="0" distB="0" distL="0" distR="0" wp14:anchorId="1484367B" wp14:editId="2F2ABBE4">
                  <wp:extent cx="2658745" cy="2658745"/>
                  <wp:effectExtent l="0" t="0" r="0" b="0"/>
                  <wp:docPr id="551" name="Picture 551" descr="C:\Users\Steven Hill\AppData\Local\Microsoft\Windows\INetCache\Content.Word\2017-08-02-0401_5-Hill-Saturn-RGB-Wavelets-WhtBal-Stu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ven Hill\AppData\Local\Microsoft\Windows\INetCache\Content.Word\2017-08-02-0401_5-Hill-Saturn-RGB-Wavelets-WhtBal-Stuff.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658745" cy="2658745"/>
                          </a:xfrm>
                          <a:prstGeom prst="rect">
                            <a:avLst/>
                          </a:prstGeom>
                          <a:noFill/>
                          <a:ln>
                            <a:noFill/>
                          </a:ln>
                        </pic:spPr>
                      </pic:pic>
                    </a:graphicData>
                  </a:graphic>
                </wp:inline>
              </w:drawing>
            </w:r>
          </w:p>
        </w:tc>
        <w:tc>
          <w:tcPr>
            <w:tcW w:w="4680" w:type="dxa"/>
            <w:shd w:val="clear" w:color="auto" w:fill="000000"/>
          </w:tcPr>
          <w:p w:rsidR="002268BE" w:rsidRPr="004174E0" w:rsidRDefault="002268BE" w:rsidP="00C000FC">
            <w:pPr>
              <w:jc w:val="center"/>
              <w:rPr>
                <w:sz w:val="20"/>
                <w:lang w:bidi="ar-SA"/>
              </w:rPr>
            </w:pPr>
          </w:p>
        </w:tc>
      </w:tr>
      <w:tr w:rsidR="002268BE" w:rsidRPr="00EE3E4F" w:rsidTr="00C000FC">
        <w:trPr>
          <w:jc w:val="center"/>
        </w:trPr>
        <w:tc>
          <w:tcPr>
            <w:tcW w:w="4680" w:type="dxa"/>
            <w:shd w:val="clear" w:color="auto" w:fill="000000"/>
          </w:tcPr>
          <w:p w:rsidR="002268BE" w:rsidRPr="00EE3E4F" w:rsidRDefault="002268BE" w:rsidP="00C000FC">
            <w:pPr>
              <w:jc w:val="center"/>
              <w:rPr>
                <w:sz w:val="20"/>
                <w:lang w:bidi="ar-SA"/>
              </w:rPr>
            </w:pPr>
            <w:r w:rsidRPr="00A54FAE">
              <w:rPr>
                <w:sz w:val="20"/>
                <w:lang w:bidi="ar-SA"/>
              </w:rPr>
              <w:t>2017-08-02-0401_5-Hill-Saturn-RGB-Wavelets-WhtBal-Stuff.png</w:t>
            </w:r>
          </w:p>
        </w:tc>
        <w:tc>
          <w:tcPr>
            <w:tcW w:w="4680" w:type="dxa"/>
            <w:shd w:val="clear" w:color="auto" w:fill="000000"/>
          </w:tcPr>
          <w:p w:rsidR="002268BE" w:rsidRPr="00EE3E4F" w:rsidRDefault="00AE3716" w:rsidP="00C000FC">
            <w:pPr>
              <w:jc w:val="center"/>
              <w:rPr>
                <w:sz w:val="20"/>
                <w:lang w:bidi="ar-SA"/>
              </w:rPr>
            </w:pPr>
            <w:r>
              <w:rPr>
                <w:sz w:val="20"/>
                <w:lang w:bidi="ar-SA"/>
              </w:rPr>
              <w:t>TBD</w:t>
            </w:r>
          </w:p>
        </w:tc>
      </w:tr>
    </w:tbl>
    <w:p w:rsidR="00A93F51" w:rsidRDefault="00A93F51" w:rsidP="00E61843">
      <w:pPr>
        <w:rPr>
          <w:lang w:bidi="ar-SA"/>
        </w:rPr>
      </w:pPr>
    </w:p>
    <w:tbl>
      <w:tblPr>
        <w:tblStyle w:val="TableGrid"/>
        <w:tblW w:w="0" w:type="auto"/>
        <w:tblLook w:val="04A0" w:firstRow="1" w:lastRow="0" w:firstColumn="1" w:lastColumn="0" w:noHBand="0" w:noVBand="1"/>
      </w:tblPr>
      <w:tblGrid>
        <w:gridCol w:w="1538"/>
        <w:gridCol w:w="1602"/>
        <w:gridCol w:w="1503"/>
        <w:gridCol w:w="1690"/>
        <w:gridCol w:w="1651"/>
        <w:gridCol w:w="1366"/>
      </w:tblGrid>
      <w:tr w:rsidR="00C06E8C" w:rsidTr="006A1C4B">
        <w:tc>
          <w:tcPr>
            <w:tcW w:w="1568" w:type="dxa"/>
            <w:tcBorders>
              <w:top w:val="single" w:sz="4" w:space="0" w:color="auto"/>
              <w:left w:val="single" w:sz="4" w:space="0" w:color="auto"/>
              <w:bottom w:val="single" w:sz="4" w:space="0" w:color="auto"/>
              <w:right w:val="single" w:sz="4" w:space="0" w:color="auto"/>
            </w:tcBorders>
            <w:hideMark/>
          </w:tcPr>
          <w:p w:rsidR="00C06E8C" w:rsidRDefault="00C06E8C" w:rsidP="006A1C4B">
            <w:r>
              <w:t>Filter</w:t>
            </w:r>
          </w:p>
        </w:tc>
        <w:tc>
          <w:tcPr>
            <w:tcW w:w="1639" w:type="dxa"/>
            <w:tcBorders>
              <w:top w:val="single" w:sz="4" w:space="0" w:color="auto"/>
              <w:left w:val="single" w:sz="4" w:space="0" w:color="auto"/>
              <w:bottom w:val="single" w:sz="4" w:space="0" w:color="auto"/>
              <w:right w:val="single" w:sz="4" w:space="0" w:color="auto"/>
            </w:tcBorders>
            <w:hideMark/>
          </w:tcPr>
          <w:p w:rsidR="00C06E8C" w:rsidRDefault="00C06E8C" w:rsidP="006A1C4B">
            <w:r>
              <w:t>Gamma</w:t>
            </w:r>
          </w:p>
        </w:tc>
        <w:tc>
          <w:tcPr>
            <w:tcW w:w="1552" w:type="dxa"/>
            <w:tcBorders>
              <w:top w:val="single" w:sz="4" w:space="0" w:color="auto"/>
              <w:left w:val="single" w:sz="4" w:space="0" w:color="auto"/>
              <w:bottom w:val="single" w:sz="4" w:space="0" w:color="auto"/>
              <w:right w:val="single" w:sz="4" w:space="0" w:color="auto"/>
            </w:tcBorders>
            <w:hideMark/>
          </w:tcPr>
          <w:p w:rsidR="00C06E8C" w:rsidRDefault="00C06E8C" w:rsidP="006A1C4B">
            <w:r>
              <w:t>Gain</w:t>
            </w:r>
          </w:p>
        </w:tc>
        <w:tc>
          <w:tcPr>
            <w:tcW w:w="1717" w:type="dxa"/>
            <w:tcBorders>
              <w:top w:val="single" w:sz="4" w:space="0" w:color="auto"/>
              <w:left w:val="single" w:sz="4" w:space="0" w:color="auto"/>
              <w:bottom w:val="single" w:sz="4" w:space="0" w:color="auto"/>
              <w:right w:val="single" w:sz="4" w:space="0" w:color="auto"/>
            </w:tcBorders>
            <w:hideMark/>
          </w:tcPr>
          <w:p w:rsidR="00C06E8C" w:rsidRDefault="00C06E8C" w:rsidP="006A1C4B">
            <w:r>
              <w:t>Brightness</w:t>
            </w:r>
          </w:p>
        </w:tc>
        <w:tc>
          <w:tcPr>
            <w:tcW w:w="1683" w:type="dxa"/>
            <w:tcBorders>
              <w:top w:val="single" w:sz="4" w:space="0" w:color="auto"/>
              <w:left w:val="single" w:sz="4" w:space="0" w:color="auto"/>
              <w:bottom w:val="single" w:sz="4" w:space="0" w:color="auto"/>
              <w:right w:val="single" w:sz="4" w:space="0" w:color="auto"/>
            </w:tcBorders>
            <w:hideMark/>
          </w:tcPr>
          <w:p w:rsidR="00C06E8C" w:rsidRDefault="00C06E8C" w:rsidP="006A1C4B">
            <w:r>
              <w:t>Exposure</w:t>
            </w:r>
          </w:p>
        </w:tc>
        <w:tc>
          <w:tcPr>
            <w:tcW w:w="1417" w:type="dxa"/>
            <w:tcBorders>
              <w:top w:val="single" w:sz="4" w:space="0" w:color="auto"/>
              <w:left w:val="single" w:sz="4" w:space="0" w:color="auto"/>
              <w:bottom w:val="single" w:sz="4" w:space="0" w:color="auto"/>
              <w:right w:val="single" w:sz="4" w:space="0" w:color="auto"/>
            </w:tcBorders>
            <w:hideMark/>
          </w:tcPr>
          <w:p w:rsidR="00C06E8C" w:rsidRDefault="00C06E8C" w:rsidP="006A1C4B">
            <w:r>
              <w:t>LT</w:t>
            </w:r>
          </w:p>
        </w:tc>
      </w:tr>
      <w:tr w:rsidR="00C06E8C" w:rsidTr="006A1C4B">
        <w:tc>
          <w:tcPr>
            <w:tcW w:w="1568" w:type="dxa"/>
            <w:tcBorders>
              <w:top w:val="single" w:sz="4" w:space="0" w:color="auto"/>
              <w:left w:val="single" w:sz="4" w:space="0" w:color="auto"/>
              <w:bottom w:val="single" w:sz="4" w:space="0" w:color="auto"/>
              <w:right w:val="single" w:sz="4" w:space="0" w:color="auto"/>
            </w:tcBorders>
          </w:tcPr>
          <w:p w:rsidR="00C06E8C" w:rsidRDefault="00C06E8C" w:rsidP="006A1C4B">
            <w:r>
              <w:t>NUV</w:t>
            </w:r>
          </w:p>
        </w:tc>
        <w:tc>
          <w:tcPr>
            <w:tcW w:w="1639" w:type="dxa"/>
            <w:tcBorders>
              <w:top w:val="single" w:sz="4" w:space="0" w:color="auto"/>
              <w:left w:val="single" w:sz="4" w:space="0" w:color="auto"/>
              <w:bottom w:val="single" w:sz="4" w:space="0" w:color="auto"/>
              <w:right w:val="single" w:sz="4" w:space="0" w:color="auto"/>
            </w:tcBorders>
          </w:tcPr>
          <w:p w:rsidR="00C06E8C" w:rsidRDefault="00C06E8C" w:rsidP="006A1C4B">
            <w:pPr>
              <w:tabs>
                <w:tab w:val="left" w:pos="1103"/>
              </w:tabs>
            </w:pPr>
            <w:r>
              <w:t>50</w:t>
            </w:r>
          </w:p>
        </w:tc>
        <w:tc>
          <w:tcPr>
            <w:tcW w:w="1552" w:type="dxa"/>
            <w:tcBorders>
              <w:top w:val="single" w:sz="4" w:space="0" w:color="auto"/>
              <w:left w:val="single" w:sz="4" w:space="0" w:color="auto"/>
              <w:bottom w:val="single" w:sz="4" w:space="0" w:color="auto"/>
              <w:right w:val="single" w:sz="4" w:space="0" w:color="auto"/>
            </w:tcBorders>
          </w:tcPr>
          <w:p w:rsidR="00C06E8C" w:rsidRDefault="00C06E8C" w:rsidP="006A1C4B">
            <w:r>
              <w:t>100</w:t>
            </w:r>
          </w:p>
        </w:tc>
        <w:tc>
          <w:tcPr>
            <w:tcW w:w="1717" w:type="dxa"/>
            <w:tcBorders>
              <w:top w:val="single" w:sz="4" w:space="0" w:color="auto"/>
              <w:left w:val="single" w:sz="4" w:space="0" w:color="auto"/>
              <w:bottom w:val="single" w:sz="4" w:space="0" w:color="auto"/>
              <w:right w:val="single" w:sz="4" w:space="0" w:color="auto"/>
            </w:tcBorders>
          </w:tcPr>
          <w:p w:rsidR="00C06E8C" w:rsidRDefault="00C06E8C" w:rsidP="006A1C4B">
            <w:r>
              <w:t>0</w:t>
            </w:r>
          </w:p>
        </w:tc>
        <w:tc>
          <w:tcPr>
            <w:tcW w:w="1683" w:type="dxa"/>
            <w:tcBorders>
              <w:top w:val="single" w:sz="4" w:space="0" w:color="auto"/>
              <w:left w:val="single" w:sz="4" w:space="0" w:color="auto"/>
              <w:bottom w:val="single" w:sz="4" w:space="0" w:color="auto"/>
              <w:right w:val="single" w:sz="4" w:space="0" w:color="auto"/>
            </w:tcBorders>
          </w:tcPr>
          <w:p w:rsidR="00C06E8C" w:rsidRDefault="00C06E8C" w:rsidP="006A1C4B">
            <w:r>
              <w:t xml:space="preserve">3929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rsidR="00C06E8C" w:rsidRDefault="00C06E8C" w:rsidP="006A1C4B"/>
        </w:tc>
      </w:tr>
      <w:tr w:rsidR="00C06E8C" w:rsidTr="006A1C4B">
        <w:tc>
          <w:tcPr>
            <w:tcW w:w="1568" w:type="dxa"/>
            <w:tcBorders>
              <w:top w:val="single" w:sz="4" w:space="0" w:color="auto"/>
              <w:left w:val="single" w:sz="4" w:space="0" w:color="auto"/>
              <w:bottom w:val="single" w:sz="4" w:space="0" w:color="auto"/>
              <w:right w:val="single" w:sz="4" w:space="0" w:color="auto"/>
            </w:tcBorders>
            <w:hideMark/>
          </w:tcPr>
          <w:p w:rsidR="00C06E8C" w:rsidRDefault="00C06E8C" w:rsidP="00C06E8C">
            <w:r>
              <w:t>BLU</w:t>
            </w:r>
          </w:p>
        </w:tc>
        <w:tc>
          <w:tcPr>
            <w:tcW w:w="1639" w:type="dxa"/>
            <w:tcBorders>
              <w:top w:val="single" w:sz="4" w:space="0" w:color="auto"/>
              <w:left w:val="single" w:sz="4" w:space="0" w:color="auto"/>
              <w:bottom w:val="single" w:sz="4" w:space="0" w:color="auto"/>
              <w:right w:val="single" w:sz="4" w:space="0" w:color="auto"/>
            </w:tcBorders>
            <w:hideMark/>
          </w:tcPr>
          <w:p w:rsidR="00C06E8C" w:rsidRDefault="00C06E8C" w:rsidP="00C06E8C">
            <w:r>
              <w:t>50</w:t>
            </w:r>
          </w:p>
        </w:tc>
        <w:tc>
          <w:tcPr>
            <w:tcW w:w="1552" w:type="dxa"/>
            <w:tcBorders>
              <w:top w:val="single" w:sz="4" w:space="0" w:color="auto"/>
              <w:left w:val="single" w:sz="4" w:space="0" w:color="auto"/>
              <w:bottom w:val="single" w:sz="4" w:space="0" w:color="auto"/>
              <w:right w:val="single" w:sz="4" w:space="0" w:color="auto"/>
            </w:tcBorders>
            <w:hideMark/>
          </w:tcPr>
          <w:p w:rsidR="00C06E8C" w:rsidRDefault="00C06E8C" w:rsidP="00C06E8C">
            <w:r>
              <w:t>75</w:t>
            </w:r>
          </w:p>
        </w:tc>
        <w:tc>
          <w:tcPr>
            <w:tcW w:w="1717" w:type="dxa"/>
            <w:tcBorders>
              <w:top w:val="single" w:sz="4" w:space="0" w:color="auto"/>
              <w:left w:val="single" w:sz="4" w:space="0" w:color="auto"/>
              <w:bottom w:val="single" w:sz="4" w:space="0" w:color="auto"/>
              <w:right w:val="single" w:sz="4" w:space="0" w:color="auto"/>
            </w:tcBorders>
            <w:hideMark/>
          </w:tcPr>
          <w:p w:rsidR="00C06E8C" w:rsidRDefault="00C06E8C" w:rsidP="00C06E8C">
            <w:r>
              <w:t>0</w:t>
            </w:r>
          </w:p>
        </w:tc>
        <w:tc>
          <w:tcPr>
            <w:tcW w:w="1683" w:type="dxa"/>
            <w:tcBorders>
              <w:top w:val="single" w:sz="4" w:space="0" w:color="auto"/>
              <w:left w:val="single" w:sz="4" w:space="0" w:color="auto"/>
              <w:bottom w:val="single" w:sz="4" w:space="0" w:color="auto"/>
              <w:right w:val="single" w:sz="4" w:space="0" w:color="auto"/>
            </w:tcBorders>
            <w:hideMark/>
          </w:tcPr>
          <w:p w:rsidR="00C06E8C" w:rsidRDefault="00C06E8C" w:rsidP="00C06E8C">
            <w:r>
              <w:t xml:space="preserve">148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rsidR="00C06E8C" w:rsidRDefault="00C06E8C" w:rsidP="00C06E8C"/>
        </w:tc>
      </w:tr>
      <w:tr w:rsidR="00C06E8C" w:rsidTr="006A1C4B">
        <w:tc>
          <w:tcPr>
            <w:tcW w:w="1568" w:type="dxa"/>
            <w:tcBorders>
              <w:top w:val="single" w:sz="4" w:space="0" w:color="auto"/>
              <w:left w:val="single" w:sz="4" w:space="0" w:color="auto"/>
              <w:bottom w:val="single" w:sz="4" w:space="0" w:color="auto"/>
              <w:right w:val="single" w:sz="4" w:space="0" w:color="auto"/>
            </w:tcBorders>
            <w:hideMark/>
          </w:tcPr>
          <w:p w:rsidR="00C06E8C" w:rsidRDefault="00C06E8C" w:rsidP="00C06E8C">
            <w:r>
              <w:t>GRN</w:t>
            </w:r>
          </w:p>
        </w:tc>
        <w:tc>
          <w:tcPr>
            <w:tcW w:w="1639" w:type="dxa"/>
            <w:tcBorders>
              <w:top w:val="single" w:sz="4" w:space="0" w:color="auto"/>
              <w:left w:val="single" w:sz="4" w:space="0" w:color="auto"/>
              <w:bottom w:val="single" w:sz="4" w:space="0" w:color="auto"/>
              <w:right w:val="single" w:sz="4" w:space="0" w:color="auto"/>
            </w:tcBorders>
            <w:hideMark/>
          </w:tcPr>
          <w:p w:rsidR="00C06E8C" w:rsidRDefault="00C06E8C" w:rsidP="00C06E8C">
            <w:r>
              <w:t>50</w:t>
            </w:r>
          </w:p>
        </w:tc>
        <w:tc>
          <w:tcPr>
            <w:tcW w:w="1552" w:type="dxa"/>
            <w:tcBorders>
              <w:top w:val="single" w:sz="4" w:space="0" w:color="auto"/>
              <w:left w:val="single" w:sz="4" w:space="0" w:color="auto"/>
              <w:bottom w:val="single" w:sz="4" w:space="0" w:color="auto"/>
              <w:right w:val="single" w:sz="4" w:space="0" w:color="auto"/>
            </w:tcBorders>
            <w:hideMark/>
          </w:tcPr>
          <w:p w:rsidR="00C06E8C" w:rsidRDefault="00C06E8C" w:rsidP="00C06E8C">
            <w:r>
              <w:t>75</w:t>
            </w:r>
          </w:p>
        </w:tc>
        <w:tc>
          <w:tcPr>
            <w:tcW w:w="1717" w:type="dxa"/>
            <w:tcBorders>
              <w:top w:val="single" w:sz="4" w:space="0" w:color="auto"/>
              <w:left w:val="single" w:sz="4" w:space="0" w:color="auto"/>
              <w:bottom w:val="single" w:sz="4" w:space="0" w:color="auto"/>
              <w:right w:val="single" w:sz="4" w:space="0" w:color="auto"/>
            </w:tcBorders>
            <w:hideMark/>
          </w:tcPr>
          <w:p w:rsidR="00C06E8C" w:rsidRDefault="00C06E8C" w:rsidP="00C06E8C">
            <w:r>
              <w:t>0</w:t>
            </w:r>
          </w:p>
        </w:tc>
        <w:tc>
          <w:tcPr>
            <w:tcW w:w="1683" w:type="dxa"/>
            <w:tcBorders>
              <w:top w:val="single" w:sz="4" w:space="0" w:color="auto"/>
              <w:left w:val="single" w:sz="4" w:space="0" w:color="auto"/>
              <w:bottom w:val="single" w:sz="4" w:space="0" w:color="auto"/>
              <w:right w:val="single" w:sz="4" w:space="0" w:color="auto"/>
            </w:tcBorders>
            <w:hideMark/>
          </w:tcPr>
          <w:p w:rsidR="00C06E8C" w:rsidRDefault="00C06E8C" w:rsidP="00C06E8C">
            <w:r>
              <w:t xml:space="preserve">85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rsidR="00C06E8C" w:rsidRDefault="00C06E8C" w:rsidP="00C06E8C"/>
        </w:tc>
      </w:tr>
      <w:tr w:rsidR="00C06E8C" w:rsidTr="006A1C4B">
        <w:tc>
          <w:tcPr>
            <w:tcW w:w="1568" w:type="dxa"/>
            <w:tcBorders>
              <w:top w:val="single" w:sz="4" w:space="0" w:color="auto"/>
              <w:left w:val="single" w:sz="4" w:space="0" w:color="auto"/>
              <w:bottom w:val="single" w:sz="4" w:space="0" w:color="auto"/>
              <w:right w:val="single" w:sz="4" w:space="0" w:color="auto"/>
            </w:tcBorders>
            <w:hideMark/>
          </w:tcPr>
          <w:p w:rsidR="00C06E8C" w:rsidRDefault="00C06E8C" w:rsidP="00C06E8C">
            <w:r>
              <w:t>RED</w:t>
            </w:r>
          </w:p>
        </w:tc>
        <w:tc>
          <w:tcPr>
            <w:tcW w:w="1639" w:type="dxa"/>
            <w:tcBorders>
              <w:top w:val="single" w:sz="4" w:space="0" w:color="auto"/>
              <w:left w:val="single" w:sz="4" w:space="0" w:color="auto"/>
              <w:bottom w:val="single" w:sz="4" w:space="0" w:color="auto"/>
              <w:right w:val="single" w:sz="4" w:space="0" w:color="auto"/>
            </w:tcBorders>
            <w:hideMark/>
          </w:tcPr>
          <w:p w:rsidR="00C06E8C" w:rsidRDefault="00C06E8C" w:rsidP="00C06E8C">
            <w:r>
              <w:t>50</w:t>
            </w:r>
          </w:p>
        </w:tc>
        <w:tc>
          <w:tcPr>
            <w:tcW w:w="1552" w:type="dxa"/>
            <w:tcBorders>
              <w:top w:val="single" w:sz="4" w:space="0" w:color="auto"/>
              <w:left w:val="single" w:sz="4" w:space="0" w:color="auto"/>
              <w:bottom w:val="single" w:sz="4" w:space="0" w:color="auto"/>
              <w:right w:val="single" w:sz="4" w:space="0" w:color="auto"/>
            </w:tcBorders>
            <w:hideMark/>
          </w:tcPr>
          <w:p w:rsidR="00C06E8C" w:rsidRDefault="00C06E8C" w:rsidP="00C06E8C">
            <w:r>
              <w:t>75</w:t>
            </w:r>
          </w:p>
        </w:tc>
        <w:tc>
          <w:tcPr>
            <w:tcW w:w="1717" w:type="dxa"/>
            <w:tcBorders>
              <w:top w:val="single" w:sz="4" w:space="0" w:color="auto"/>
              <w:left w:val="single" w:sz="4" w:space="0" w:color="auto"/>
              <w:bottom w:val="single" w:sz="4" w:space="0" w:color="auto"/>
              <w:right w:val="single" w:sz="4" w:space="0" w:color="auto"/>
            </w:tcBorders>
            <w:hideMark/>
          </w:tcPr>
          <w:p w:rsidR="00C06E8C" w:rsidRDefault="00C06E8C" w:rsidP="00C06E8C">
            <w:r>
              <w:t>0</w:t>
            </w:r>
          </w:p>
        </w:tc>
        <w:tc>
          <w:tcPr>
            <w:tcW w:w="1683" w:type="dxa"/>
            <w:tcBorders>
              <w:top w:val="single" w:sz="4" w:space="0" w:color="auto"/>
              <w:left w:val="single" w:sz="4" w:space="0" w:color="auto"/>
              <w:bottom w:val="single" w:sz="4" w:space="0" w:color="auto"/>
              <w:right w:val="single" w:sz="4" w:space="0" w:color="auto"/>
            </w:tcBorders>
            <w:hideMark/>
          </w:tcPr>
          <w:p w:rsidR="00C06E8C" w:rsidRDefault="00C06E8C" w:rsidP="00C06E8C">
            <w:r>
              <w:t xml:space="preserve">148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rsidR="00C06E8C" w:rsidRDefault="00C06E8C" w:rsidP="00C06E8C"/>
        </w:tc>
      </w:tr>
      <w:tr w:rsidR="00C06E8C" w:rsidTr="006A1C4B">
        <w:tc>
          <w:tcPr>
            <w:tcW w:w="1568" w:type="dxa"/>
            <w:tcBorders>
              <w:top w:val="single" w:sz="4" w:space="0" w:color="auto"/>
              <w:left w:val="single" w:sz="4" w:space="0" w:color="auto"/>
              <w:bottom w:val="single" w:sz="4" w:space="0" w:color="auto"/>
              <w:right w:val="single" w:sz="4" w:space="0" w:color="auto"/>
            </w:tcBorders>
            <w:hideMark/>
          </w:tcPr>
          <w:p w:rsidR="00C06E8C" w:rsidRDefault="00C06E8C" w:rsidP="00C06E8C">
            <w:r>
              <w:t>&gt;685</w:t>
            </w:r>
          </w:p>
        </w:tc>
        <w:tc>
          <w:tcPr>
            <w:tcW w:w="1639" w:type="dxa"/>
            <w:tcBorders>
              <w:top w:val="single" w:sz="4" w:space="0" w:color="auto"/>
              <w:left w:val="single" w:sz="4" w:space="0" w:color="auto"/>
              <w:bottom w:val="single" w:sz="4" w:space="0" w:color="auto"/>
              <w:right w:val="single" w:sz="4" w:space="0" w:color="auto"/>
            </w:tcBorders>
            <w:hideMark/>
          </w:tcPr>
          <w:p w:rsidR="00C06E8C" w:rsidRDefault="00C06E8C" w:rsidP="00C06E8C">
            <w:r>
              <w:t>50</w:t>
            </w:r>
          </w:p>
        </w:tc>
        <w:tc>
          <w:tcPr>
            <w:tcW w:w="1552" w:type="dxa"/>
            <w:tcBorders>
              <w:top w:val="single" w:sz="4" w:space="0" w:color="auto"/>
              <w:left w:val="single" w:sz="4" w:space="0" w:color="auto"/>
              <w:bottom w:val="single" w:sz="4" w:space="0" w:color="auto"/>
              <w:right w:val="single" w:sz="4" w:space="0" w:color="auto"/>
            </w:tcBorders>
            <w:hideMark/>
          </w:tcPr>
          <w:p w:rsidR="00C06E8C" w:rsidRDefault="00C06E8C" w:rsidP="00C06E8C">
            <w:r>
              <w:t>75</w:t>
            </w:r>
          </w:p>
        </w:tc>
        <w:tc>
          <w:tcPr>
            <w:tcW w:w="1717" w:type="dxa"/>
            <w:tcBorders>
              <w:top w:val="single" w:sz="4" w:space="0" w:color="auto"/>
              <w:left w:val="single" w:sz="4" w:space="0" w:color="auto"/>
              <w:bottom w:val="single" w:sz="4" w:space="0" w:color="auto"/>
              <w:right w:val="single" w:sz="4" w:space="0" w:color="auto"/>
            </w:tcBorders>
            <w:hideMark/>
          </w:tcPr>
          <w:p w:rsidR="00C06E8C" w:rsidRDefault="00C06E8C" w:rsidP="00C06E8C">
            <w:r>
              <w:t>0</w:t>
            </w:r>
          </w:p>
        </w:tc>
        <w:tc>
          <w:tcPr>
            <w:tcW w:w="1683" w:type="dxa"/>
            <w:tcBorders>
              <w:top w:val="single" w:sz="4" w:space="0" w:color="auto"/>
              <w:left w:val="single" w:sz="4" w:space="0" w:color="auto"/>
              <w:bottom w:val="single" w:sz="4" w:space="0" w:color="auto"/>
              <w:right w:val="single" w:sz="4" w:space="0" w:color="auto"/>
            </w:tcBorders>
            <w:hideMark/>
          </w:tcPr>
          <w:p w:rsidR="00C06E8C" w:rsidRDefault="00327936" w:rsidP="00C06E8C">
            <w:r>
              <w:t>87</w:t>
            </w:r>
            <w:r w:rsidR="00C06E8C">
              <w:t xml:space="preserve"> </w:t>
            </w:r>
            <w:proofErr w:type="spellStart"/>
            <w:r w:rsidR="00C06E8C">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rsidR="00C06E8C" w:rsidRDefault="00C06E8C" w:rsidP="00C06E8C"/>
        </w:tc>
      </w:tr>
      <w:tr w:rsidR="00C06E8C" w:rsidTr="006A1C4B">
        <w:tc>
          <w:tcPr>
            <w:tcW w:w="1568" w:type="dxa"/>
            <w:tcBorders>
              <w:top w:val="single" w:sz="4" w:space="0" w:color="auto"/>
              <w:left w:val="single" w:sz="4" w:space="0" w:color="auto"/>
              <w:bottom w:val="single" w:sz="4" w:space="0" w:color="auto"/>
              <w:right w:val="single" w:sz="4" w:space="0" w:color="auto"/>
            </w:tcBorders>
          </w:tcPr>
          <w:p w:rsidR="00C06E8C" w:rsidRDefault="00327936" w:rsidP="00C06E8C">
            <w:r>
              <w:t>&gt;807</w:t>
            </w:r>
          </w:p>
        </w:tc>
        <w:tc>
          <w:tcPr>
            <w:tcW w:w="1639" w:type="dxa"/>
            <w:tcBorders>
              <w:top w:val="single" w:sz="4" w:space="0" w:color="auto"/>
              <w:left w:val="single" w:sz="4" w:space="0" w:color="auto"/>
              <w:bottom w:val="single" w:sz="4" w:space="0" w:color="auto"/>
              <w:right w:val="single" w:sz="4" w:space="0" w:color="auto"/>
            </w:tcBorders>
          </w:tcPr>
          <w:p w:rsidR="00C06E8C" w:rsidRDefault="00327936" w:rsidP="00C06E8C">
            <w:r>
              <w:t>50</w:t>
            </w:r>
          </w:p>
        </w:tc>
        <w:tc>
          <w:tcPr>
            <w:tcW w:w="1552" w:type="dxa"/>
            <w:tcBorders>
              <w:top w:val="single" w:sz="4" w:space="0" w:color="auto"/>
              <w:left w:val="single" w:sz="4" w:space="0" w:color="auto"/>
              <w:bottom w:val="single" w:sz="4" w:space="0" w:color="auto"/>
              <w:right w:val="single" w:sz="4" w:space="0" w:color="auto"/>
            </w:tcBorders>
          </w:tcPr>
          <w:p w:rsidR="00C06E8C" w:rsidRDefault="00327936" w:rsidP="00C06E8C">
            <w:r>
              <w:t>75</w:t>
            </w:r>
          </w:p>
        </w:tc>
        <w:tc>
          <w:tcPr>
            <w:tcW w:w="1717" w:type="dxa"/>
            <w:tcBorders>
              <w:top w:val="single" w:sz="4" w:space="0" w:color="auto"/>
              <w:left w:val="single" w:sz="4" w:space="0" w:color="auto"/>
              <w:bottom w:val="single" w:sz="4" w:space="0" w:color="auto"/>
              <w:right w:val="single" w:sz="4" w:space="0" w:color="auto"/>
            </w:tcBorders>
          </w:tcPr>
          <w:p w:rsidR="00C06E8C" w:rsidRDefault="00327936" w:rsidP="00C06E8C">
            <w:r>
              <w:t>0</w:t>
            </w:r>
          </w:p>
        </w:tc>
        <w:tc>
          <w:tcPr>
            <w:tcW w:w="1683" w:type="dxa"/>
            <w:tcBorders>
              <w:top w:val="single" w:sz="4" w:space="0" w:color="auto"/>
              <w:left w:val="single" w:sz="4" w:space="0" w:color="auto"/>
              <w:bottom w:val="single" w:sz="4" w:space="0" w:color="auto"/>
              <w:right w:val="single" w:sz="4" w:space="0" w:color="auto"/>
            </w:tcBorders>
          </w:tcPr>
          <w:p w:rsidR="00C06E8C" w:rsidRDefault="00327936" w:rsidP="00C06E8C">
            <w:r>
              <w:t xml:space="preserve">374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rsidR="00C06E8C" w:rsidRDefault="00C06E8C" w:rsidP="00C06E8C"/>
        </w:tc>
      </w:tr>
      <w:tr w:rsidR="00C06E8C" w:rsidTr="006A1C4B">
        <w:tc>
          <w:tcPr>
            <w:tcW w:w="1568" w:type="dxa"/>
            <w:tcBorders>
              <w:top w:val="single" w:sz="4" w:space="0" w:color="auto"/>
              <w:left w:val="single" w:sz="4" w:space="0" w:color="auto"/>
              <w:bottom w:val="single" w:sz="4" w:space="0" w:color="auto"/>
              <w:right w:val="single" w:sz="4" w:space="0" w:color="auto"/>
            </w:tcBorders>
          </w:tcPr>
          <w:p w:rsidR="00C06E8C" w:rsidRDefault="00C06E8C" w:rsidP="00C06E8C">
            <w:r>
              <w:t>889CH4</w:t>
            </w:r>
          </w:p>
        </w:tc>
        <w:tc>
          <w:tcPr>
            <w:tcW w:w="1639" w:type="dxa"/>
            <w:tcBorders>
              <w:top w:val="single" w:sz="4" w:space="0" w:color="auto"/>
              <w:left w:val="single" w:sz="4" w:space="0" w:color="auto"/>
              <w:bottom w:val="single" w:sz="4" w:space="0" w:color="auto"/>
              <w:right w:val="single" w:sz="4" w:space="0" w:color="auto"/>
            </w:tcBorders>
          </w:tcPr>
          <w:p w:rsidR="00C06E8C" w:rsidRDefault="00C06E8C" w:rsidP="00C06E8C">
            <w:r>
              <w:t>50</w:t>
            </w:r>
          </w:p>
        </w:tc>
        <w:tc>
          <w:tcPr>
            <w:tcW w:w="1552" w:type="dxa"/>
            <w:tcBorders>
              <w:top w:val="single" w:sz="4" w:space="0" w:color="auto"/>
              <w:left w:val="single" w:sz="4" w:space="0" w:color="auto"/>
              <w:bottom w:val="single" w:sz="4" w:space="0" w:color="auto"/>
              <w:right w:val="single" w:sz="4" w:space="0" w:color="auto"/>
            </w:tcBorders>
          </w:tcPr>
          <w:p w:rsidR="00C06E8C" w:rsidRDefault="00C06E8C" w:rsidP="00C06E8C">
            <w:r>
              <w:t>100</w:t>
            </w:r>
          </w:p>
        </w:tc>
        <w:tc>
          <w:tcPr>
            <w:tcW w:w="1717" w:type="dxa"/>
            <w:tcBorders>
              <w:top w:val="single" w:sz="4" w:space="0" w:color="auto"/>
              <w:left w:val="single" w:sz="4" w:space="0" w:color="auto"/>
              <w:bottom w:val="single" w:sz="4" w:space="0" w:color="auto"/>
              <w:right w:val="single" w:sz="4" w:space="0" w:color="auto"/>
            </w:tcBorders>
          </w:tcPr>
          <w:p w:rsidR="00C06E8C" w:rsidRDefault="00327936" w:rsidP="00C06E8C">
            <w:r>
              <w:t>0</w:t>
            </w:r>
          </w:p>
        </w:tc>
        <w:tc>
          <w:tcPr>
            <w:tcW w:w="1683" w:type="dxa"/>
            <w:tcBorders>
              <w:top w:val="single" w:sz="4" w:space="0" w:color="auto"/>
              <w:left w:val="single" w:sz="4" w:space="0" w:color="auto"/>
              <w:bottom w:val="single" w:sz="4" w:space="0" w:color="auto"/>
              <w:right w:val="single" w:sz="4" w:space="0" w:color="auto"/>
            </w:tcBorders>
          </w:tcPr>
          <w:p w:rsidR="00C06E8C" w:rsidRDefault="00C06E8C" w:rsidP="00C06E8C">
            <w:r>
              <w:t xml:space="preserve">3929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rsidR="00C06E8C" w:rsidRDefault="00C06E8C" w:rsidP="00C06E8C"/>
        </w:tc>
      </w:tr>
    </w:tbl>
    <w:p w:rsidR="00C002A2" w:rsidRDefault="00C002A2">
      <w:pPr>
        <w:rPr>
          <w:lang w:bidi="ar-SA"/>
        </w:rPr>
      </w:pPr>
    </w:p>
    <w:p w:rsidR="00C06E8C" w:rsidRDefault="00C06E8C">
      <w:pPr>
        <w:rPr>
          <w:lang w:bidi="ar-SA"/>
        </w:rPr>
      </w:pPr>
    </w:p>
    <w:p w:rsidR="001B2E1D" w:rsidRDefault="001B2E1D" w:rsidP="001B2E1D">
      <w:r>
        <w:t>For Saturn, I need to:</w:t>
      </w:r>
    </w:p>
    <w:p w:rsidR="001B2E1D" w:rsidRDefault="001B2E1D" w:rsidP="0071317D">
      <w:pPr>
        <w:pStyle w:val="ListParagraph"/>
        <w:numPr>
          <w:ilvl w:val="0"/>
          <w:numId w:val="18"/>
        </w:numPr>
      </w:pPr>
      <w:r>
        <w:t>Produce various combinations of RGB images</w:t>
      </w:r>
    </w:p>
    <w:p w:rsidR="001B2E1D" w:rsidRDefault="001B2E1D" w:rsidP="0071317D">
      <w:pPr>
        <w:pStyle w:val="ListParagraph"/>
        <w:numPr>
          <w:ilvl w:val="0"/>
          <w:numId w:val="18"/>
        </w:numPr>
      </w:pPr>
      <w:r>
        <w:t>Document videos and camera settings</w:t>
      </w:r>
    </w:p>
    <w:p w:rsidR="001B2E1D" w:rsidRDefault="001B2E1D" w:rsidP="0071317D">
      <w:pPr>
        <w:pStyle w:val="ListParagraph"/>
        <w:numPr>
          <w:ilvl w:val="0"/>
          <w:numId w:val="18"/>
        </w:numPr>
      </w:pPr>
      <w:r>
        <w:t>Identify which images have which moons visible</w:t>
      </w:r>
    </w:p>
    <w:p w:rsidR="001B2E1D" w:rsidRDefault="001B2E1D" w:rsidP="0071317D">
      <w:pPr>
        <w:pStyle w:val="ListParagraph"/>
        <w:numPr>
          <w:ilvl w:val="0"/>
          <w:numId w:val="18"/>
        </w:numPr>
      </w:pPr>
      <w:r>
        <w:t>Determine effects of gains settings for photometry of moons</w:t>
      </w:r>
    </w:p>
    <w:p w:rsidR="001B2E1D" w:rsidRDefault="001B2E1D" w:rsidP="0071317D">
      <w:pPr>
        <w:pStyle w:val="ListParagraph"/>
        <w:numPr>
          <w:ilvl w:val="0"/>
          <w:numId w:val="18"/>
        </w:numPr>
      </w:pPr>
      <w:r>
        <w:t>Do a polar map for the hexagon (maybe)</w:t>
      </w:r>
    </w:p>
    <w:p w:rsidR="001B2E1D" w:rsidRDefault="001B2E1D" w:rsidP="0071317D">
      <w:pPr>
        <w:pStyle w:val="ListParagraph"/>
        <w:numPr>
          <w:ilvl w:val="0"/>
          <w:numId w:val="18"/>
        </w:numPr>
      </w:pPr>
      <w:r>
        <w:t>Do a polar map for the rings</w:t>
      </w:r>
    </w:p>
    <w:p w:rsidR="001B2E1D" w:rsidRDefault="001B2E1D" w:rsidP="0071317D">
      <w:pPr>
        <w:pStyle w:val="ListParagraph"/>
        <w:numPr>
          <w:ilvl w:val="0"/>
          <w:numId w:val="18"/>
        </w:numPr>
      </w:pPr>
      <w:r>
        <w:t>Do an equatorial map for the bands.</w:t>
      </w:r>
    </w:p>
    <w:p w:rsidR="001B2E1D" w:rsidRDefault="001B2E1D" w:rsidP="0071317D">
      <w:pPr>
        <w:pStyle w:val="ListParagraph"/>
        <w:numPr>
          <w:ilvl w:val="0"/>
          <w:numId w:val="18"/>
        </w:numPr>
      </w:pPr>
      <w:r>
        <w:t>Archive data</w:t>
      </w:r>
    </w:p>
    <w:p w:rsidR="001B2E1D" w:rsidRDefault="001B2E1D">
      <w:pPr>
        <w:rPr>
          <w:lang w:bidi="ar-SA"/>
        </w:rPr>
      </w:pPr>
    </w:p>
    <w:p w:rsidR="001B2E1D" w:rsidRDefault="001B2E1D" w:rsidP="001B2E1D">
      <w:r>
        <w:t>For the Moon, I need to:</w:t>
      </w:r>
    </w:p>
    <w:p w:rsidR="001B2E1D" w:rsidRDefault="001B2E1D" w:rsidP="0071317D">
      <w:pPr>
        <w:pStyle w:val="ListParagraph"/>
        <w:numPr>
          <w:ilvl w:val="0"/>
          <w:numId w:val="18"/>
        </w:numPr>
      </w:pPr>
      <w:r>
        <w:t>Document videos and camera settings</w:t>
      </w:r>
    </w:p>
    <w:p w:rsidR="001B2E1D" w:rsidRDefault="001B2E1D" w:rsidP="0071317D">
      <w:pPr>
        <w:pStyle w:val="ListParagraph"/>
        <w:numPr>
          <w:ilvl w:val="0"/>
          <w:numId w:val="18"/>
        </w:numPr>
      </w:pPr>
      <w:r>
        <w:lastRenderedPageBreak/>
        <w:t xml:space="preserve">Attempt multi-focus alignment as opposed to single focus </w:t>
      </w:r>
      <w:proofErr w:type="spellStart"/>
      <w:r>
        <w:t>alignement</w:t>
      </w:r>
      <w:proofErr w:type="spellEnd"/>
    </w:p>
    <w:p w:rsidR="001B2E1D" w:rsidRDefault="001B2E1D" w:rsidP="0071317D">
      <w:pPr>
        <w:pStyle w:val="ListParagraph"/>
        <w:numPr>
          <w:ilvl w:val="0"/>
          <w:numId w:val="18"/>
        </w:numPr>
      </w:pPr>
      <w:r>
        <w:t>Do some LTVT aerial projection maps</w:t>
      </w:r>
    </w:p>
    <w:p w:rsidR="001B2E1D" w:rsidRDefault="001B2E1D" w:rsidP="0071317D">
      <w:pPr>
        <w:pStyle w:val="ListParagraph"/>
        <w:numPr>
          <w:ilvl w:val="0"/>
          <w:numId w:val="18"/>
        </w:numPr>
      </w:pPr>
      <w:r>
        <w:t>Do some LTVT elevation measures</w:t>
      </w:r>
    </w:p>
    <w:p w:rsidR="001B2E1D" w:rsidRDefault="001B2E1D" w:rsidP="0071317D">
      <w:pPr>
        <w:pStyle w:val="ListParagraph"/>
        <w:numPr>
          <w:ilvl w:val="0"/>
          <w:numId w:val="18"/>
        </w:numPr>
      </w:pPr>
      <w:r>
        <w:t>Archive data</w:t>
      </w:r>
    </w:p>
    <w:p w:rsidR="00C002A2" w:rsidRDefault="00C002A2">
      <w:pPr>
        <w:rPr>
          <w:lang w:bidi="ar-SA"/>
        </w:rPr>
      </w:pPr>
      <w:r>
        <w:rPr>
          <w:lang w:bidi="ar-SA"/>
        </w:rPr>
        <w:br w:type="page"/>
      </w:r>
    </w:p>
    <w:p w:rsidR="00C002A2" w:rsidRDefault="00C002A2">
      <w:pPr>
        <w:rPr>
          <w:lang w:bidi="ar-SA"/>
        </w:rPr>
      </w:pPr>
      <w:r>
        <w:rPr>
          <w:lang w:bidi="ar-SA"/>
        </w:rPr>
        <w:lastRenderedPageBreak/>
        <w:t>Moon Targets:</w:t>
      </w:r>
    </w:p>
    <w:p w:rsidR="00C002A2" w:rsidRDefault="00C002A2" w:rsidP="0071317D">
      <w:pPr>
        <w:pStyle w:val="ListParagraph"/>
        <w:numPr>
          <w:ilvl w:val="0"/>
          <w:numId w:val="2"/>
        </w:numPr>
        <w:rPr>
          <w:lang w:bidi="ar-SA"/>
        </w:rPr>
      </w:pPr>
      <w:r>
        <w:rPr>
          <w:lang w:bidi="ar-SA"/>
        </w:rPr>
        <w:t>Copernicus</w:t>
      </w:r>
    </w:p>
    <w:p w:rsidR="00C002A2" w:rsidRDefault="00C002A2" w:rsidP="0071317D">
      <w:pPr>
        <w:pStyle w:val="ListParagraph"/>
        <w:numPr>
          <w:ilvl w:val="0"/>
          <w:numId w:val="2"/>
        </w:numPr>
        <w:rPr>
          <w:lang w:bidi="ar-SA"/>
        </w:rPr>
      </w:pPr>
      <w:r>
        <w:rPr>
          <w:lang w:bidi="ar-SA"/>
        </w:rPr>
        <w:t xml:space="preserve">Plato and </w:t>
      </w:r>
      <w:proofErr w:type="spellStart"/>
      <w:r>
        <w:rPr>
          <w:lang w:bidi="ar-SA"/>
        </w:rPr>
        <w:t>Imbrium</w:t>
      </w:r>
      <w:proofErr w:type="spellEnd"/>
      <w:r>
        <w:rPr>
          <w:lang w:bidi="ar-SA"/>
        </w:rPr>
        <w:t xml:space="preserve"> (2x)</w:t>
      </w:r>
    </w:p>
    <w:p w:rsidR="00C002A2" w:rsidRDefault="00C002A2" w:rsidP="0071317D">
      <w:pPr>
        <w:pStyle w:val="ListParagraph"/>
        <w:numPr>
          <w:ilvl w:val="0"/>
          <w:numId w:val="2"/>
        </w:numPr>
        <w:rPr>
          <w:lang w:bidi="ar-SA"/>
        </w:rPr>
      </w:pPr>
      <w:r>
        <w:rPr>
          <w:lang w:bidi="ar-SA"/>
        </w:rPr>
        <w:t>Alpine Valley and Cassini</w:t>
      </w:r>
    </w:p>
    <w:p w:rsidR="00C002A2" w:rsidRDefault="00C002A2" w:rsidP="0071317D">
      <w:pPr>
        <w:pStyle w:val="ListParagraph"/>
        <w:numPr>
          <w:ilvl w:val="0"/>
          <w:numId w:val="2"/>
        </w:numPr>
        <w:rPr>
          <w:lang w:bidi="ar-SA"/>
        </w:rPr>
      </w:pPr>
      <w:proofErr w:type="spellStart"/>
      <w:r>
        <w:rPr>
          <w:lang w:bidi="ar-SA"/>
        </w:rPr>
        <w:t>Posidonius</w:t>
      </w:r>
      <w:proofErr w:type="spellEnd"/>
      <w:r>
        <w:rPr>
          <w:lang w:bidi="ar-SA"/>
        </w:rPr>
        <w:t xml:space="preserve"> and dark flow of Serenitatis</w:t>
      </w:r>
    </w:p>
    <w:p w:rsidR="00C002A2" w:rsidRDefault="00C002A2" w:rsidP="0071317D">
      <w:pPr>
        <w:pStyle w:val="ListParagraph"/>
        <w:numPr>
          <w:ilvl w:val="0"/>
          <w:numId w:val="2"/>
        </w:numPr>
        <w:rPr>
          <w:lang w:bidi="ar-SA"/>
        </w:rPr>
      </w:pPr>
      <w:r>
        <w:rPr>
          <w:lang w:bidi="ar-SA"/>
        </w:rPr>
        <w:t>Rima Hyginus</w:t>
      </w:r>
    </w:p>
    <w:p w:rsidR="00C002A2" w:rsidRDefault="00C002A2" w:rsidP="0071317D">
      <w:pPr>
        <w:pStyle w:val="ListParagraph"/>
        <w:numPr>
          <w:ilvl w:val="0"/>
          <w:numId w:val="2"/>
        </w:numPr>
        <w:rPr>
          <w:lang w:bidi="ar-SA"/>
        </w:rPr>
      </w:pPr>
      <w:proofErr w:type="spellStart"/>
      <w:r>
        <w:rPr>
          <w:lang w:bidi="ar-SA"/>
        </w:rPr>
        <w:t>Pitatus</w:t>
      </w:r>
      <w:proofErr w:type="spellEnd"/>
      <w:r>
        <w:rPr>
          <w:lang w:bidi="ar-SA"/>
        </w:rPr>
        <w:t xml:space="preserve"> and </w:t>
      </w:r>
      <w:proofErr w:type="spellStart"/>
      <w:r>
        <w:rPr>
          <w:lang w:bidi="ar-SA"/>
        </w:rPr>
        <w:t>Hesiodus</w:t>
      </w:r>
      <w:proofErr w:type="spellEnd"/>
    </w:p>
    <w:p w:rsidR="00670F67" w:rsidRDefault="00670F67">
      <w:pPr>
        <w:rPr>
          <w:lang w:bidi="ar-SA"/>
        </w:rPr>
      </w:pPr>
    </w:p>
    <w:p w:rsidR="00670F67" w:rsidRDefault="00670F67">
      <w:pPr>
        <w:rPr>
          <w:lang w:bidi="ar-SA"/>
        </w:rPr>
      </w:pPr>
      <w:r>
        <w:rPr>
          <w:lang w:bidi="ar-SA"/>
        </w:rPr>
        <w:t>Note that moon images were stacked with a single alignment area each focused on the feature of greatest interest, e.g., Plato.</w:t>
      </w:r>
    </w:p>
    <w:p w:rsidR="00A018C2" w:rsidRDefault="00A018C2">
      <w:pPr>
        <w:rPr>
          <w:lang w:bidi="ar-SA"/>
        </w:rPr>
      </w:pPr>
      <w:r>
        <w:rPr>
          <w:lang w:bidi="ar-SA"/>
        </w:rPr>
        <w:br w:type="page"/>
      </w:r>
    </w:p>
    <w:p w:rsidR="00A018C2" w:rsidRDefault="00A018C2" w:rsidP="00E61843">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A018C2" w:rsidRPr="004174E0" w:rsidTr="00C000FC">
        <w:trPr>
          <w:jc w:val="center"/>
        </w:trPr>
        <w:tc>
          <w:tcPr>
            <w:tcW w:w="4680" w:type="dxa"/>
            <w:shd w:val="clear" w:color="auto" w:fill="000000"/>
            <w:vAlign w:val="center"/>
          </w:tcPr>
          <w:p w:rsidR="00A018C2" w:rsidRDefault="00A018C2" w:rsidP="00C000FC">
            <w:pPr>
              <w:jc w:val="center"/>
              <w:rPr>
                <w:noProof/>
                <w:color w:val="808080" w:themeColor="background1" w:themeShade="80"/>
                <w:sz w:val="20"/>
                <w:lang w:bidi="ar-SA"/>
              </w:rPr>
            </w:pPr>
            <w:r>
              <w:rPr>
                <w:noProof/>
              </w:rPr>
              <w:drawing>
                <wp:inline distT="0" distB="0" distL="0" distR="0" wp14:anchorId="3395BAA6" wp14:editId="122651FE">
                  <wp:extent cx="2743200" cy="3657600"/>
                  <wp:effectExtent l="0" t="0" r="0" b="0"/>
                  <wp:docPr id="525" name="Picture 525" descr="C:\Users\Steven Hill\AppData\Local\Microsoft\Windows\INetCache\Content.Word\2017-08-02-0220_5-Moon_685NIR-Stack350-Wavelets1x30+2x15-Gam50pct-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teven Hill\AppData\Local\Microsoft\Windows\INetCache\Content.Word\2017-08-02-0220_5-Moon_685NIR-Stack350-Wavelets1x30+2x15-Gam50pct-HalfSize.jp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tc>
        <w:tc>
          <w:tcPr>
            <w:tcW w:w="4680" w:type="dxa"/>
            <w:shd w:val="clear" w:color="auto" w:fill="000000"/>
          </w:tcPr>
          <w:p w:rsidR="00A018C2" w:rsidRPr="004174E0" w:rsidRDefault="00A018C2" w:rsidP="00C000FC">
            <w:pPr>
              <w:jc w:val="center"/>
              <w:rPr>
                <w:sz w:val="20"/>
                <w:lang w:bidi="ar-SA"/>
              </w:rPr>
            </w:pPr>
            <w:r>
              <w:rPr>
                <w:noProof/>
              </w:rPr>
              <w:drawing>
                <wp:inline distT="0" distB="0" distL="0" distR="0" wp14:anchorId="63242F06" wp14:editId="7E2CEA65">
                  <wp:extent cx="2743200" cy="3657600"/>
                  <wp:effectExtent l="0" t="0" r="0" b="0"/>
                  <wp:docPr id="531" name="Picture 531" descr="C:\Users\Steven Hill\AppData\Local\Microsoft\Windows\INetCache\Content.Word\2017-08-02-0222_5-Moon_685NIR-Mosaic-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teven Hill\AppData\Local\Microsoft\Windows\INetCache\Content.Word\2017-08-02-0222_5-Moon_685NIR-Mosaic-HalfSize.jp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tc>
      </w:tr>
      <w:tr w:rsidR="00A018C2" w:rsidRPr="00EE3E4F" w:rsidTr="00C000FC">
        <w:trPr>
          <w:jc w:val="center"/>
        </w:trPr>
        <w:tc>
          <w:tcPr>
            <w:tcW w:w="4680" w:type="dxa"/>
            <w:shd w:val="clear" w:color="auto" w:fill="000000"/>
          </w:tcPr>
          <w:p w:rsidR="00A018C2" w:rsidRPr="00EE3E4F" w:rsidRDefault="00A018C2" w:rsidP="00C000FC">
            <w:pPr>
              <w:jc w:val="center"/>
              <w:rPr>
                <w:sz w:val="20"/>
                <w:lang w:bidi="ar-SA"/>
              </w:rPr>
            </w:pPr>
            <w:r w:rsidRPr="00EC4BAA">
              <w:rPr>
                <w:sz w:val="20"/>
                <w:lang w:bidi="ar-SA"/>
              </w:rPr>
              <w:t>2017-08-02-0220_5-Moon_685NIR-Stack350-Wavelets1x30+2x15-Gam50pct-HalfSize.jpg</w:t>
            </w:r>
          </w:p>
        </w:tc>
        <w:tc>
          <w:tcPr>
            <w:tcW w:w="4680" w:type="dxa"/>
            <w:shd w:val="clear" w:color="auto" w:fill="000000"/>
          </w:tcPr>
          <w:p w:rsidR="00A018C2" w:rsidRPr="00EE3E4F" w:rsidRDefault="00A018C2" w:rsidP="00C000FC">
            <w:pPr>
              <w:jc w:val="center"/>
              <w:rPr>
                <w:sz w:val="20"/>
                <w:lang w:bidi="ar-SA"/>
              </w:rPr>
            </w:pPr>
            <w:r w:rsidRPr="00EC4BAA">
              <w:rPr>
                <w:sz w:val="20"/>
                <w:lang w:bidi="ar-SA"/>
              </w:rPr>
              <w:t>2017-08-02-0222_5-Moon_685NIR-Mosaic-HalfSize.jpg</w:t>
            </w:r>
          </w:p>
        </w:tc>
      </w:tr>
      <w:tr w:rsidR="00A54FAE" w:rsidRPr="004174E0" w:rsidTr="00A54FAE">
        <w:trPr>
          <w:jc w:val="center"/>
        </w:trPr>
        <w:tc>
          <w:tcPr>
            <w:tcW w:w="4680" w:type="dxa"/>
            <w:shd w:val="clear" w:color="auto" w:fill="000000"/>
            <w:vAlign w:val="center"/>
          </w:tcPr>
          <w:p w:rsidR="00A54FAE" w:rsidRDefault="00A018C2" w:rsidP="00A54FAE">
            <w:pPr>
              <w:jc w:val="center"/>
              <w:rPr>
                <w:noProof/>
                <w:color w:val="808080" w:themeColor="background1" w:themeShade="80"/>
                <w:sz w:val="20"/>
                <w:lang w:bidi="ar-SA"/>
              </w:rPr>
            </w:pPr>
            <w:r>
              <w:rPr>
                <w:noProof/>
              </w:rPr>
              <w:drawing>
                <wp:inline distT="0" distB="0" distL="0" distR="0">
                  <wp:extent cx="2743200" cy="3657600"/>
                  <wp:effectExtent l="0" t="0" r="0" b="0"/>
                  <wp:docPr id="532" name="Picture 532" descr="C:\Users\Steven Hill\AppData\Local\Microsoft\Windows\INetCache\Content.Word\2017-08-02-0224_7-Moon_685NIR-Stack500-Wavelets1x30+2x10-Gam80pct-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teven Hill\AppData\Local\Microsoft\Windows\INetCache\Content.Word\2017-08-02-0224_7-Moon_685NIR-Stack500-Wavelets1x30+2x10-Gam80pct-HalfSize.jp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tc>
        <w:tc>
          <w:tcPr>
            <w:tcW w:w="4680" w:type="dxa"/>
            <w:shd w:val="clear" w:color="auto" w:fill="000000"/>
          </w:tcPr>
          <w:p w:rsidR="00A54FAE" w:rsidRPr="004174E0" w:rsidRDefault="00A018C2" w:rsidP="00A54FAE">
            <w:pPr>
              <w:jc w:val="center"/>
              <w:rPr>
                <w:sz w:val="20"/>
                <w:lang w:bidi="ar-SA"/>
              </w:rPr>
            </w:pPr>
            <w:r>
              <w:rPr>
                <w:noProof/>
              </w:rPr>
              <w:drawing>
                <wp:inline distT="0" distB="0" distL="0" distR="0">
                  <wp:extent cx="2743200" cy="3657600"/>
                  <wp:effectExtent l="0" t="0" r="0" b="0"/>
                  <wp:docPr id="540" name="Picture 540" descr="C:\Users\Steven Hill\AppData\Local\Microsoft\Windows\INetCache\Content.Word\2017-08-02-0226_5-Moon_685NIR-Stack500-Wavelets1x20+1x20-Gam60pct-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teven Hill\AppData\Local\Microsoft\Windows\INetCache\Content.Word\2017-08-02-0226_5-Moon_685NIR-Stack500-Wavelets1x20+1x20-Gam60pct-HalfSize.jp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tc>
      </w:tr>
      <w:tr w:rsidR="00A54FAE" w:rsidRPr="00EE3E4F" w:rsidTr="00A54FAE">
        <w:trPr>
          <w:jc w:val="center"/>
        </w:trPr>
        <w:tc>
          <w:tcPr>
            <w:tcW w:w="4680" w:type="dxa"/>
            <w:shd w:val="clear" w:color="auto" w:fill="000000"/>
          </w:tcPr>
          <w:p w:rsidR="00A54FAE" w:rsidRPr="00EE3E4F" w:rsidRDefault="00A018C2" w:rsidP="00A54FAE">
            <w:pPr>
              <w:jc w:val="center"/>
              <w:rPr>
                <w:sz w:val="20"/>
                <w:lang w:bidi="ar-SA"/>
              </w:rPr>
            </w:pPr>
            <w:r w:rsidRPr="00A018C2">
              <w:rPr>
                <w:sz w:val="20"/>
                <w:lang w:bidi="ar-SA"/>
              </w:rPr>
              <w:t>2017-08-02-0224_7-Moon_685NIR-Stack500-Wavelets1x30+2x10-Gam80pct-HalfSize.jpg</w:t>
            </w:r>
          </w:p>
        </w:tc>
        <w:tc>
          <w:tcPr>
            <w:tcW w:w="4680" w:type="dxa"/>
            <w:shd w:val="clear" w:color="auto" w:fill="000000"/>
          </w:tcPr>
          <w:p w:rsidR="00A54FAE" w:rsidRPr="00EE3E4F" w:rsidRDefault="00A018C2" w:rsidP="00A54FAE">
            <w:pPr>
              <w:jc w:val="center"/>
              <w:rPr>
                <w:sz w:val="20"/>
                <w:lang w:bidi="ar-SA"/>
              </w:rPr>
            </w:pPr>
            <w:r w:rsidRPr="00A018C2">
              <w:rPr>
                <w:sz w:val="20"/>
                <w:lang w:bidi="ar-SA"/>
              </w:rPr>
              <w:t>2017-08-02-0226_5-Moon_685NIR-Stack500-Wavelets1x20+1x20-Gam60pct-HalfSize.jpg</w:t>
            </w:r>
          </w:p>
        </w:tc>
      </w:tr>
      <w:tr w:rsidR="00A018C2" w:rsidRPr="004174E0" w:rsidTr="00A018C2">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rsidR="00A018C2" w:rsidRPr="00A018C2" w:rsidRDefault="00C002A2" w:rsidP="00C000FC">
            <w:pPr>
              <w:jc w:val="center"/>
              <w:rPr>
                <w:sz w:val="20"/>
                <w:lang w:bidi="ar-SA"/>
              </w:rPr>
            </w:pPr>
            <w:r>
              <w:rPr>
                <w:noProof/>
              </w:rPr>
              <w:lastRenderedPageBreak/>
              <w:drawing>
                <wp:inline distT="0" distB="0" distL="0" distR="0" wp14:anchorId="2DCD5661" wp14:editId="39779B9C">
                  <wp:extent cx="2743200" cy="3657600"/>
                  <wp:effectExtent l="0" t="0" r="0" b="0"/>
                  <wp:docPr id="549" name="Picture 549" descr="C:\Users\Steven Hill\AppData\Local\Microsoft\Windows\INetCache\Content.Word\2017-08-02-0228_4-Moon_685NIR-Stack500-Wavelets1x20+2x20-Gam60pct-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teven Hill\AppData\Local\Microsoft\Windows\INetCache\Content.Word\2017-08-02-0228_4-Moon_685NIR-Stack500-Wavelets1x20+2x20-Gam60pct-HalfSize.jp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rsidR="00A018C2" w:rsidRPr="004174E0" w:rsidRDefault="00C002A2" w:rsidP="00C000FC">
            <w:pPr>
              <w:jc w:val="center"/>
              <w:rPr>
                <w:sz w:val="20"/>
                <w:lang w:bidi="ar-SA"/>
              </w:rPr>
            </w:pPr>
            <w:r>
              <w:rPr>
                <w:noProof/>
              </w:rPr>
              <w:drawing>
                <wp:inline distT="0" distB="0" distL="0" distR="0" wp14:anchorId="2F74906A" wp14:editId="25D4F5F2">
                  <wp:extent cx="2743200" cy="3657600"/>
                  <wp:effectExtent l="0" t="0" r="0" b="0"/>
                  <wp:docPr id="550" name="Picture 550" descr="C:\Users\Steven Hill\AppData\Local\Microsoft\Windows\INetCache\Content.Word\2017-08-02-0233_4-Moon_685NIR-Stack350-Wavelets1x20+2x20-Gam60pct-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Steven Hill\AppData\Local\Microsoft\Windows\INetCache\Content.Word\2017-08-02-0233_4-Moon_685NIR-Stack350-Wavelets1x20+2x20-Gam60pct-HalfSize.jp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tc>
      </w:tr>
      <w:tr w:rsidR="00C002A2" w:rsidRPr="00EE3E4F" w:rsidTr="00A018C2">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rsidR="00C002A2" w:rsidRPr="00EE3E4F" w:rsidRDefault="00C002A2" w:rsidP="00C002A2">
            <w:pPr>
              <w:jc w:val="center"/>
              <w:rPr>
                <w:sz w:val="20"/>
                <w:lang w:bidi="ar-SA"/>
              </w:rPr>
            </w:pPr>
            <w:r w:rsidRPr="002268BE">
              <w:rPr>
                <w:sz w:val="20"/>
                <w:lang w:bidi="ar-SA"/>
              </w:rPr>
              <w:t>2017-08-02-0228_4-Moon_685NIR-Stack500-Wavelets1x20+2x20-Gam60pct-HalfSize.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rsidR="00C002A2" w:rsidRPr="00EE3E4F" w:rsidRDefault="00C002A2" w:rsidP="00C002A2">
            <w:pPr>
              <w:jc w:val="center"/>
              <w:rPr>
                <w:sz w:val="20"/>
                <w:lang w:bidi="ar-SA"/>
              </w:rPr>
            </w:pPr>
            <w:r w:rsidRPr="002268BE">
              <w:rPr>
                <w:sz w:val="20"/>
                <w:lang w:bidi="ar-SA"/>
              </w:rPr>
              <w:t>2017-08-02-0233_4-Moon_685NIR-Stack350-Wavelets1x20+2x20-Gam60pct-HalfSize.jpg</w:t>
            </w:r>
          </w:p>
        </w:tc>
      </w:tr>
    </w:tbl>
    <w:p w:rsidR="00A54FAE" w:rsidRDefault="00A54FAE" w:rsidP="00E61843">
      <w:pPr>
        <w:rPr>
          <w:lang w:bidi="ar-SA"/>
        </w:rPr>
      </w:pPr>
    </w:p>
    <w:p w:rsidR="00CA73F7" w:rsidRDefault="00CA73F7" w:rsidP="00E61843">
      <w:pPr>
        <w:rPr>
          <w:lang w:bidi="ar-SA"/>
        </w:rPr>
      </w:pPr>
    </w:p>
    <w:p w:rsidR="001B2E1D" w:rsidRDefault="001B2E1D">
      <w:r w:rsidRPr="001B2E1D">
        <w:rPr>
          <w:b/>
          <w:lang w:bidi="ar-SA"/>
        </w:rPr>
        <w:t>Data Disposition:</w:t>
      </w:r>
      <w:r>
        <w:rPr>
          <w:lang w:bidi="ar-SA"/>
        </w:rPr>
        <w:t xml:space="preserve"> TBD</w:t>
      </w:r>
    </w:p>
    <w:p w:rsidR="00CA73F7" w:rsidRDefault="00CA73F7">
      <w:pPr>
        <w:rPr>
          <w:rFonts w:cs="Arial"/>
          <w:b/>
          <w:bCs/>
          <w:sz w:val="26"/>
          <w:szCs w:val="26"/>
          <w:lang w:bidi="ar-SA"/>
        </w:rPr>
      </w:pPr>
      <w:r>
        <w:br w:type="page"/>
      </w:r>
    </w:p>
    <w:p w:rsidR="00CA73F7" w:rsidRPr="00D4326C" w:rsidRDefault="00CA73F7" w:rsidP="00CA73F7">
      <w:pPr>
        <w:pStyle w:val="Heading3"/>
      </w:pPr>
      <w:bookmarkStart w:id="27" w:name="_Toc497199141"/>
      <w:r>
        <w:lastRenderedPageBreak/>
        <w:t xml:space="preserve">2017-Aug-18 (Aug-18 UT): </w:t>
      </w:r>
      <w:r w:rsidRPr="002B2B28">
        <w:t xml:space="preserve"> </w:t>
      </w:r>
      <w:r>
        <w:t>Sun Imaging Tests</w:t>
      </w:r>
      <w:bookmarkEnd w:id="27"/>
    </w:p>
    <w:p w:rsidR="00CA73F7" w:rsidRDefault="00CA73F7" w:rsidP="00CA73F7">
      <w:pPr>
        <w:rPr>
          <w:color w:val="808080" w:themeColor="background1" w:themeShade="80"/>
          <w:sz w:val="20"/>
          <w:lang w:bidi="ar-SA"/>
        </w:rPr>
      </w:pPr>
      <w:r>
        <w:rPr>
          <w:color w:val="808080" w:themeColor="background1" w:themeShade="80"/>
          <w:sz w:val="20"/>
          <w:lang w:bidi="ar-SA"/>
        </w:rPr>
        <w:t>Last Updated 8/6/2017</w:t>
      </w:r>
    </w:p>
    <w:p w:rsidR="00CA73F7" w:rsidRDefault="00CA73F7" w:rsidP="00CA73F7">
      <w:pPr>
        <w:rPr>
          <w:color w:val="808080" w:themeColor="background1" w:themeShade="80"/>
          <w:sz w:val="20"/>
          <w:lang w:bidi="ar-SA"/>
        </w:rPr>
      </w:pPr>
    </w:p>
    <w:p w:rsidR="00CA73F7" w:rsidRPr="009164B7" w:rsidRDefault="00CA73F7" w:rsidP="00CA73F7">
      <w:r>
        <w:t xml:space="preserve">Very steady seeing (4/5) and very good transparency.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CA73F7" w:rsidRPr="004174E0" w:rsidTr="00C000FC">
        <w:trPr>
          <w:jc w:val="center"/>
        </w:trPr>
        <w:tc>
          <w:tcPr>
            <w:tcW w:w="4680" w:type="dxa"/>
            <w:shd w:val="clear" w:color="auto" w:fill="000000"/>
            <w:vAlign w:val="center"/>
          </w:tcPr>
          <w:p w:rsidR="00CA73F7" w:rsidRDefault="00CA73F7" w:rsidP="00C000FC">
            <w:pPr>
              <w:jc w:val="center"/>
              <w:rPr>
                <w:noProof/>
                <w:color w:val="808080" w:themeColor="background1" w:themeShade="80"/>
                <w:sz w:val="20"/>
                <w:lang w:bidi="ar-SA"/>
              </w:rPr>
            </w:pPr>
            <w:r>
              <w:rPr>
                <w:noProof/>
              </w:rPr>
              <w:drawing>
                <wp:inline distT="0" distB="0" distL="0" distR="0" wp14:anchorId="262BBC30" wp14:editId="76DF4A76">
                  <wp:extent cx="2658745" cy="2658745"/>
                  <wp:effectExtent l="0" t="0" r="0" b="0"/>
                  <wp:docPr id="6" name="Picture 6" descr="C:\Users\Steven Hill\AppData\Local\Microsoft\Windows\INetCache\Content.Word\2017-08-02-0401_5-Hill-Saturn-RGB-Wavelets-WhtBal-Stu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ven Hill\AppData\Local\Microsoft\Windows\INetCache\Content.Word\2017-08-02-0401_5-Hill-Saturn-RGB-Wavelets-WhtBal-Stuff.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658745" cy="2658745"/>
                          </a:xfrm>
                          <a:prstGeom prst="rect">
                            <a:avLst/>
                          </a:prstGeom>
                          <a:noFill/>
                          <a:ln>
                            <a:noFill/>
                          </a:ln>
                        </pic:spPr>
                      </pic:pic>
                    </a:graphicData>
                  </a:graphic>
                </wp:inline>
              </w:drawing>
            </w:r>
          </w:p>
        </w:tc>
        <w:tc>
          <w:tcPr>
            <w:tcW w:w="4680" w:type="dxa"/>
            <w:shd w:val="clear" w:color="auto" w:fill="000000"/>
          </w:tcPr>
          <w:p w:rsidR="00CA73F7" w:rsidRPr="004174E0" w:rsidRDefault="00CA73F7" w:rsidP="00C000FC">
            <w:pPr>
              <w:jc w:val="center"/>
              <w:rPr>
                <w:sz w:val="20"/>
                <w:lang w:bidi="ar-SA"/>
              </w:rPr>
            </w:pPr>
          </w:p>
        </w:tc>
      </w:tr>
      <w:tr w:rsidR="00CA73F7" w:rsidRPr="00EE3E4F" w:rsidTr="00C000FC">
        <w:trPr>
          <w:jc w:val="center"/>
        </w:trPr>
        <w:tc>
          <w:tcPr>
            <w:tcW w:w="4680" w:type="dxa"/>
            <w:shd w:val="clear" w:color="auto" w:fill="000000"/>
          </w:tcPr>
          <w:p w:rsidR="00CA73F7" w:rsidRPr="00EE3E4F" w:rsidRDefault="00CA73F7" w:rsidP="00C000FC">
            <w:pPr>
              <w:jc w:val="center"/>
              <w:rPr>
                <w:sz w:val="20"/>
                <w:lang w:bidi="ar-SA"/>
              </w:rPr>
            </w:pPr>
            <w:r w:rsidRPr="00A54FAE">
              <w:rPr>
                <w:sz w:val="20"/>
                <w:lang w:bidi="ar-SA"/>
              </w:rPr>
              <w:t>2017-08-02-0401_5-Hill-Saturn-RGB-Wavelets-WhtBal-Stuff.png</w:t>
            </w:r>
          </w:p>
        </w:tc>
        <w:tc>
          <w:tcPr>
            <w:tcW w:w="4680" w:type="dxa"/>
            <w:shd w:val="clear" w:color="auto" w:fill="000000"/>
          </w:tcPr>
          <w:p w:rsidR="00CA73F7" w:rsidRPr="00EE3E4F" w:rsidRDefault="00CA73F7" w:rsidP="00C000FC">
            <w:pPr>
              <w:jc w:val="center"/>
              <w:rPr>
                <w:sz w:val="20"/>
                <w:lang w:bidi="ar-SA"/>
              </w:rPr>
            </w:pPr>
            <w:r>
              <w:rPr>
                <w:sz w:val="20"/>
                <w:lang w:bidi="ar-SA"/>
              </w:rPr>
              <w:t>TBD</w:t>
            </w:r>
          </w:p>
        </w:tc>
      </w:tr>
    </w:tbl>
    <w:p w:rsidR="00CA73F7" w:rsidRDefault="00CA73F7" w:rsidP="00E61843">
      <w:pPr>
        <w:rPr>
          <w:lang w:bidi="ar-SA"/>
        </w:rPr>
      </w:pPr>
    </w:p>
    <w:p w:rsidR="00CA73F7" w:rsidRDefault="00CA73F7" w:rsidP="00E61843">
      <w:pPr>
        <w:rPr>
          <w:lang w:bidi="ar-SA"/>
        </w:rPr>
      </w:pPr>
    </w:p>
    <w:p w:rsidR="00CA73F7" w:rsidRDefault="00CA73F7">
      <w:pPr>
        <w:rPr>
          <w:rFonts w:cs="Arial"/>
          <w:b/>
          <w:bCs/>
          <w:sz w:val="26"/>
          <w:szCs w:val="26"/>
          <w:lang w:bidi="ar-SA"/>
        </w:rPr>
      </w:pPr>
      <w:r>
        <w:br w:type="page"/>
      </w:r>
    </w:p>
    <w:p w:rsidR="00CA73F7" w:rsidRPr="00D4326C" w:rsidRDefault="00CA73F7" w:rsidP="00CA73F7">
      <w:pPr>
        <w:pStyle w:val="Heading3"/>
      </w:pPr>
      <w:bookmarkStart w:id="28" w:name="_Toc497199142"/>
      <w:r>
        <w:lastRenderedPageBreak/>
        <w:t xml:space="preserve">2017-Aug-21 (Aug-21 UT): </w:t>
      </w:r>
      <w:r w:rsidRPr="002B2B28">
        <w:t xml:space="preserve"> </w:t>
      </w:r>
      <w:r>
        <w:t>Eclipse in Alliance, Nebraska!</w:t>
      </w:r>
      <w:bookmarkEnd w:id="28"/>
    </w:p>
    <w:p w:rsidR="00CA73F7" w:rsidRDefault="00CA73F7" w:rsidP="00CA73F7">
      <w:pPr>
        <w:rPr>
          <w:color w:val="808080" w:themeColor="background1" w:themeShade="80"/>
          <w:sz w:val="20"/>
          <w:lang w:bidi="ar-SA"/>
        </w:rPr>
      </w:pPr>
      <w:r>
        <w:rPr>
          <w:color w:val="808080" w:themeColor="background1" w:themeShade="80"/>
          <w:sz w:val="20"/>
          <w:lang w:bidi="ar-SA"/>
        </w:rPr>
        <w:t>Last Updated 8/6/2017</w:t>
      </w:r>
    </w:p>
    <w:p w:rsidR="00CA73F7" w:rsidRDefault="00CA73F7" w:rsidP="00C000FC">
      <w:pPr>
        <w:rPr>
          <w:lang w:bidi="ar-SA"/>
        </w:rPr>
      </w:pPr>
    </w:p>
    <w:p w:rsidR="00095A69" w:rsidRDefault="00095A69" w:rsidP="00C000FC">
      <w:pPr>
        <w:rPr>
          <w:lang w:bidi="ar-SA"/>
        </w:rPr>
      </w:pPr>
      <w:r>
        <w:rPr>
          <w:lang w:bidi="ar-SA"/>
        </w:rPr>
        <w:t>TO DO:</w:t>
      </w:r>
    </w:p>
    <w:p w:rsidR="00095A69" w:rsidRDefault="00095A69" w:rsidP="0071317D">
      <w:pPr>
        <w:pStyle w:val="ListParagraph"/>
        <w:numPr>
          <w:ilvl w:val="0"/>
          <w:numId w:val="16"/>
        </w:numPr>
        <w:rPr>
          <w:lang w:bidi="ar-SA"/>
        </w:rPr>
      </w:pPr>
      <w:r>
        <w:rPr>
          <w:lang w:bidi="ar-SA"/>
        </w:rPr>
        <w:t>Finish stacking all totality images from 500D</w:t>
      </w:r>
      <w:r w:rsidR="00C35870">
        <w:rPr>
          <w:lang w:bidi="ar-SA"/>
        </w:rPr>
        <w:t xml:space="preserve"> – and document</w:t>
      </w:r>
    </w:p>
    <w:p w:rsidR="00095A69" w:rsidRDefault="00095A69" w:rsidP="0071317D">
      <w:pPr>
        <w:pStyle w:val="ListParagraph"/>
        <w:numPr>
          <w:ilvl w:val="0"/>
          <w:numId w:val="16"/>
        </w:numPr>
        <w:rPr>
          <w:lang w:bidi="ar-SA"/>
        </w:rPr>
      </w:pPr>
      <w:r>
        <w:rPr>
          <w:lang w:bidi="ar-SA"/>
        </w:rPr>
        <w:t>Create HDR master from 500D stacked images</w:t>
      </w:r>
      <w:r w:rsidR="00C35870">
        <w:rPr>
          <w:lang w:bidi="ar-SA"/>
        </w:rPr>
        <w:t xml:space="preserve"> – and document</w:t>
      </w:r>
    </w:p>
    <w:p w:rsidR="00095A69" w:rsidRDefault="00095A69" w:rsidP="0071317D">
      <w:pPr>
        <w:pStyle w:val="ListParagraph"/>
        <w:numPr>
          <w:ilvl w:val="0"/>
          <w:numId w:val="16"/>
        </w:numPr>
        <w:rPr>
          <w:lang w:bidi="ar-SA"/>
        </w:rPr>
      </w:pPr>
      <w:r>
        <w:rPr>
          <w:lang w:bidi="ar-SA"/>
        </w:rPr>
        <w:t>Process all partial phase NIR video</w:t>
      </w:r>
      <w:r w:rsidR="00C35870">
        <w:rPr>
          <w:lang w:bidi="ar-SA"/>
        </w:rPr>
        <w:t xml:space="preserve"> – and document</w:t>
      </w:r>
    </w:p>
    <w:p w:rsidR="00095A69" w:rsidRDefault="00095A69" w:rsidP="0071317D">
      <w:pPr>
        <w:pStyle w:val="ListParagraph"/>
        <w:numPr>
          <w:ilvl w:val="0"/>
          <w:numId w:val="16"/>
        </w:numPr>
        <w:rPr>
          <w:lang w:bidi="ar-SA"/>
        </w:rPr>
      </w:pPr>
      <w:r>
        <w:rPr>
          <w:lang w:bidi="ar-SA"/>
        </w:rPr>
        <w:t>Process all partial phase 500D images</w:t>
      </w:r>
    </w:p>
    <w:p w:rsidR="00095A69" w:rsidRDefault="00095A69" w:rsidP="0071317D">
      <w:pPr>
        <w:pStyle w:val="ListParagraph"/>
        <w:numPr>
          <w:ilvl w:val="0"/>
          <w:numId w:val="16"/>
        </w:numPr>
        <w:rPr>
          <w:lang w:bidi="ar-SA"/>
        </w:rPr>
      </w:pPr>
      <w:r>
        <w:rPr>
          <w:lang w:bidi="ar-SA"/>
        </w:rPr>
        <w:t>Make NIR Video</w:t>
      </w:r>
    </w:p>
    <w:p w:rsidR="00095A69" w:rsidRDefault="00095A69" w:rsidP="0071317D">
      <w:pPr>
        <w:pStyle w:val="ListParagraph"/>
        <w:numPr>
          <w:ilvl w:val="0"/>
          <w:numId w:val="16"/>
        </w:numPr>
        <w:rPr>
          <w:lang w:bidi="ar-SA"/>
        </w:rPr>
      </w:pPr>
      <w:r>
        <w:rPr>
          <w:lang w:bidi="ar-SA"/>
        </w:rPr>
        <w:t>Make 500D video</w:t>
      </w:r>
    </w:p>
    <w:p w:rsidR="00095A69" w:rsidRDefault="00095A69" w:rsidP="0071317D">
      <w:pPr>
        <w:pStyle w:val="ListParagraph"/>
        <w:numPr>
          <w:ilvl w:val="0"/>
          <w:numId w:val="16"/>
        </w:numPr>
        <w:rPr>
          <w:lang w:bidi="ar-SA"/>
        </w:rPr>
      </w:pPr>
      <w:r>
        <w:rPr>
          <w:lang w:bidi="ar-SA"/>
        </w:rPr>
        <w:t>Archive data</w:t>
      </w:r>
    </w:p>
    <w:p w:rsidR="00095A69" w:rsidRDefault="00095A69" w:rsidP="00C000FC">
      <w:pPr>
        <w:rPr>
          <w:lang w:bidi="ar-SA"/>
        </w:rPr>
      </w:pPr>
    </w:p>
    <w:p w:rsidR="00C000FC" w:rsidRDefault="00C000FC" w:rsidP="00C000FC">
      <w:pPr>
        <w:rPr>
          <w:lang w:bidi="ar-SA"/>
        </w:rPr>
      </w:pPr>
      <w:r>
        <w:rPr>
          <w:lang w:bidi="ar-SA"/>
        </w:rPr>
        <w:t>A wide range of images were taken using the Canon EOS Rebel 500D at 300mm and the ASI120MM with the 135mm lens and the &gt;807nm NIR filter.</w:t>
      </w:r>
    </w:p>
    <w:p w:rsidR="00C000FC" w:rsidRDefault="00C000FC" w:rsidP="00C000FC">
      <w:pPr>
        <w:rPr>
          <w:lang w:bidi="ar-SA"/>
        </w:rPr>
      </w:pPr>
    </w:p>
    <w:p w:rsidR="00573170" w:rsidRDefault="00573170" w:rsidP="00C000FC">
      <w:pPr>
        <w:rPr>
          <w:lang w:bidi="ar-SA"/>
        </w:rPr>
      </w:pPr>
      <w:r>
        <w:rPr>
          <w:lang w:bidi="ar-SA"/>
        </w:rPr>
        <w:t>It would be a good idea to take some dark frames, flat fields and flux calibration images with known sources, e.g., sky for flats and Vega for flux with the different configurations used at the eclipse.</w:t>
      </w:r>
    </w:p>
    <w:p w:rsidR="00573170" w:rsidRDefault="00573170" w:rsidP="00C000FC">
      <w:pPr>
        <w:rPr>
          <w:lang w:bidi="ar-SA"/>
        </w:rPr>
      </w:pPr>
    </w:p>
    <w:p w:rsidR="00C000FC" w:rsidRDefault="00C000FC" w:rsidP="00C000FC">
      <w:pPr>
        <w:rPr>
          <w:lang w:bidi="ar-SA"/>
        </w:rPr>
      </w:pPr>
      <w:r>
        <w:rPr>
          <w:lang w:bidi="ar-SA"/>
        </w:rPr>
        <w:t>Notes on NIR images…</w:t>
      </w:r>
    </w:p>
    <w:p w:rsidR="00C000FC" w:rsidRDefault="00C000FC" w:rsidP="00C000FC">
      <w:pPr>
        <w:rPr>
          <w:lang w:bidi="ar-SA"/>
        </w:rPr>
      </w:pPr>
    </w:p>
    <w:p w:rsidR="00CA73F7" w:rsidRPr="009164B7" w:rsidRDefault="00CA73F7" w:rsidP="00CA73F7">
      <w:r>
        <w:t xml:space="preserve">Very steady seeing (4/5) and very good transparency.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573170" w:rsidRPr="004174E0" w:rsidTr="003A4B3C">
        <w:trPr>
          <w:jc w:val="center"/>
        </w:trPr>
        <w:tc>
          <w:tcPr>
            <w:tcW w:w="4680" w:type="dxa"/>
            <w:shd w:val="clear" w:color="auto" w:fill="000000"/>
            <w:vAlign w:val="center"/>
          </w:tcPr>
          <w:p w:rsidR="00573170" w:rsidRDefault="00573170" w:rsidP="003A4B3C">
            <w:pPr>
              <w:jc w:val="center"/>
              <w:rPr>
                <w:noProof/>
                <w:color w:val="808080" w:themeColor="background1" w:themeShade="80"/>
                <w:sz w:val="20"/>
                <w:lang w:bidi="ar-SA"/>
              </w:rPr>
            </w:pPr>
            <w:r>
              <w:rPr>
                <w:noProof/>
              </w:rPr>
              <w:drawing>
                <wp:inline distT="0" distB="0" distL="0" distR="0" wp14:anchorId="5D92283D" wp14:editId="4B1E833A">
                  <wp:extent cx="2925445" cy="2272029"/>
                  <wp:effectExtent l="0" t="0" r="0" b="0"/>
                  <wp:docPr id="523" name="Picture 523" descr="C:\Users\Steven Hill\AppData\Local\Microsoft\Windows\INetCache\Content.Word\2017-08-21-1750_4-Sun_807NIR-Stack145-Gam3-Wavelets1x10+2x5+3x3+4x3-Col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teven Hill\AppData\Local\Microsoft\Windows\INetCache\Content.Word\2017-08-21-1750_4-Sun_807NIR-Stack145-Gam3-Wavelets1x10+2x5+3x3+4x3-Color.jpg"/>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l="9902" t="3695" r="11496" b="3571"/>
                          <a:stretch/>
                        </pic:blipFill>
                        <pic:spPr bwMode="auto">
                          <a:xfrm>
                            <a:off x="0" y="0"/>
                            <a:ext cx="2926080" cy="22725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shd w:val="clear" w:color="auto" w:fill="000000"/>
          </w:tcPr>
          <w:p w:rsidR="00573170" w:rsidRPr="004174E0" w:rsidRDefault="00573170" w:rsidP="003A4B3C">
            <w:pPr>
              <w:jc w:val="center"/>
              <w:rPr>
                <w:sz w:val="20"/>
                <w:lang w:bidi="ar-SA"/>
              </w:rPr>
            </w:pPr>
            <w:r>
              <w:rPr>
                <w:noProof/>
              </w:rPr>
              <w:drawing>
                <wp:inline distT="0" distB="0" distL="0" distR="0" wp14:anchorId="6C9D2474" wp14:editId="638C74EB">
                  <wp:extent cx="2926080" cy="2295144"/>
                  <wp:effectExtent l="0" t="0" r="0" b="0"/>
                  <wp:docPr id="524" name="Picture 524" descr="C:\Users\Steven Hill\AppData\Local\Microsoft\Windows\INetCache\Content.Word\2017-08-21-1752_4-Sun_807NIR_Totality-Stack600-Gam2-Wavelets1x20+2x10+3x5+4x5-Color-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ven Hill\AppData\Local\Microsoft\Windows\INetCache\Content.Word\2017-08-21-1752_4-Sun_807NIR_Totality-Stack600-Gam2-Wavelets1x20+2x10+3x5+4x5-Color-Crop.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926080" cy="2295144"/>
                          </a:xfrm>
                          <a:prstGeom prst="rect">
                            <a:avLst/>
                          </a:prstGeom>
                          <a:noFill/>
                          <a:ln>
                            <a:noFill/>
                          </a:ln>
                        </pic:spPr>
                      </pic:pic>
                    </a:graphicData>
                  </a:graphic>
                </wp:inline>
              </w:drawing>
            </w:r>
          </w:p>
        </w:tc>
      </w:tr>
      <w:tr w:rsidR="00573170" w:rsidRPr="00EE3E4F" w:rsidTr="003A4B3C">
        <w:trPr>
          <w:jc w:val="center"/>
        </w:trPr>
        <w:tc>
          <w:tcPr>
            <w:tcW w:w="4680" w:type="dxa"/>
            <w:shd w:val="clear" w:color="auto" w:fill="000000"/>
          </w:tcPr>
          <w:p w:rsidR="00573170" w:rsidRPr="00EE3E4F" w:rsidRDefault="00573170" w:rsidP="003A4B3C">
            <w:pPr>
              <w:jc w:val="center"/>
              <w:rPr>
                <w:sz w:val="20"/>
                <w:lang w:bidi="ar-SA"/>
              </w:rPr>
            </w:pPr>
            <w:r w:rsidRPr="00C000FC">
              <w:rPr>
                <w:sz w:val="20"/>
                <w:lang w:bidi="ar-SA"/>
              </w:rPr>
              <w:t>2017-08-21-1750_4-Sun_807NIR-Stack145-Gam3-Wavelets1x10+2x5+3x3+4x3-Color.jpg</w:t>
            </w:r>
          </w:p>
        </w:tc>
        <w:tc>
          <w:tcPr>
            <w:tcW w:w="4680" w:type="dxa"/>
            <w:shd w:val="clear" w:color="auto" w:fill="000000"/>
          </w:tcPr>
          <w:p w:rsidR="00573170" w:rsidRPr="00EE3E4F" w:rsidRDefault="00573170" w:rsidP="003A4B3C">
            <w:pPr>
              <w:jc w:val="center"/>
              <w:rPr>
                <w:sz w:val="20"/>
                <w:lang w:bidi="ar-SA"/>
              </w:rPr>
            </w:pPr>
            <w:r w:rsidRPr="00C000FC">
              <w:rPr>
                <w:sz w:val="20"/>
                <w:lang w:bidi="ar-SA"/>
              </w:rPr>
              <w:t>2017-08-21-1752_4-Sun_807NIR_Totality-Stack600-Gam2-Wavelets1x20+2x10+3x5+4x5-Color-Crop.jpg</w:t>
            </w:r>
          </w:p>
        </w:tc>
      </w:tr>
      <w:tr w:rsidR="00CA73F7" w:rsidRPr="004174E0" w:rsidTr="00C000FC">
        <w:trPr>
          <w:jc w:val="center"/>
        </w:trPr>
        <w:tc>
          <w:tcPr>
            <w:tcW w:w="4680" w:type="dxa"/>
            <w:shd w:val="clear" w:color="auto" w:fill="000000"/>
            <w:vAlign w:val="center"/>
          </w:tcPr>
          <w:p w:rsidR="00CA73F7" w:rsidRDefault="00573170" w:rsidP="00C000FC">
            <w:pPr>
              <w:jc w:val="center"/>
              <w:rPr>
                <w:noProof/>
                <w:color w:val="808080" w:themeColor="background1" w:themeShade="80"/>
                <w:sz w:val="20"/>
                <w:lang w:bidi="ar-SA"/>
              </w:rPr>
            </w:pPr>
            <w:r>
              <w:rPr>
                <w:noProof/>
              </w:rPr>
              <w:lastRenderedPageBreak/>
              <w:drawing>
                <wp:inline distT="0" distB="0" distL="0" distR="0">
                  <wp:extent cx="2926080" cy="2194560"/>
                  <wp:effectExtent l="0" t="0" r="0" b="0"/>
                  <wp:docPr id="542" name="Picture 542" descr="C:\Users\Steven Hill\AppData\Local\Microsoft\Windows\INetCache\Content.Word\2017-08-21-1752_4-Sun_807NIR_DiamondRing-Stack47-Gam2-Wavelets1x10+2x5-Color-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teven Hill\AppData\Local\Microsoft\Windows\INetCache\Content.Word\2017-08-21-1752_4-Sun_807NIR_DiamondRing-Stack47-Gam2-Wavelets1x10+2x5-Color-Crop.jpg"/>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l="4332" r="5602"/>
                          <a:stretch/>
                        </pic:blipFill>
                        <pic:spPr bwMode="auto">
                          <a:xfrm>
                            <a:off x="0" y="0"/>
                            <a:ext cx="2926080" cy="219456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shd w:val="clear" w:color="auto" w:fill="000000"/>
          </w:tcPr>
          <w:p w:rsidR="00CA73F7" w:rsidRPr="004174E0" w:rsidRDefault="00573170" w:rsidP="00C000FC">
            <w:pPr>
              <w:jc w:val="center"/>
              <w:rPr>
                <w:sz w:val="20"/>
                <w:lang w:bidi="ar-SA"/>
              </w:rPr>
            </w:pPr>
            <w:r>
              <w:rPr>
                <w:noProof/>
              </w:rPr>
              <w:drawing>
                <wp:inline distT="0" distB="0" distL="0" distR="0">
                  <wp:extent cx="2286000" cy="2221992"/>
                  <wp:effectExtent l="0" t="0" r="0" b="0"/>
                  <wp:docPr id="545" name="Picture 545" descr="C:\Users\Steven Hill\AppData\Local\Microsoft\Windows\INetCache\Content.Word\SXI-Stack3-Log-Filtered-Wavelets1-Rot-Color-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teven Hill\AppData\Local\Microsoft\Windows\INetCache\Content.Word\SXI-Stack3-Log-Filtered-Wavelets1-Rot-Color-Crop.jp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286000" cy="2221992"/>
                          </a:xfrm>
                          <a:prstGeom prst="rect">
                            <a:avLst/>
                          </a:prstGeom>
                          <a:noFill/>
                          <a:ln>
                            <a:noFill/>
                          </a:ln>
                        </pic:spPr>
                      </pic:pic>
                    </a:graphicData>
                  </a:graphic>
                </wp:inline>
              </w:drawing>
            </w:r>
          </w:p>
        </w:tc>
      </w:tr>
      <w:tr w:rsidR="00CA73F7" w:rsidRPr="00EE3E4F" w:rsidTr="00C000FC">
        <w:trPr>
          <w:jc w:val="center"/>
        </w:trPr>
        <w:tc>
          <w:tcPr>
            <w:tcW w:w="4680" w:type="dxa"/>
            <w:shd w:val="clear" w:color="auto" w:fill="000000"/>
          </w:tcPr>
          <w:p w:rsidR="00CA73F7" w:rsidRPr="00EE3E4F" w:rsidRDefault="00573170" w:rsidP="00C000FC">
            <w:pPr>
              <w:jc w:val="center"/>
              <w:rPr>
                <w:sz w:val="20"/>
                <w:lang w:bidi="ar-SA"/>
              </w:rPr>
            </w:pPr>
            <w:r w:rsidRPr="00573170">
              <w:rPr>
                <w:sz w:val="20"/>
                <w:lang w:bidi="ar-SA"/>
              </w:rPr>
              <w:t>2017-08-21-1752_4-Sun_807NIR_DiamondRing-Stack47-Gam2-Wavelets1x10+2x5-Color-Crop.jpg</w:t>
            </w:r>
          </w:p>
        </w:tc>
        <w:tc>
          <w:tcPr>
            <w:tcW w:w="4680" w:type="dxa"/>
            <w:shd w:val="clear" w:color="auto" w:fill="000000"/>
          </w:tcPr>
          <w:p w:rsidR="00CA73F7" w:rsidRPr="00EE3E4F" w:rsidRDefault="004B0035" w:rsidP="00C000FC">
            <w:pPr>
              <w:jc w:val="center"/>
              <w:rPr>
                <w:sz w:val="20"/>
                <w:lang w:bidi="ar-SA"/>
              </w:rPr>
            </w:pPr>
            <w:r w:rsidRPr="004B0035">
              <w:rPr>
                <w:sz w:val="20"/>
                <w:lang w:bidi="ar-SA"/>
              </w:rPr>
              <w:t>SXI-Stack3-Log-Filtered-Wavelets1-Rot-Color-Crop.jpg</w:t>
            </w:r>
          </w:p>
        </w:tc>
      </w:tr>
    </w:tbl>
    <w:p w:rsidR="00CA73F7" w:rsidRPr="0022092A" w:rsidRDefault="00CA73F7" w:rsidP="00CA73F7">
      <w:pPr>
        <w:rPr>
          <w:lang w:bidi="ar-SA"/>
        </w:rPr>
      </w:pPr>
    </w:p>
    <w:p w:rsidR="00CA73F7" w:rsidRPr="008E6711" w:rsidRDefault="008E6711" w:rsidP="008E6711">
      <w:pPr>
        <w:rPr>
          <w:b/>
          <w:lang w:bidi="ar-SA"/>
        </w:rPr>
      </w:pPr>
      <w:r w:rsidRPr="008E6711">
        <w:rPr>
          <w:b/>
          <w:lang w:bidi="ar-SA"/>
        </w:rPr>
        <w:t>2017-08-21-1750_4-Sun_807NIR: Exposure=0.009433; Gain=50; Gamma=50</w:t>
      </w:r>
    </w:p>
    <w:p w:rsidR="008E6711" w:rsidRDefault="008E6711" w:rsidP="008E6711">
      <w:pPr>
        <w:rPr>
          <w:lang w:bidi="ar-SA"/>
        </w:rPr>
      </w:pPr>
      <w:r>
        <w:rPr>
          <w:lang w:bidi="ar-SA"/>
        </w:rPr>
        <w:t>This sequence only had 145 frames for a total exposure of 1.3678 seconds. I terminated it early once I realized I wasn’t capturing too much of the corona. Rather than increase exposure or gain, which would saturate the inner coronal, I increased gamma to near the maximum for the next sequence. However, with gamma set to 50 for this sequence, the response should be linear.</w:t>
      </w:r>
    </w:p>
    <w:p w:rsidR="008E6711" w:rsidRDefault="008E6711" w:rsidP="008E6711">
      <w:pPr>
        <w:rPr>
          <w:lang w:bidi="ar-SA"/>
        </w:rPr>
      </w:pPr>
    </w:p>
    <w:p w:rsidR="008E6711" w:rsidRPr="008E6711" w:rsidRDefault="008E6711" w:rsidP="008E6711">
      <w:pPr>
        <w:rPr>
          <w:b/>
          <w:lang w:bidi="ar-SA"/>
        </w:rPr>
      </w:pPr>
      <w:r w:rsidRPr="008E6711">
        <w:rPr>
          <w:b/>
          <w:lang w:bidi="ar-SA"/>
        </w:rPr>
        <w:t>2017-08-21-1752_4-Sun_807NIR: Exposure=0.009433; Gain=50; Gamma=95</w:t>
      </w:r>
    </w:p>
    <w:p w:rsidR="008E6711" w:rsidRDefault="008E6711" w:rsidP="008E6711">
      <w:pPr>
        <w:rPr>
          <w:lang w:bidi="ar-SA"/>
        </w:rPr>
      </w:pPr>
      <w:r>
        <w:rPr>
          <w:lang w:bidi="ar-SA"/>
        </w:rPr>
        <w:t>This sequence uses near maximum gamma. It is an extended sequence with 2253 frames. The sequence was initiated during totality and the first 600 frames cover totality for a total exposure of 5.6598 seconds. Frames from 650 to 697 show the diamond ring. Between 600 and 650 is a hard to characterize transition between totality and the diamond ring. Further examination may show a good example of Bailey’s Beads.  At about frame 698 I replaced the NIR + 2xND filters to return to the partial phase.  The last TBD frames show the crescent Sun.</w:t>
      </w:r>
    </w:p>
    <w:p w:rsidR="008E6711" w:rsidRDefault="008E6711" w:rsidP="008E6711">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A27274" w:rsidRPr="004174E0" w:rsidTr="003A4B3C">
        <w:trPr>
          <w:jc w:val="center"/>
        </w:trPr>
        <w:tc>
          <w:tcPr>
            <w:tcW w:w="4680" w:type="dxa"/>
            <w:shd w:val="clear" w:color="auto" w:fill="000000"/>
            <w:vAlign w:val="center"/>
          </w:tcPr>
          <w:p w:rsidR="00A27274" w:rsidRDefault="00A27274" w:rsidP="003A4B3C">
            <w:pPr>
              <w:jc w:val="center"/>
              <w:rPr>
                <w:noProof/>
                <w:color w:val="808080" w:themeColor="background1" w:themeShade="80"/>
                <w:sz w:val="20"/>
                <w:lang w:bidi="ar-SA"/>
              </w:rPr>
            </w:pPr>
            <w:r>
              <w:rPr>
                <w:noProof/>
              </w:rPr>
              <w:drawing>
                <wp:inline distT="0" distB="0" distL="0" distR="0">
                  <wp:extent cx="2926080" cy="2670048"/>
                  <wp:effectExtent l="0" t="0" r="0" b="0"/>
                  <wp:docPr id="554" name="Picture 554" descr="C:\Users\Steven Hill\AppData\Local\Microsoft\Windows\INetCache\Content.Word\Totality-20170821UT--0006-001ms-Aligned_thru_016ms-SmartMergeCurve-Wavelets2-Sat150-Crop-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Steven Hill\AppData\Local\Microsoft\Windows\INetCache\Content.Word\Totality-20170821UT--0006-001ms-Aligned_thru_016ms-SmartMergeCurve-Wavelets2-Sat150-Crop-HalfSize.jpg"/>
                          <pic:cNvPicPr>
                            <a:picLocks noChangeAspect="1" noChangeArrowheads="1"/>
                          </pic:cNvPicPr>
                        </pic:nvPicPr>
                        <pic:blipFill>
                          <a:blip r:embed="rId99" cstate="print">
                            <a:extLst>
                              <a:ext uri="{BEBA8EAE-BF5A-486C-A8C5-ECC9F3942E4B}">
                                <a14:imgProps xmlns:a14="http://schemas.microsoft.com/office/drawing/2010/main">
                                  <a14:imgLayer r:embed="rId100">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670048"/>
                          </a:xfrm>
                          <a:prstGeom prst="rect">
                            <a:avLst/>
                          </a:prstGeom>
                          <a:noFill/>
                          <a:ln>
                            <a:noFill/>
                          </a:ln>
                        </pic:spPr>
                      </pic:pic>
                    </a:graphicData>
                  </a:graphic>
                </wp:inline>
              </w:drawing>
            </w:r>
          </w:p>
        </w:tc>
        <w:tc>
          <w:tcPr>
            <w:tcW w:w="4680" w:type="dxa"/>
            <w:shd w:val="clear" w:color="auto" w:fill="000000"/>
          </w:tcPr>
          <w:p w:rsidR="00A27274" w:rsidRPr="004174E0" w:rsidRDefault="00A27274" w:rsidP="003A4B3C">
            <w:pPr>
              <w:jc w:val="center"/>
              <w:rPr>
                <w:sz w:val="20"/>
                <w:lang w:bidi="ar-SA"/>
              </w:rPr>
            </w:pPr>
            <w:r>
              <w:rPr>
                <w:noProof/>
              </w:rPr>
              <w:drawing>
                <wp:inline distT="0" distB="0" distL="0" distR="0">
                  <wp:extent cx="2926080" cy="2322576"/>
                  <wp:effectExtent l="0" t="0" r="0" b="0"/>
                  <wp:docPr id="555" name="Picture 555" descr="C:\Users\Steven Hill\AppData\Local\Microsoft\Windows\INetCache\Content.Word\Totality-20170821UT--0006-001ms-Aligned_thru_512ms-SmartMergeCurve-Gam-Wavelets2-Sat130pct-Crop-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Steven Hill\AppData\Local\Microsoft\Windows\INetCache\Content.Word\Totality-20170821UT--0006-001ms-Aligned_thru_512ms-SmartMergeCurve-Gam-Wavelets2-Sat130pct-Crop-HalfSize.jpg"/>
                          <pic:cNvPicPr>
                            <a:picLocks noChangeAspect="1" noChangeArrowheads="1"/>
                          </pic:cNvPicPr>
                        </pic:nvPicPr>
                        <pic:blipFill>
                          <a:blip r:embed="rId101" cstate="print">
                            <a:extLst>
                              <a:ext uri="{BEBA8EAE-BF5A-486C-A8C5-ECC9F3942E4B}">
                                <a14:imgProps xmlns:a14="http://schemas.microsoft.com/office/drawing/2010/main">
                                  <a14:imgLayer r:embed="rId15">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322576"/>
                          </a:xfrm>
                          <a:prstGeom prst="rect">
                            <a:avLst/>
                          </a:prstGeom>
                          <a:noFill/>
                          <a:ln>
                            <a:noFill/>
                          </a:ln>
                        </pic:spPr>
                      </pic:pic>
                    </a:graphicData>
                  </a:graphic>
                </wp:inline>
              </w:drawing>
            </w:r>
          </w:p>
        </w:tc>
      </w:tr>
      <w:tr w:rsidR="00A27274" w:rsidRPr="00EE3E4F" w:rsidTr="003A4B3C">
        <w:trPr>
          <w:jc w:val="center"/>
        </w:trPr>
        <w:tc>
          <w:tcPr>
            <w:tcW w:w="4680" w:type="dxa"/>
            <w:shd w:val="clear" w:color="auto" w:fill="000000"/>
          </w:tcPr>
          <w:p w:rsidR="00A27274" w:rsidRPr="00EE3E4F" w:rsidRDefault="00A27274" w:rsidP="003A4B3C">
            <w:pPr>
              <w:jc w:val="center"/>
              <w:rPr>
                <w:sz w:val="20"/>
                <w:lang w:bidi="ar-SA"/>
              </w:rPr>
            </w:pPr>
            <w:r w:rsidRPr="00A27274">
              <w:rPr>
                <w:sz w:val="20"/>
                <w:lang w:bidi="ar-SA"/>
              </w:rPr>
              <w:lastRenderedPageBreak/>
              <w:t>Totality-20170821UT--0006-001ms-Aligned_thru_016ms-SmartMergeCurve-Wavelets2-Sat150-Crop-HalfSize.jpg</w:t>
            </w:r>
          </w:p>
        </w:tc>
        <w:tc>
          <w:tcPr>
            <w:tcW w:w="4680" w:type="dxa"/>
            <w:shd w:val="clear" w:color="auto" w:fill="000000"/>
          </w:tcPr>
          <w:p w:rsidR="00A27274" w:rsidRPr="00EE3E4F" w:rsidRDefault="00A27274" w:rsidP="003A4B3C">
            <w:pPr>
              <w:jc w:val="center"/>
              <w:rPr>
                <w:sz w:val="20"/>
                <w:lang w:bidi="ar-SA"/>
              </w:rPr>
            </w:pPr>
            <w:r w:rsidRPr="00A27274">
              <w:rPr>
                <w:sz w:val="20"/>
                <w:lang w:bidi="ar-SA"/>
              </w:rPr>
              <w:t>Totality-20170821UT--0006-001ms-Aligned_thru_512ms-SmartMergeCurve-Gam-Wavelets2-Sat130pct-Crop-HalfSize.jpg</w:t>
            </w:r>
          </w:p>
        </w:tc>
      </w:tr>
      <w:tr w:rsidR="00A27274" w:rsidRPr="004174E0" w:rsidTr="003A4B3C">
        <w:trPr>
          <w:jc w:val="center"/>
        </w:trPr>
        <w:tc>
          <w:tcPr>
            <w:tcW w:w="4680" w:type="dxa"/>
            <w:shd w:val="clear" w:color="auto" w:fill="000000"/>
            <w:vAlign w:val="center"/>
          </w:tcPr>
          <w:p w:rsidR="00A27274" w:rsidRDefault="00A27274" w:rsidP="003A4B3C">
            <w:pPr>
              <w:jc w:val="center"/>
              <w:rPr>
                <w:noProof/>
                <w:color w:val="808080" w:themeColor="background1" w:themeShade="80"/>
                <w:sz w:val="20"/>
                <w:lang w:bidi="ar-SA"/>
              </w:rPr>
            </w:pPr>
            <w:r>
              <w:rPr>
                <w:noProof/>
              </w:rPr>
              <w:drawing>
                <wp:inline distT="0" distB="0" distL="0" distR="0" wp14:anchorId="5B871C29" wp14:editId="695045C8">
                  <wp:extent cx="2926080" cy="1993392"/>
                  <wp:effectExtent l="0" t="0" r="0" b="0"/>
                  <wp:docPr id="559" name="Picture 559" descr="C:\Users\Steven Hill\AppData\Local\Microsoft\Windows\INetCache\Content.Word\Totality-20170821UT--0006-064ms-thru-512ms-Wavelets-Filtered-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Steven Hill\AppData\Local\Microsoft\Windows\INetCache\Content.Word\Totality-20170821UT--0006-064ms-thru-512ms-Wavelets-Filtered-HalfSize.jpg"/>
                          <pic:cNvPicPr>
                            <a:picLocks noChangeAspect="1" noChangeArrowheads="1"/>
                          </pic:cNvPicPr>
                        </pic:nvPicPr>
                        <pic:blipFill>
                          <a:blip r:embed="rId102" cstate="print">
                            <a:extLst>
                              <a:ext uri="{BEBA8EAE-BF5A-486C-A8C5-ECC9F3942E4B}">
                                <a14:imgProps xmlns:a14="http://schemas.microsoft.com/office/drawing/2010/main">
                                  <a14:imgLayer r:embed="rId103">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1993392"/>
                          </a:xfrm>
                          <a:prstGeom prst="rect">
                            <a:avLst/>
                          </a:prstGeom>
                          <a:noFill/>
                          <a:ln>
                            <a:noFill/>
                          </a:ln>
                        </pic:spPr>
                      </pic:pic>
                    </a:graphicData>
                  </a:graphic>
                </wp:inline>
              </w:drawing>
            </w:r>
          </w:p>
        </w:tc>
        <w:tc>
          <w:tcPr>
            <w:tcW w:w="4680" w:type="dxa"/>
            <w:shd w:val="clear" w:color="auto" w:fill="000000"/>
          </w:tcPr>
          <w:p w:rsidR="00A27274" w:rsidRPr="004174E0" w:rsidRDefault="00A27274" w:rsidP="003A4B3C">
            <w:pPr>
              <w:jc w:val="center"/>
              <w:rPr>
                <w:sz w:val="20"/>
                <w:lang w:bidi="ar-SA"/>
              </w:rPr>
            </w:pPr>
            <w:r>
              <w:rPr>
                <w:noProof/>
              </w:rPr>
              <w:drawing>
                <wp:inline distT="0" distB="0" distL="0" distR="0" wp14:anchorId="0E6AD34D" wp14:editId="3338F9BB">
                  <wp:extent cx="2926080" cy="2322576"/>
                  <wp:effectExtent l="0" t="0" r="0" b="0"/>
                  <wp:docPr id="557" name="Picture 557" descr="C:\Users\Steven Hill\AppData\Local\Microsoft\Windows\INetCache\Content.Word\Totality-20170821UT--0006-001ms-Aligned_thru_512ms-SmartMergeCurve-Gam-Wavelets2-Sat130pct-Crop-HalfSize-ExtrSt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Steven Hill\AppData\Local\Microsoft\Windows\INetCache\Content.Word\Totality-20170821UT--0006-001ms-Aligned_thru_512ms-SmartMergeCurve-Gam-Wavelets2-Sat130pct-Crop-HalfSize-ExtrStr.jp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926080" cy="2322576"/>
                          </a:xfrm>
                          <a:prstGeom prst="rect">
                            <a:avLst/>
                          </a:prstGeom>
                          <a:noFill/>
                          <a:ln>
                            <a:noFill/>
                          </a:ln>
                        </pic:spPr>
                      </pic:pic>
                    </a:graphicData>
                  </a:graphic>
                </wp:inline>
              </w:drawing>
            </w:r>
          </w:p>
        </w:tc>
      </w:tr>
      <w:tr w:rsidR="00A27274" w:rsidRPr="00EE3E4F" w:rsidTr="003A4B3C">
        <w:trPr>
          <w:jc w:val="center"/>
        </w:trPr>
        <w:tc>
          <w:tcPr>
            <w:tcW w:w="4680" w:type="dxa"/>
            <w:shd w:val="clear" w:color="auto" w:fill="000000"/>
          </w:tcPr>
          <w:p w:rsidR="00A27274" w:rsidRPr="00EE3E4F" w:rsidRDefault="00A27274" w:rsidP="003A4B3C">
            <w:pPr>
              <w:jc w:val="center"/>
              <w:rPr>
                <w:sz w:val="20"/>
                <w:lang w:bidi="ar-SA"/>
              </w:rPr>
            </w:pPr>
            <w:r w:rsidRPr="00A27274">
              <w:rPr>
                <w:sz w:val="20"/>
                <w:lang w:bidi="ar-SA"/>
              </w:rPr>
              <w:t>Totality-20170821UT--0006-064ms-thru-512ms-Wavelets-Filtered-HalfSize.jpg</w:t>
            </w:r>
          </w:p>
        </w:tc>
        <w:tc>
          <w:tcPr>
            <w:tcW w:w="4680" w:type="dxa"/>
            <w:shd w:val="clear" w:color="auto" w:fill="000000"/>
          </w:tcPr>
          <w:p w:rsidR="00A27274" w:rsidRPr="00EE3E4F" w:rsidRDefault="00A27274" w:rsidP="003A4B3C">
            <w:pPr>
              <w:jc w:val="center"/>
              <w:rPr>
                <w:sz w:val="20"/>
                <w:lang w:bidi="ar-SA"/>
              </w:rPr>
            </w:pPr>
            <w:r w:rsidRPr="00A27274">
              <w:rPr>
                <w:sz w:val="20"/>
                <w:lang w:bidi="ar-SA"/>
              </w:rPr>
              <w:t>Totality-20170821UT--0006-001ms-Aligned_thru_512ms-SmartMergeCurve-Gam-Wavelets2-Sat130pct-Crop-HalfSize-ExtrStr.jpg</w:t>
            </w:r>
          </w:p>
        </w:tc>
      </w:tr>
    </w:tbl>
    <w:p w:rsidR="00A27274" w:rsidRDefault="00A27274" w:rsidP="008E6711">
      <w:pPr>
        <w:rPr>
          <w:lang w:bidi="ar-SA"/>
        </w:rPr>
      </w:pPr>
    </w:p>
    <w:p w:rsidR="00A27274" w:rsidRDefault="00A27274" w:rsidP="008E6711">
      <w:pPr>
        <w:rPr>
          <w:lang w:bidi="ar-SA"/>
        </w:rPr>
      </w:pPr>
    </w:p>
    <w:p w:rsidR="00A27274" w:rsidRDefault="00A27274" w:rsidP="008E6711">
      <w:pPr>
        <w:rPr>
          <w:lang w:bidi="ar-SA"/>
        </w:rPr>
      </w:pPr>
    </w:p>
    <w:p w:rsidR="00A27274" w:rsidRDefault="00E5566E" w:rsidP="008E6711">
      <w:pPr>
        <w:rPr>
          <w:lang w:bidi="ar-SA"/>
        </w:rPr>
      </w:pPr>
      <w:r>
        <w:rPr>
          <w:noProof/>
        </w:rPr>
        <w:drawing>
          <wp:inline distT="0" distB="0" distL="0" distR="0">
            <wp:extent cx="2926080" cy="2843784"/>
            <wp:effectExtent l="0" t="0" r="0" b="0"/>
            <wp:docPr id="561" name="Picture 561" descr="C:\Users\Steven Hill\AppData\Local\Microsoft\Windows\INetCache\Content.Word\Totality-20170821UT--0007-004ms-Converted-Edited-Diamond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Steven Hill\AppData\Local\Microsoft\Windows\INetCache\Content.Word\Totality-20170821UT--0007-004ms-Converted-Edited-DiamondRing.jpg"/>
                    <pic:cNvPicPr>
                      <a:picLocks noChangeAspect="1" noChangeArrowheads="1"/>
                    </pic:cNvPicPr>
                  </pic:nvPicPr>
                  <pic:blipFill>
                    <a:blip r:embed="rId105" cstate="print">
                      <a:extLst>
                        <a:ext uri="{BEBA8EAE-BF5A-486C-A8C5-ECC9F3942E4B}">
                          <a14:imgProps xmlns:a14="http://schemas.microsoft.com/office/drawing/2010/main">
                            <a14:imgLayer r:embed="rId106">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843784"/>
                    </a:xfrm>
                    <a:prstGeom prst="rect">
                      <a:avLst/>
                    </a:prstGeom>
                    <a:noFill/>
                    <a:ln>
                      <a:noFill/>
                    </a:ln>
                  </pic:spPr>
                </pic:pic>
              </a:graphicData>
            </a:graphic>
          </wp:inline>
        </w:drawing>
      </w:r>
    </w:p>
    <w:p w:rsidR="00E5566E" w:rsidRDefault="00E5566E" w:rsidP="008E6711">
      <w:pPr>
        <w:rPr>
          <w:lang w:bidi="ar-SA"/>
        </w:rPr>
      </w:pPr>
      <w:r w:rsidRPr="00E5566E">
        <w:rPr>
          <w:lang w:bidi="ar-SA"/>
        </w:rPr>
        <w:t>Totality-20170821UT--0007-004ms-Converted-Edited-DiamondRing.jpg</w:t>
      </w:r>
    </w:p>
    <w:p w:rsidR="003A4B3C" w:rsidRDefault="003A4B3C" w:rsidP="008E6711">
      <w:pPr>
        <w:rPr>
          <w:lang w:bidi="ar-SA"/>
        </w:rPr>
      </w:pPr>
    </w:p>
    <w:p w:rsidR="003A4B3C" w:rsidRDefault="003A4B3C">
      <w:pPr>
        <w:rPr>
          <w:rFonts w:cs="Arial"/>
          <w:b/>
          <w:bCs/>
          <w:sz w:val="26"/>
          <w:szCs w:val="26"/>
          <w:lang w:bidi="ar-SA"/>
        </w:rPr>
      </w:pPr>
      <w:r>
        <w:br w:type="page"/>
      </w:r>
    </w:p>
    <w:p w:rsidR="003A4B3C" w:rsidRPr="00D4326C" w:rsidRDefault="003A4B3C" w:rsidP="003A4B3C">
      <w:pPr>
        <w:pStyle w:val="Heading3"/>
      </w:pPr>
      <w:bookmarkStart w:id="29" w:name="_Toc497199143"/>
      <w:r>
        <w:lastRenderedPageBreak/>
        <w:t>2017-Aug-2</w:t>
      </w:r>
      <w:r w:rsidR="003A0506">
        <w:t>8</w:t>
      </w:r>
      <w:r>
        <w:t xml:space="preserve"> (Aug-2</w:t>
      </w:r>
      <w:r w:rsidR="003A0506">
        <w:t>9</w:t>
      </w:r>
      <w:r>
        <w:t xml:space="preserve"> UT): </w:t>
      </w:r>
      <w:r w:rsidRPr="002B2B28">
        <w:t xml:space="preserve"> </w:t>
      </w:r>
      <w:r w:rsidR="003A0506">
        <w:t>Saturn Video</w:t>
      </w:r>
      <w:bookmarkEnd w:id="29"/>
    </w:p>
    <w:p w:rsidR="003A4B3C" w:rsidRDefault="003A0506" w:rsidP="003A4B3C">
      <w:pPr>
        <w:rPr>
          <w:color w:val="808080" w:themeColor="background1" w:themeShade="80"/>
          <w:sz w:val="20"/>
          <w:lang w:bidi="ar-SA"/>
        </w:rPr>
      </w:pPr>
      <w:r>
        <w:rPr>
          <w:color w:val="808080" w:themeColor="background1" w:themeShade="80"/>
          <w:sz w:val="20"/>
          <w:lang w:bidi="ar-SA"/>
        </w:rPr>
        <w:t>Last Updated 8/30</w:t>
      </w:r>
      <w:r w:rsidR="003A4B3C">
        <w:rPr>
          <w:color w:val="808080" w:themeColor="background1" w:themeShade="80"/>
          <w:sz w:val="20"/>
          <w:lang w:bidi="ar-SA"/>
        </w:rPr>
        <w:t>/2017</w:t>
      </w:r>
    </w:p>
    <w:p w:rsidR="003A4B3C" w:rsidRDefault="003A4B3C" w:rsidP="003A4B3C">
      <w:pPr>
        <w:rPr>
          <w:lang w:bidi="ar-SA"/>
        </w:rPr>
      </w:pPr>
    </w:p>
    <w:p w:rsidR="00BE5689" w:rsidRPr="009164B7" w:rsidRDefault="00BE5689" w:rsidP="00BE5689">
      <w:r>
        <w:t xml:space="preserve">Very steady seeing (4/5) and good transparency. But, Saturn was very low (20-25 </w:t>
      </w:r>
      <w:proofErr w:type="spellStart"/>
      <w:r>
        <w:t>deg</w:t>
      </w:r>
      <w:proofErr w:type="spellEnd"/>
      <w:r>
        <w:t xml:space="preserve"> elevation; airmass ~2.4-2.9). Best achievable elevation is only 28 </w:t>
      </w:r>
      <w:proofErr w:type="spellStart"/>
      <w:r>
        <w:t>deg</w:t>
      </w:r>
      <w:proofErr w:type="spellEnd"/>
      <w:r>
        <w:t xml:space="preserve"> (airmass ~2.1) at transit!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BE5689" w:rsidRPr="004174E0" w:rsidTr="00BC2F63">
        <w:trPr>
          <w:jc w:val="center"/>
        </w:trPr>
        <w:tc>
          <w:tcPr>
            <w:tcW w:w="4680" w:type="dxa"/>
            <w:shd w:val="clear" w:color="auto" w:fill="000000"/>
            <w:vAlign w:val="center"/>
          </w:tcPr>
          <w:p w:rsidR="00BE5689" w:rsidRDefault="00816735" w:rsidP="00BC2F63">
            <w:pPr>
              <w:jc w:val="center"/>
              <w:rPr>
                <w:noProof/>
                <w:color w:val="808080" w:themeColor="background1" w:themeShade="80"/>
                <w:sz w:val="20"/>
                <w:lang w:bidi="ar-SA"/>
              </w:rPr>
            </w:pPr>
            <w:r>
              <w:rPr>
                <w:noProof/>
              </w:rPr>
              <w:drawing>
                <wp:inline distT="0" distB="0" distL="0" distR="0">
                  <wp:extent cx="2553335" cy="2553335"/>
                  <wp:effectExtent l="0" t="0" r="0" b="0"/>
                  <wp:docPr id="485" name="Picture 485" descr="C:\Users\Steven Hill\AppData\Local\Microsoft\Windows\INetCache\Content.Word\2017-08-29-0351_2-Hill-Saturn-Composite-RGB-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ven Hill\AppData\Local\Microsoft\Windows\INetCache\Content.Word\2017-08-29-0351_2-Hill-Saturn-Composite-RGB-Wavelets.png"/>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553335" cy="2553335"/>
                          </a:xfrm>
                          <a:prstGeom prst="rect">
                            <a:avLst/>
                          </a:prstGeom>
                          <a:noFill/>
                          <a:ln>
                            <a:noFill/>
                          </a:ln>
                        </pic:spPr>
                      </pic:pic>
                    </a:graphicData>
                  </a:graphic>
                </wp:inline>
              </w:drawing>
            </w:r>
          </w:p>
        </w:tc>
        <w:tc>
          <w:tcPr>
            <w:tcW w:w="4680" w:type="dxa"/>
            <w:shd w:val="clear" w:color="auto" w:fill="000000"/>
          </w:tcPr>
          <w:p w:rsidR="00BE5689" w:rsidRPr="004174E0" w:rsidRDefault="00BE5689" w:rsidP="00BC2F63">
            <w:pPr>
              <w:jc w:val="center"/>
              <w:rPr>
                <w:sz w:val="20"/>
                <w:lang w:bidi="ar-SA"/>
              </w:rPr>
            </w:pPr>
          </w:p>
        </w:tc>
      </w:tr>
      <w:tr w:rsidR="00BE5689" w:rsidRPr="00EE3E4F" w:rsidTr="00BC2F63">
        <w:trPr>
          <w:jc w:val="center"/>
        </w:trPr>
        <w:tc>
          <w:tcPr>
            <w:tcW w:w="4680" w:type="dxa"/>
            <w:shd w:val="clear" w:color="auto" w:fill="000000"/>
          </w:tcPr>
          <w:p w:rsidR="00BE5689" w:rsidRPr="00EE3E4F" w:rsidRDefault="00BE5689" w:rsidP="00BC2F63">
            <w:pPr>
              <w:jc w:val="center"/>
              <w:rPr>
                <w:sz w:val="20"/>
                <w:lang w:bidi="ar-SA"/>
              </w:rPr>
            </w:pPr>
            <w:r w:rsidRPr="00A54FAE">
              <w:rPr>
                <w:sz w:val="20"/>
                <w:lang w:bidi="ar-SA"/>
              </w:rPr>
              <w:t>2017-08-02-0401_5-Hill-Saturn-RGB-Wavelets-WhtBal-Stuff.png</w:t>
            </w:r>
          </w:p>
        </w:tc>
        <w:tc>
          <w:tcPr>
            <w:tcW w:w="4680" w:type="dxa"/>
            <w:shd w:val="clear" w:color="auto" w:fill="000000"/>
          </w:tcPr>
          <w:p w:rsidR="00BE5689" w:rsidRPr="00EE3E4F" w:rsidRDefault="00BE5689" w:rsidP="00BC2F63">
            <w:pPr>
              <w:jc w:val="center"/>
              <w:rPr>
                <w:sz w:val="20"/>
                <w:lang w:bidi="ar-SA"/>
              </w:rPr>
            </w:pPr>
            <w:r>
              <w:rPr>
                <w:sz w:val="20"/>
                <w:lang w:bidi="ar-SA"/>
              </w:rPr>
              <w:t>TBD</w:t>
            </w:r>
          </w:p>
        </w:tc>
      </w:tr>
    </w:tbl>
    <w:p w:rsidR="00BE5689" w:rsidRDefault="00BE5689" w:rsidP="00BE5689">
      <w:pPr>
        <w:rPr>
          <w:lang w:bidi="ar-SA"/>
        </w:rPr>
      </w:pPr>
    </w:p>
    <w:p w:rsidR="000E72E2" w:rsidRDefault="000E72E2" w:rsidP="000E72E2">
      <w:r>
        <w:t>Old Jupiter stuff</w:t>
      </w:r>
      <w:r w:rsidR="00C06E8C">
        <w:t xml:space="preserve"> is included as an FYI and to inform predictions for Uranus and Neptune camera settings.</w:t>
      </w:r>
    </w:p>
    <w:tbl>
      <w:tblPr>
        <w:tblStyle w:val="TableGrid"/>
        <w:tblW w:w="0" w:type="auto"/>
        <w:tblLook w:val="04A0" w:firstRow="1" w:lastRow="0" w:firstColumn="1" w:lastColumn="0" w:noHBand="0" w:noVBand="1"/>
      </w:tblPr>
      <w:tblGrid>
        <w:gridCol w:w="1521"/>
        <w:gridCol w:w="1601"/>
        <w:gridCol w:w="1504"/>
        <w:gridCol w:w="1691"/>
        <w:gridCol w:w="1652"/>
        <w:gridCol w:w="1381"/>
      </w:tblGrid>
      <w:tr w:rsidR="000E72E2" w:rsidTr="000E72E2">
        <w:tc>
          <w:tcPr>
            <w:tcW w:w="1568" w:type="dxa"/>
            <w:tcBorders>
              <w:top w:val="single" w:sz="4" w:space="0" w:color="auto"/>
              <w:left w:val="single" w:sz="4" w:space="0" w:color="auto"/>
              <w:bottom w:val="single" w:sz="4" w:space="0" w:color="auto"/>
              <w:right w:val="single" w:sz="4" w:space="0" w:color="auto"/>
            </w:tcBorders>
            <w:hideMark/>
          </w:tcPr>
          <w:p w:rsidR="000E72E2" w:rsidRDefault="000E72E2">
            <w:r>
              <w:t>Filter</w:t>
            </w:r>
          </w:p>
        </w:tc>
        <w:tc>
          <w:tcPr>
            <w:tcW w:w="1639" w:type="dxa"/>
            <w:tcBorders>
              <w:top w:val="single" w:sz="4" w:space="0" w:color="auto"/>
              <w:left w:val="single" w:sz="4" w:space="0" w:color="auto"/>
              <w:bottom w:val="single" w:sz="4" w:space="0" w:color="auto"/>
              <w:right w:val="single" w:sz="4" w:space="0" w:color="auto"/>
            </w:tcBorders>
            <w:hideMark/>
          </w:tcPr>
          <w:p w:rsidR="000E72E2" w:rsidRDefault="000E72E2">
            <w:r>
              <w:t>Gamma</w:t>
            </w:r>
          </w:p>
        </w:tc>
        <w:tc>
          <w:tcPr>
            <w:tcW w:w="1552" w:type="dxa"/>
            <w:tcBorders>
              <w:top w:val="single" w:sz="4" w:space="0" w:color="auto"/>
              <w:left w:val="single" w:sz="4" w:space="0" w:color="auto"/>
              <w:bottom w:val="single" w:sz="4" w:space="0" w:color="auto"/>
              <w:right w:val="single" w:sz="4" w:space="0" w:color="auto"/>
            </w:tcBorders>
            <w:hideMark/>
          </w:tcPr>
          <w:p w:rsidR="000E72E2" w:rsidRDefault="000E72E2">
            <w:r>
              <w:t>Gain</w:t>
            </w:r>
          </w:p>
        </w:tc>
        <w:tc>
          <w:tcPr>
            <w:tcW w:w="1717" w:type="dxa"/>
            <w:tcBorders>
              <w:top w:val="single" w:sz="4" w:space="0" w:color="auto"/>
              <w:left w:val="single" w:sz="4" w:space="0" w:color="auto"/>
              <w:bottom w:val="single" w:sz="4" w:space="0" w:color="auto"/>
              <w:right w:val="single" w:sz="4" w:space="0" w:color="auto"/>
            </w:tcBorders>
            <w:hideMark/>
          </w:tcPr>
          <w:p w:rsidR="000E72E2" w:rsidRDefault="000E72E2">
            <w:r>
              <w:t>Brightness</w:t>
            </w:r>
          </w:p>
        </w:tc>
        <w:tc>
          <w:tcPr>
            <w:tcW w:w="1683" w:type="dxa"/>
            <w:tcBorders>
              <w:top w:val="single" w:sz="4" w:space="0" w:color="auto"/>
              <w:left w:val="single" w:sz="4" w:space="0" w:color="auto"/>
              <w:bottom w:val="single" w:sz="4" w:space="0" w:color="auto"/>
              <w:right w:val="single" w:sz="4" w:space="0" w:color="auto"/>
            </w:tcBorders>
            <w:hideMark/>
          </w:tcPr>
          <w:p w:rsidR="000E72E2" w:rsidRDefault="000E72E2">
            <w:r>
              <w:t>Exposure</w:t>
            </w:r>
          </w:p>
        </w:tc>
        <w:tc>
          <w:tcPr>
            <w:tcW w:w="1417" w:type="dxa"/>
            <w:tcBorders>
              <w:top w:val="single" w:sz="4" w:space="0" w:color="auto"/>
              <w:left w:val="single" w:sz="4" w:space="0" w:color="auto"/>
              <w:bottom w:val="single" w:sz="4" w:space="0" w:color="auto"/>
              <w:right w:val="single" w:sz="4" w:space="0" w:color="auto"/>
            </w:tcBorders>
            <w:hideMark/>
          </w:tcPr>
          <w:p w:rsidR="000E72E2" w:rsidRDefault="000E72E2">
            <w:r>
              <w:t>LT</w:t>
            </w:r>
          </w:p>
        </w:tc>
      </w:tr>
      <w:tr w:rsidR="000E72E2" w:rsidTr="000E72E2">
        <w:tc>
          <w:tcPr>
            <w:tcW w:w="1568" w:type="dxa"/>
            <w:tcBorders>
              <w:top w:val="single" w:sz="4" w:space="0" w:color="auto"/>
              <w:left w:val="single" w:sz="4" w:space="0" w:color="auto"/>
              <w:bottom w:val="single" w:sz="4" w:space="0" w:color="auto"/>
              <w:right w:val="single" w:sz="4" w:space="0" w:color="auto"/>
            </w:tcBorders>
            <w:hideMark/>
          </w:tcPr>
          <w:p w:rsidR="000E72E2" w:rsidRDefault="000E72E2">
            <w:r>
              <w:t>GRN</w:t>
            </w:r>
          </w:p>
        </w:tc>
        <w:tc>
          <w:tcPr>
            <w:tcW w:w="1639" w:type="dxa"/>
            <w:tcBorders>
              <w:top w:val="single" w:sz="4" w:space="0" w:color="auto"/>
              <w:left w:val="single" w:sz="4" w:space="0" w:color="auto"/>
              <w:bottom w:val="single" w:sz="4" w:space="0" w:color="auto"/>
              <w:right w:val="single" w:sz="4" w:space="0" w:color="auto"/>
            </w:tcBorders>
            <w:hideMark/>
          </w:tcPr>
          <w:p w:rsidR="000E72E2" w:rsidRDefault="000E72E2">
            <w:pPr>
              <w:tabs>
                <w:tab w:val="left" w:pos="1103"/>
              </w:tabs>
            </w:pPr>
            <w:r>
              <w:t>50</w:t>
            </w:r>
          </w:p>
        </w:tc>
        <w:tc>
          <w:tcPr>
            <w:tcW w:w="1552" w:type="dxa"/>
            <w:tcBorders>
              <w:top w:val="single" w:sz="4" w:space="0" w:color="auto"/>
              <w:left w:val="single" w:sz="4" w:space="0" w:color="auto"/>
              <w:bottom w:val="single" w:sz="4" w:space="0" w:color="auto"/>
              <w:right w:val="single" w:sz="4" w:space="0" w:color="auto"/>
            </w:tcBorders>
            <w:hideMark/>
          </w:tcPr>
          <w:p w:rsidR="000E72E2" w:rsidRDefault="000E72E2">
            <w:r>
              <w:t>50</w:t>
            </w:r>
          </w:p>
        </w:tc>
        <w:tc>
          <w:tcPr>
            <w:tcW w:w="1717" w:type="dxa"/>
            <w:tcBorders>
              <w:top w:val="single" w:sz="4" w:space="0" w:color="auto"/>
              <w:left w:val="single" w:sz="4" w:space="0" w:color="auto"/>
              <w:bottom w:val="single" w:sz="4" w:space="0" w:color="auto"/>
              <w:right w:val="single" w:sz="4" w:space="0" w:color="auto"/>
            </w:tcBorders>
            <w:hideMark/>
          </w:tcPr>
          <w:p w:rsidR="000E72E2" w:rsidRDefault="000E72E2">
            <w:r>
              <w:t>0</w:t>
            </w:r>
          </w:p>
        </w:tc>
        <w:tc>
          <w:tcPr>
            <w:tcW w:w="1683" w:type="dxa"/>
            <w:tcBorders>
              <w:top w:val="single" w:sz="4" w:space="0" w:color="auto"/>
              <w:left w:val="single" w:sz="4" w:space="0" w:color="auto"/>
              <w:bottom w:val="single" w:sz="4" w:space="0" w:color="auto"/>
              <w:right w:val="single" w:sz="4" w:space="0" w:color="auto"/>
            </w:tcBorders>
            <w:hideMark/>
          </w:tcPr>
          <w:p w:rsidR="000E72E2" w:rsidRDefault="000E72E2">
            <w:r>
              <w:t xml:space="preserve">68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rsidR="000E72E2" w:rsidRDefault="000E72E2">
            <w:r>
              <w:t>9:54 pm</w:t>
            </w:r>
          </w:p>
        </w:tc>
      </w:tr>
      <w:tr w:rsidR="000E72E2" w:rsidTr="000E72E2">
        <w:tc>
          <w:tcPr>
            <w:tcW w:w="1568" w:type="dxa"/>
            <w:tcBorders>
              <w:top w:val="single" w:sz="4" w:space="0" w:color="auto"/>
              <w:left w:val="single" w:sz="4" w:space="0" w:color="auto"/>
              <w:bottom w:val="single" w:sz="4" w:space="0" w:color="auto"/>
              <w:right w:val="single" w:sz="4" w:space="0" w:color="auto"/>
            </w:tcBorders>
            <w:hideMark/>
          </w:tcPr>
          <w:p w:rsidR="000E72E2" w:rsidRDefault="000E72E2">
            <w:r>
              <w:t>BLU</w:t>
            </w:r>
          </w:p>
        </w:tc>
        <w:tc>
          <w:tcPr>
            <w:tcW w:w="1639" w:type="dxa"/>
            <w:tcBorders>
              <w:top w:val="single" w:sz="4" w:space="0" w:color="auto"/>
              <w:left w:val="single" w:sz="4" w:space="0" w:color="auto"/>
              <w:bottom w:val="single" w:sz="4" w:space="0" w:color="auto"/>
              <w:right w:val="single" w:sz="4" w:space="0" w:color="auto"/>
            </w:tcBorders>
            <w:hideMark/>
          </w:tcPr>
          <w:p w:rsidR="000E72E2" w:rsidRDefault="000E72E2">
            <w:r>
              <w:t>50</w:t>
            </w:r>
          </w:p>
        </w:tc>
        <w:tc>
          <w:tcPr>
            <w:tcW w:w="1552" w:type="dxa"/>
            <w:tcBorders>
              <w:top w:val="single" w:sz="4" w:space="0" w:color="auto"/>
              <w:left w:val="single" w:sz="4" w:space="0" w:color="auto"/>
              <w:bottom w:val="single" w:sz="4" w:space="0" w:color="auto"/>
              <w:right w:val="single" w:sz="4" w:space="0" w:color="auto"/>
            </w:tcBorders>
            <w:hideMark/>
          </w:tcPr>
          <w:p w:rsidR="000E72E2" w:rsidRDefault="000E72E2">
            <w:r>
              <w:t>50</w:t>
            </w:r>
          </w:p>
        </w:tc>
        <w:tc>
          <w:tcPr>
            <w:tcW w:w="1717" w:type="dxa"/>
            <w:tcBorders>
              <w:top w:val="single" w:sz="4" w:space="0" w:color="auto"/>
              <w:left w:val="single" w:sz="4" w:space="0" w:color="auto"/>
              <w:bottom w:val="single" w:sz="4" w:space="0" w:color="auto"/>
              <w:right w:val="single" w:sz="4" w:space="0" w:color="auto"/>
            </w:tcBorders>
            <w:hideMark/>
          </w:tcPr>
          <w:p w:rsidR="000E72E2" w:rsidRDefault="000E72E2">
            <w:r>
              <w:t>0</w:t>
            </w:r>
          </w:p>
        </w:tc>
        <w:tc>
          <w:tcPr>
            <w:tcW w:w="1683" w:type="dxa"/>
            <w:tcBorders>
              <w:top w:val="single" w:sz="4" w:space="0" w:color="auto"/>
              <w:left w:val="single" w:sz="4" w:space="0" w:color="auto"/>
              <w:bottom w:val="single" w:sz="4" w:space="0" w:color="auto"/>
              <w:right w:val="single" w:sz="4" w:space="0" w:color="auto"/>
            </w:tcBorders>
            <w:hideMark/>
          </w:tcPr>
          <w:p w:rsidR="000E72E2" w:rsidRDefault="000E72E2">
            <w:r>
              <w:t xml:space="preserve">68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rsidR="000E72E2" w:rsidRDefault="000E72E2">
            <w:r>
              <w:t>10:01 pm</w:t>
            </w:r>
          </w:p>
        </w:tc>
      </w:tr>
      <w:tr w:rsidR="000E72E2" w:rsidTr="000E72E2">
        <w:tc>
          <w:tcPr>
            <w:tcW w:w="1568" w:type="dxa"/>
            <w:tcBorders>
              <w:top w:val="single" w:sz="4" w:space="0" w:color="auto"/>
              <w:left w:val="single" w:sz="4" w:space="0" w:color="auto"/>
              <w:bottom w:val="single" w:sz="4" w:space="0" w:color="auto"/>
              <w:right w:val="single" w:sz="4" w:space="0" w:color="auto"/>
            </w:tcBorders>
            <w:hideMark/>
          </w:tcPr>
          <w:p w:rsidR="000E72E2" w:rsidRDefault="000E72E2">
            <w:r>
              <w:t>NUV</w:t>
            </w:r>
          </w:p>
        </w:tc>
        <w:tc>
          <w:tcPr>
            <w:tcW w:w="1639" w:type="dxa"/>
            <w:tcBorders>
              <w:top w:val="single" w:sz="4" w:space="0" w:color="auto"/>
              <w:left w:val="single" w:sz="4" w:space="0" w:color="auto"/>
              <w:bottom w:val="single" w:sz="4" w:space="0" w:color="auto"/>
              <w:right w:val="single" w:sz="4" w:space="0" w:color="auto"/>
            </w:tcBorders>
            <w:hideMark/>
          </w:tcPr>
          <w:p w:rsidR="000E72E2" w:rsidRDefault="000E72E2">
            <w:r>
              <w:t>50</w:t>
            </w:r>
          </w:p>
        </w:tc>
        <w:tc>
          <w:tcPr>
            <w:tcW w:w="1552" w:type="dxa"/>
            <w:tcBorders>
              <w:top w:val="single" w:sz="4" w:space="0" w:color="auto"/>
              <w:left w:val="single" w:sz="4" w:space="0" w:color="auto"/>
              <w:bottom w:val="single" w:sz="4" w:space="0" w:color="auto"/>
              <w:right w:val="single" w:sz="4" w:space="0" w:color="auto"/>
            </w:tcBorders>
            <w:hideMark/>
          </w:tcPr>
          <w:p w:rsidR="000E72E2" w:rsidRDefault="000E72E2">
            <w:r>
              <w:t>100</w:t>
            </w:r>
          </w:p>
        </w:tc>
        <w:tc>
          <w:tcPr>
            <w:tcW w:w="1717" w:type="dxa"/>
            <w:tcBorders>
              <w:top w:val="single" w:sz="4" w:space="0" w:color="auto"/>
              <w:left w:val="single" w:sz="4" w:space="0" w:color="auto"/>
              <w:bottom w:val="single" w:sz="4" w:space="0" w:color="auto"/>
              <w:right w:val="single" w:sz="4" w:space="0" w:color="auto"/>
            </w:tcBorders>
            <w:hideMark/>
          </w:tcPr>
          <w:p w:rsidR="000E72E2" w:rsidRDefault="000E72E2">
            <w:r>
              <w:t>0</w:t>
            </w:r>
          </w:p>
        </w:tc>
        <w:tc>
          <w:tcPr>
            <w:tcW w:w="1683" w:type="dxa"/>
            <w:tcBorders>
              <w:top w:val="single" w:sz="4" w:space="0" w:color="auto"/>
              <w:left w:val="single" w:sz="4" w:space="0" w:color="auto"/>
              <w:bottom w:val="single" w:sz="4" w:space="0" w:color="auto"/>
              <w:right w:val="single" w:sz="4" w:space="0" w:color="auto"/>
            </w:tcBorders>
            <w:hideMark/>
          </w:tcPr>
          <w:p w:rsidR="000E72E2" w:rsidRDefault="000E72E2">
            <w:r>
              <w:t xml:space="preserve">1251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rsidR="000E72E2" w:rsidRDefault="000E72E2">
            <w:r>
              <w:t>10:03 am</w:t>
            </w:r>
          </w:p>
        </w:tc>
      </w:tr>
      <w:tr w:rsidR="000E72E2" w:rsidTr="000E72E2">
        <w:tc>
          <w:tcPr>
            <w:tcW w:w="1568" w:type="dxa"/>
            <w:tcBorders>
              <w:top w:val="single" w:sz="4" w:space="0" w:color="auto"/>
              <w:left w:val="single" w:sz="4" w:space="0" w:color="auto"/>
              <w:bottom w:val="single" w:sz="4" w:space="0" w:color="auto"/>
              <w:right w:val="single" w:sz="4" w:space="0" w:color="auto"/>
            </w:tcBorders>
            <w:hideMark/>
          </w:tcPr>
          <w:p w:rsidR="000E72E2" w:rsidRDefault="000E72E2">
            <w:r>
              <w:t>&gt;685</w:t>
            </w:r>
          </w:p>
        </w:tc>
        <w:tc>
          <w:tcPr>
            <w:tcW w:w="1639" w:type="dxa"/>
            <w:tcBorders>
              <w:top w:val="single" w:sz="4" w:space="0" w:color="auto"/>
              <w:left w:val="single" w:sz="4" w:space="0" w:color="auto"/>
              <w:bottom w:val="single" w:sz="4" w:space="0" w:color="auto"/>
              <w:right w:val="single" w:sz="4" w:space="0" w:color="auto"/>
            </w:tcBorders>
            <w:hideMark/>
          </w:tcPr>
          <w:p w:rsidR="000E72E2" w:rsidRDefault="000E72E2">
            <w:r>
              <w:t>50</w:t>
            </w:r>
          </w:p>
        </w:tc>
        <w:tc>
          <w:tcPr>
            <w:tcW w:w="1552" w:type="dxa"/>
            <w:tcBorders>
              <w:top w:val="single" w:sz="4" w:space="0" w:color="auto"/>
              <w:left w:val="single" w:sz="4" w:space="0" w:color="auto"/>
              <w:bottom w:val="single" w:sz="4" w:space="0" w:color="auto"/>
              <w:right w:val="single" w:sz="4" w:space="0" w:color="auto"/>
            </w:tcBorders>
            <w:hideMark/>
          </w:tcPr>
          <w:p w:rsidR="000E72E2" w:rsidRDefault="000E72E2">
            <w:r>
              <w:t>50</w:t>
            </w:r>
          </w:p>
        </w:tc>
        <w:tc>
          <w:tcPr>
            <w:tcW w:w="1717" w:type="dxa"/>
            <w:tcBorders>
              <w:top w:val="single" w:sz="4" w:space="0" w:color="auto"/>
              <w:left w:val="single" w:sz="4" w:space="0" w:color="auto"/>
              <w:bottom w:val="single" w:sz="4" w:space="0" w:color="auto"/>
              <w:right w:val="single" w:sz="4" w:space="0" w:color="auto"/>
            </w:tcBorders>
            <w:hideMark/>
          </w:tcPr>
          <w:p w:rsidR="000E72E2" w:rsidRDefault="000E72E2">
            <w:r>
              <w:t>0</w:t>
            </w:r>
          </w:p>
        </w:tc>
        <w:tc>
          <w:tcPr>
            <w:tcW w:w="1683" w:type="dxa"/>
            <w:tcBorders>
              <w:top w:val="single" w:sz="4" w:space="0" w:color="auto"/>
              <w:left w:val="single" w:sz="4" w:space="0" w:color="auto"/>
              <w:bottom w:val="single" w:sz="4" w:space="0" w:color="auto"/>
              <w:right w:val="single" w:sz="4" w:space="0" w:color="auto"/>
            </w:tcBorders>
            <w:hideMark/>
          </w:tcPr>
          <w:p w:rsidR="000E72E2" w:rsidRDefault="000E72E2">
            <w:r>
              <w:t xml:space="preserve">122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rsidR="000E72E2" w:rsidRDefault="000E72E2">
            <w:r>
              <w:t>10:12 pm</w:t>
            </w:r>
          </w:p>
        </w:tc>
      </w:tr>
      <w:tr w:rsidR="000E72E2" w:rsidTr="000E72E2">
        <w:tc>
          <w:tcPr>
            <w:tcW w:w="1568" w:type="dxa"/>
            <w:tcBorders>
              <w:top w:val="single" w:sz="4" w:space="0" w:color="auto"/>
              <w:left w:val="single" w:sz="4" w:space="0" w:color="auto"/>
              <w:bottom w:val="single" w:sz="4" w:space="0" w:color="auto"/>
              <w:right w:val="single" w:sz="4" w:space="0" w:color="auto"/>
            </w:tcBorders>
            <w:hideMark/>
          </w:tcPr>
          <w:p w:rsidR="000E72E2" w:rsidRDefault="000E72E2">
            <w:r>
              <w:t>&gt;807</w:t>
            </w:r>
          </w:p>
        </w:tc>
        <w:tc>
          <w:tcPr>
            <w:tcW w:w="1639" w:type="dxa"/>
            <w:tcBorders>
              <w:top w:val="single" w:sz="4" w:space="0" w:color="auto"/>
              <w:left w:val="single" w:sz="4" w:space="0" w:color="auto"/>
              <w:bottom w:val="single" w:sz="4" w:space="0" w:color="auto"/>
              <w:right w:val="single" w:sz="4" w:space="0" w:color="auto"/>
            </w:tcBorders>
            <w:hideMark/>
          </w:tcPr>
          <w:p w:rsidR="000E72E2" w:rsidRDefault="000E72E2">
            <w:r>
              <w:t>50</w:t>
            </w:r>
          </w:p>
        </w:tc>
        <w:tc>
          <w:tcPr>
            <w:tcW w:w="1552" w:type="dxa"/>
            <w:tcBorders>
              <w:top w:val="single" w:sz="4" w:space="0" w:color="auto"/>
              <w:left w:val="single" w:sz="4" w:space="0" w:color="auto"/>
              <w:bottom w:val="single" w:sz="4" w:space="0" w:color="auto"/>
              <w:right w:val="single" w:sz="4" w:space="0" w:color="auto"/>
            </w:tcBorders>
            <w:hideMark/>
          </w:tcPr>
          <w:p w:rsidR="000E72E2" w:rsidRDefault="000E72E2">
            <w:r>
              <w:t>50</w:t>
            </w:r>
          </w:p>
        </w:tc>
        <w:tc>
          <w:tcPr>
            <w:tcW w:w="1717" w:type="dxa"/>
            <w:tcBorders>
              <w:top w:val="single" w:sz="4" w:space="0" w:color="auto"/>
              <w:left w:val="single" w:sz="4" w:space="0" w:color="auto"/>
              <w:bottom w:val="single" w:sz="4" w:space="0" w:color="auto"/>
              <w:right w:val="single" w:sz="4" w:space="0" w:color="auto"/>
            </w:tcBorders>
            <w:hideMark/>
          </w:tcPr>
          <w:p w:rsidR="000E72E2" w:rsidRDefault="000E72E2">
            <w:r>
              <w:t>0</w:t>
            </w:r>
          </w:p>
        </w:tc>
        <w:tc>
          <w:tcPr>
            <w:tcW w:w="1683" w:type="dxa"/>
            <w:tcBorders>
              <w:top w:val="single" w:sz="4" w:space="0" w:color="auto"/>
              <w:left w:val="single" w:sz="4" w:space="0" w:color="auto"/>
              <w:bottom w:val="single" w:sz="4" w:space="0" w:color="auto"/>
              <w:right w:val="single" w:sz="4" w:space="0" w:color="auto"/>
            </w:tcBorders>
            <w:hideMark/>
          </w:tcPr>
          <w:p w:rsidR="000E72E2" w:rsidRDefault="000E72E2">
            <w:r>
              <w:t xml:space="preserve">523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rsidR="000E72E2" w:rsidRDefault="000E72E2">
            <w:r>
              <w:t>10:17 pm</w:t>
            </w:r>
          </w:p>
        </w:tc>
      </w:tr>
      <w:tr w:rsidR="000E72E2" w:rsidTr="000E72E2">
        <w:tc>
          <w:tcPr>
            <w:tcW w:w="1568" w:type="dxa"/>
            <w:tcBorders>
              <w:top w:val="single" w:sz="4" w:space="0" w:color="auto"/>
              <w:left w:val="single" w:sz="4" w:space="0" w:color="auto"/>
              <w:bottom w:val="single" w:sz="4" w:space="0" w:color="auto"/>
              <w:right w:val="single" w:sz="4" w:space="0" w:color="auto"/>
            </w:tcBorders>
            <w:hideMark/>
          </w:tcPr>
          <w:p w:rsidR="000E72E2" w:rsidRDefault="000E72E2">
            <w:r>
              <w:t>CH4</w:t>
            </w:r>
          </w:p>
        </w:tc>
        <w:tc>
          <w:tcPr>
            <w:tcW w:w="1639" w:type="dxa"/>
            <w:tcBorders>
              <w:top w:val="single" w:sz="4" w:space="0" w:color="auto"/>
              <w:left w:val="single" w:sz="4" w:space="0" w:color="auto"/>
              <w:bottom w:val="single" w:sz="4" w:space="0" w:color="auto"/>
              <w:right w:val="single" w:sz="4" w:space="0" w:color="auto"/>
            </w:tcBorders>
            <w:hideMark/>
          </w:tcPr>
          <w:p w:rsidR="000E72E2" w:rsidRDefault="000E72E2">
            <w:r>
              <w:t>100</w:t>
            </w:r>
          </w:p>
        </w:tc>
        <w:tc>
          <w:tcPr>
            <w:tcW w:w="1552" w:type="dxa"/>
            <w:tcBorders>
              <w:top w:val="single" w:sz="4" w:space="0" w:color="auto"/>
              <w:left w:val="single" w:sz="4" w:space="0" w:color="auto"/>
              <w:bottom w:val="single" w:sz="4" w:space="0" w:color="auto"/>
              <w:right w:val="single" w:sz="4" w:space="0" w:color="auto"/>
            </w:tcBorders>
            <w:hideMark/>
          </w:tcPr>
          <w:p w:rsidR="000E72E2" w:rsidRDefault="000E72E2">
            <w:r>
              <w:t>100</w:t>
            </w:r>
          </w:p>
        </w:tc>
        <w:tc>
          <w:tcPr>
            <w:tcW w:w="1717" w:type="dxa"/>
            <w:tcBorders>
              <w:top w:val="single" w:sz="4" w:space="0" w:color="auto"/>
              <w:left w:val="single" w:sz="4" w:space="0" w:color="auto"/>
              <w:bottom w:val="single" w:sz="4" w:space="0" w:color="auto"/>
              <w:right w:val="single" w:sz="4" w:space="0" w:color="auto"/>
            </w:tcBorders>
            <w:hideMark/>
          </w:tcPr>
          <w:p w:rsidR="000E72E2" w:rsidRDefault="000E72E2">
            <w:r>
              <w:t>0</w:t>
            </w:r>
          </w:p>
        </w:tc>
        <w:tc>
          <w:tcPr>
            <w:tcW w:w="1683" w:type="dxa"/>
            <w:tcBorders>
              <w:top w:val="single" w:sz="4" w:space="0" w:color="auto"/>
              <w:left w:val="single" w:sz="4" w:space="0" w:color="auto"/>
              <w:bottom w:val="single" w:sz="4" w:space="0" w:color="auto"/>
              <w:right w:val="single" w:sz="4" w:space="0" w:color="auto"/>
            </w:tcBorders>
            <w:hideMark/>
          </w:tcPr>
          <w:p w:rsidR="000E72E2" w:rsidRDefault="000E72E2">
            <w:r>
              <w:t xml:space="preserve">2200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rsidR="000E72E2" w:rsidRDefault="000E72E2">
            <w:r>
              <w:t>10:33 pm</w:t>
            </w:r>
          </w:p>
        </w:tc>
      </w:tr>
    </w:tbl>
    <w:p w:rsidR="000E72E2" w:rsidRDefault="000E72E2"/>
    <w:p w:rsidR="00C06E8C" w:rsidRDefault="00C06E8C">
      <w:r>
        <w:t>Some different Saturn exposure times were tried. This table needs to be updated to include them.</w:t>
      </w:r>
    </w:p>
    <w:tbl>
      <w:tblPr>
        <w:tblStyle w:val="TableGrid"/>
        <w:tblW w:w="0" w:type="auto"/>
        <w:tblLook w:val="04A0" w:firstRow="1" w:lastRow="0" w:firstColumn="1" w:lastColumn="0" w:noHBand="0" w:noVBand="1"/>
      </w:tblPr>
      <w:tblGrid>
        <w:gridCol w:w="1525"/>
        <w:gridCol w:w="1604"/>
        <w:gridCol w:w="1506"/>
        <w:gridCol w:w="1692"/>
        <w:gridCol w:w="1654"/>
        <w:gridCol w:w="1369"/>
      </w:tblGrid>
      <w:tr w:rsidR="000E72E2" w:rsidTr="000E72E2">
        <w:tc>
          <w:tcPr>
            <w:tcW w:w="1568" w:type="dxa"/>
            <w:tcBorders>
              <w:top w:val="single" w:sz="4" w:space="0" w:color="auto"/>
              <w:left w:val="single" w:sz="4" w:space="0" w:color="auto"/>
              <w:bottom w:val="single" w:sz="4" w:space="0" w:color="auto"/>
              <w:right w:val="single" w:sz="4" w:space="0" w:color="auto"/>
            </w:tcBorders>
            <w:hideMark/>
          </w:tcPr>
          <w:p w:rsidR="000E72E2" w:rsidRDefault="000E72E2" w:rsidP="000E72E2">
            <w:r>
              <w:t>Filter</w:t>
            </w:r>
          </w:p>
        </w:tc>
        <w:tc>
          <w:tcPr>
            <w:tcW w:w="1639" w:type="dxa"/>
            <w:tcBorders>
              <w:top w:val="single" w:sz="4" w:space="0" w:color="auto"/>
              <w:left w:val="single" w:sz="4" w:space="0" w:color="auto"/>
              <w:bottom w:val="single" w:sz="4" w:space="0" w:color="auto"/>
              <w:right w:val="single" w:sz="4" w:space="0" w:color="auto"/>
            </w:tcBorders>
            <w:hideMark/>
          </w:tcPr>
          <w:p w:rsidR="000E72E2" w:rsidRDefault="000E72E2" w:rsidP="000E72E2">
            <w:r>
              <w:t>Gamma</w:t>
            </w:r>
          </w:p>
        </w:tc>
        <w:tc>
          <w:tcPr>
            <w:tcW w:w="1552" w:type="dxa"/>
            <w:tcBorders>
              <w:top w:val="single" w:sz="4" w:space="0" w:color="auto"/>
              <w:left w:val="single" w:sz="4" w:space="0" w:color="auto"/>
              <w:bottom w:val="single" w:sz="4" w:space="0" w:color="auto"/>
              <w:right w:val="single" w:sz="4" w:space="0" w:color="auto"/>
            </w:tcBorders>
            <w:hideMark/>
          </w:tcPr>
          <w:p w:rsidR="000E72E2" w:rsidRDefault="000E72E2" w:rsidP="000E72E2">
            <w:r>
              <w:t>Gain</w:t>
            </w:r>
          </w:p>
        </w:tc>
        <w:tc>
          <w:tcPr>
            <w:tcW w:w="1717" w:type="dxa"/>
            <w:tcBorders>
              <w:top w:val="single" w:sz="4" w:space="0" w:color="auto"/>
              <w:left w:val="single" w:sz="4" w:space="0" w:color="auto"/>
              <w:bottom w:val="single" w:sz="4" w:space="0" w:color="auto"/>
              <w:right w:val="single" w:sz="4" w:space="0" w:color="auto"/>
            </w:tcBorders>
            <w:hideMark/>
          </w:tcPr>
          <w:p w:rsidR="000E72E2" w:rsidRDefault="000E72E2" w:rsidP="000E72E2">
            <w:r>
              <w:t>Brightness</w:t>
            </w:r>
          </w:p>
        </w:tc>
        <w:tc>
          <w:tcPr>
            <w:tcW w:w="1683" w:type="dxa"/>
            <w:tcBorders>
              <w:top w:val="single" w:sz="4" w:space="0" w:color="auto"/>
              <w:left w:val="single" w:sz="4" w:space="0" w:color="auto"/>
              <w:bottom w:val="single" w:sz="4" w:space="0" w:color="auto"/>
              <w:right w:val="single" w:sz="4" w:space="0" w:color="auto"/>
            </w:tcBorders>
            <w:hideMark/>
          </w:tcPr>
          <w:p w:rsidR="000E72E2" w:rsidRDefault="000E72E2" w:rsidP="000E72E2">
            <w:r>
              <w:t>Exposure</w:t>
            </w:r>
          </w:p>
        </w:tc>
        <w:tc>
          <w:tcPr>
            <w:tcW w:w="1417" w:type="dxa"/>
            <w:tcBorders>
              <w:top w:val="single" w:sz="4" w:space="0" w:color="auto"/>
              <w:left w:val="single" w:sz="4" w:space="0" w:color="auto"/>
              <w:bottom w:val="single" w:sz="4" w:space="0" w:color="auto"/>
              <w:right w:val="single" w:sz="4" w:space="0" w:color="auto"/>
            </w:tcBorders>
            <w:hideMark/>
          </w:tcPr>
          <w:p w:rsidR="000E72E2" w:rsidRDefault="000E72E2" w:rsidP="000E72E2">
            <w:r>
              <w:t>LT</w:t>
            </w:r>
          </w:p>
        </w:tc>
      </w:tr>
      <w:tr w:rsidR="00C06E8C" w:rsidTr="006A1C4B">
        <w:tc>
          <w:tcPr>
            <w:tcW w:w="1568" w:type="dxa"/>
            <w:tcBorders>
              <w:top w:val="single" w:sz="4" w:space="0" w:color="auto"/>
              <w:left w:val="single" w:sz="4" w:space="0" w:color="auto"/>
              <w:bottom w:val="single" w:sz="4" w:space="0" w:color="auto"/>
              <w:right w:val="single" w:sz="4" w:space="0" w:color="auto"/>
            </w:tcBorders>
            <w:hideMark/>
          </w:tcPr>
          <w:p w:rsidR="00C06E8C" w:rsidRDefault="00C06E8C" w:rsidP="006A1C4B">
            <w:r>
              <w:t>BLU</w:t>
            </w:r>
          </w:p>
        </w:tc>
        <w:tc>
          <w:tcPr>
            <w:tcW w:w="1639" w:type="dxa"/>
            <w:tcBorders>
              <w:top w:val="single" w:sz="4" w:space="0" w:color="auto"/>
              <w:left w:val="single" w:sz="4" w:space="0" w:color="auto"/>
              <w:bottom w:val="single" w:sz="4" w:space="0" w:color="auto"/>
              <w:right w:val="single" w:sz="4" w:space="0" w:color="auto"/>
            </w:tcBorders>
            <w:hideMark/>
          </w:tcPr>
          <w:p w:rsidR="00C06E8C" w:rsidRDefault="00C06E8C" w:rsidP="006A1C4B">
            <w:r>
              <w:t>50</w:t>
            </w:r>
          </w:p>
        </w:tc>
        <w:tc>
          <w:tcPr>
            <w:tcW w:w="1552" w:type="dxa"/>
            <w:tcBorders>
              <w:top w:val="single" w:sz="4" w:space="0" w:color="auto"/>
              <w:left w:val="single" w:sz="4" w:space="0" w:color="auto"/>
              <w:bottom w:val="single" w:sz="4" w:space="0" w:color="auto"/>
              <w:right w:val="single" w:sz="4" w:space="0" w:color="auto"/>
            </w:tcBorders>
            <w:hideMark/>
          </w:tcPr>
          <w:p w:rsidR="00C06E8C" w:rsidRDefault="00C06E8C" w:rsidP="006A1C4B">
            <w:r>
              <w:t>70</w:t>
            </w:r>
          </w:p>
        </w:tc>
        <w:tc>
          <w:tcPr>
            <w:tcW w:w="1717" w:type="dxa"/>
            <w:tcBorders>
              <w:top w:val="single" w:sz="4" w:space="0" w:color="auto"/>
              <w:left w:val="single" w:sz="4" w:space="0" w:color="auto"/>
              <w:bottom w:val="single" w:sz="4" w:space="0" w:color="auto"/>
              <w:right w:val="single" w:sz="4" w:space="0" w:color="auto"/>
            </w:tcBorders>
            <w:hideMark/>
          </w:tcPr>
          <w:p w:rsidR="00C06E8C" w:rsidRDefault="00C06E8C" w:rsidP="006A1C4B">
            <w:r>
              <w:t>0</w:t>
            </w:r>
          </w:p>
        </w:tc>
        <w:tc>
          <w:tcPr>
            <w:tcW w:w="1683" w:type="dxa"/>
            <w:tcBorders>
              <w:top w:val="single" w:sz="4" w:space="0" w:color="auto"/>
              <w:left w:val="single" w:sz="4" w:space="0" w:color="auto"/>
              <w:bottom w:val="single" w:sz="4" w:space="0" w:color="auto"/>
              <w:right w:val="single" w:sz="4" w:space="0" w:color="auto"/>
            </w:tcBorders>
            <w:hideMark/>
          </w:tcPr>
          <w:p w:rsidR="00C06E8C" w:rsidRDefault="00C06E8C" w:rsidP="006A1C4B">
            <w:r>
              <w:t xml:space="preserve">200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rsidR="00C06E8C" w:rsidRDefault="00C06E8C" w:rsidP="006A1C4B"/>
        </w:tc>
      </w:tr>
      <w:tr w:rsidR="00C06E8C" w:rsidTr="006A1C4B">
        <w:tc>
          <w:tcPr>
            <w:tcW w:w="1568" w:type="dxa"/>
            <w:tcBorders>
              <w:top w:val="single" w:sz="4" w:space="0" w:color="auto"/>
              <w:left w:val="single" w:sz="4" w:space="0" w:color="auto"/>
              <w:bottom w:val="single" w:sz="4" w:space="0" w:color="auto"/>
              <w:right w:val="single" w:sz="4" w:space="0" w:color="auto"/>
            </w:tcBorders>
            <w:hideMark/>
          </w:tcPr>
          <w:p w:rsidR="00C06E8C" w:rsidRDefault="00C06E8C" w:rsidP="006A1C4B">
            <w:r>
              <w:t>GRN</w:t>
            </w:r>
          </w:p>
        </w:tc>
        <w:tc>
          <w:tcPr>
            <w:tcW w:w="1639" w:type="dxa"/>
            <w:tcBorders>
              <w:top w:val="single" w:sz="4" w:space="0" w:color="auto"/>
              <w:left w:val="single" w:sz="4" w:space="0" w:color="auto"/>
              <w:bottom w:val="single" w:sz="4" w:space="0" w:color="auto"/>
              <w:right w:val="single" w:sz="4" w:space="0" w:color="auto"/>
            </w:tcBorders>
            <w:hideMark/>
          </w:tcPr>
          <w:p w:rsidR="00C06E8C" w:rsidRDefault="00C06E8C" w:rsidP="006A1C4B">
            <w:r>
              <w:t>50</w:t>
            </w:r>
          </w:p>
        </w:tc>
        <w:tc>
          <w:tcPr>
            <w:tcW w:w="1552" w:type="dxa"/>
            <w:tcBorders>
              <w:top w:val="single" w:sz="4" w:space="0" w:color="auto"/>
              <w:left w:val="single" w:sz="4" w:space="0" w:color="auto"/>
              <w:bottom w:val="single" w:sz="4" w:space="0" w:color="auto"/>
              <w:right w:val="single" w:sz="4" w:space="0" w:color="auto"/>
            </w:tcBorders>
            <w:hideMark/>
          </w:tcPr>
          <w:p w:rsidR="00C06E8C" w:rsidRDefault="00C06E8C" w:rsidP="006A1C4B">
            <w:r>
              <w:t>70</w:t>
            </w:r>
          </w:p>
        </w:tc>
        <w:tc>
          <w:tcPr>
            <w:tcW w:w="1717" w:type="dxa"/>
            <w:tcBorders>
              <w:top w:val="single" w:sz="4" w:space="0" w:color="auto"/>
              <w:left w:val="single" w:sz="4" w:space="0" w:color="auto"/>
              <w:bottom w:val="single" w:sz="4" w:space="0" w:color="auto"/>
              <w:right w:val="single" w:sz="4" w:space="0" w:color="auto"/>
            </w:tcBorders>
            <w:hideMark/>
          </w:tcPr>
          <w:p w:rsidR="00C06E8C" w:rsidRDefault="00C06E8C" w:rsidP="006A1C4B">
            <w:r>
              <w:t>0</w:t>
            </w:r>
          </w:p>
        </w:tc>
        <w:tc>
          <w:tcPr>
            <w:tcW w:w="1683" w:type="dxa"/>
            <w:tcBorders>
              <w:top w:val="single" w:sz="4" w:space="0" w:color="auto"/>
              <w:left w:val="single" w:sz="4" w:space="0" w:color="auto"/>
              <w:bottom w:val="single" w:sz="4" w:space="0" w:color="auto"/>
              <w:right w:val="single" w:sz="4" w:space="0" w:color="auto"/>
            </w:tcBorders>
            <w:hideMark/>
          </w:tcPr>
          <w:p w:rsidR="00C06E8C" w:rsidRDefault="00C06E8C" w:rsidP="006A1C4B">
            <w:r>
              <w:t xml:space="preserve">150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rsidR="00C06E8C" w:rsidRDefault="00C06E8C" w:rsidP="006A1C4B"/>
        </w:tc>
      </w:tr>
      <w:tr w:rsidR="00C06E8C" w:rsidTr="006A1C4B">
        <w:tc>
          <w:tcPr>
            <w:tcW w:w="1568" w:type="dxa"/>
            <w:tcBorders>
              <w:top w:val="single" w:sz="4" w:space="0" w:color="auto"/>
              <w:left w:val="single" w:sz="4" w:space="0" w:color="auto"/>
              <w:bottom w:val="single" w:sz="4" w:space="0" w:color="auto"/>
              <w:right w:val="single" w:sz="4" w:space="0" w:color="auto"/>
            </w:tcBorders>
            <w:hideMark/>
          </w:tcPr>
          <w:p w:rsidR="00C06E8C" w:rsidRDefault="00C06E8C" w:rsidP="006A1C4B">
            <w:r>
              <w:t>RED</w:t>
            </w:r>
          </w:p>
        </w:tc>
        <w:tc>
          <w:tcPr>
            <w:tcW w:w="1639" w:type="dxa"/>
            <w:tcBorders>
              <w:top w:val="single" w:sz="4" w:space="0" w:color="auto"/>
              <w:left w:val="single" w:sz="4" w:space="0" w:color="auto"/>
              <w:bottom w:val="single" w:sz="4" w:space="0" w:color="auto"/>
              <w:right w:val="single" w:sz="4" w:space="0" w:color="auto"/>
            </w:tcBorders>
            <w:hideMark/>
          </w:tcPr>
          <w:p w:rsidR="00C06E8C" w:rsidRDefault="00C06E8C" w:rsidP="006A1C4B">
            <w:r>
              <w:t>50</w:t>
            </w:r>
          </w:p>
        </w:tc>
        <w:tc>
          <w:tcPr>
            <w:tcW w:w="1552" w:type="dxa"/>
            <w:tcBorders>
              <w:top w:val="single" w:sz="4" w:space="0" w:color="auto"/>
              <w:left w:val="single" w:sz="4" w:space="0" w:color="auto"/>
              <w:bottom w:val="single" w:sz="4" w:space="0" w:color="auto"/>
              <w:right w:val="single" w:sz="4" w:space="0" w:color="auto"/>
            </w:tcBorders>
            <w:hideMark/>
          </w:tcPr>
          <w:p w:rsidR="00C06E8C" w:rsidRDefault="00C06E8C" w:rsidP="006A1C4B">
            <w:r>
              <w:t>70</w:t>
            </w:r>
          </w:p>
        </w:tc>
        <w:tc>
          <w:tcPr>
            <w:tcW w:w="1717" w:type="dxa"/>
            <w:tcBorders>
              <w:top w:val="single" w:sz="4" w:space="0" w:color="auto"/>
              <w:left w:val="single" w:sz="4" w:space="0" w:color="auto"/>
              <w:bottom w:val="single" w:sz="4" w:space="0" w:color="auto"/>
              <w:right w:val="single" w:sz="4" w:space="0" w:color="auto"/>
            </w:tcBorders>
            <w:hideMark/>
          </w:tcPr>
          <w:p w:rsidR="00C06E8C" w:rsidRDefault="00C06E8C" w:rsidP="006A1C4B">
            <w:r>
              <w:t>0</w:t>
            </w:r>
          </w:p>
        </w:tc>
        <w:tc>
          <w:tcPr>
            <w:tcW w:w="1683" w:type="dxa"/>
            <w:tcBorders>
              <w:top w:val="single" w:sz="4" w:space="0" w:color="auto"/>
              <w:left w:val="single" w:sz="4" w:space="0" w:color="auto"/>
              <w:bottom w:val="single" w:sz="4" w:space="0" w:color="auto"/>
              <w:right w:val="single" w:sz="4" w:space="0" w:color="auto"/>
            </w:tcBorders>
            <w:hideMark/>
          </w:tcPr>
          <w:p w:rsidR="00C06E8C" w:rsidRDefault="00C06E8C" w:rsidP="006A1C4B">
            <w:r>
              <w:t xml:space="preserve">150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rsidR="00C06E8C" w:rsidRDefault="00C06E8C" w:rsidP="006A1C4B"/>
        </w:tc>
      </w:tr>
      <w:tr w:rsidR="00C06E8C" w:rsidTr="006A1C4B">
        <w:tc>
          <w:tcPr>
            <w:tcW w:w="1568" w:type="dxa"/>
            <w:tcBorders>
              <w:top w:val="single" w:sz="4" w:space="0" w:color="auto"/>
              <w:left w:val="single" w:sz="4" w:space="0" w:color="auto"/>
              <w:bottom w:val="single" w:sz="4" w:space="0" w:color="auto"/>
              <w:right w:val="single" w:sz="4" w:space="0" w:color="auto"/>
            </w:tcBorders>
            <w:hideMark/>
          </w:tcPr>
          <w:p w:rsidR="00C06E8C" w:rsidRDefault="00C06E8C" w:rsidP="006A1C4B">
            <w:r>
              <w:t>&gt;685</w:t>
            </w:r>
          </w:p>
        </w:tc>
        <w:tc>
          <w:tcPr>
            <w:tcW w:w="1639" w:type="dxa"/>
            <w:tcBorders>
              <w:top w:val="single" w:sz="4" w:space="0" w:color="auto"/>
              <w:left w:val="single" w:sz="4" w:space="0" w:color="auto"/>
              <w:bottom w:val="single" w:sz="4" w:space="0" w:color="auto"/>
              <w:right w:val="single" w:sz="4" w:space="0" w:color="auto"/>
            </w:tcBorders>
            <w:hideMark/>
          </w:tcPr>
          <w:p w:rsidR="00C06E8C" w:rsidRDefault="00C06E8C" w:rsidP="006A1C4B">
            <w:r>
              <w:t>50</w:t>
            </w:r>
          </w:p>
        </w:tc>
        <w:tc>
          <w:tcPr>
            <w:tcW w:w="1552" w:type="dxa"/>
            <w:tcBorders>
              <w:top w:val="single" w:sz="4" w:space="0" w:color="auto"/>
              <w:left w:val="single" w:sz="4" w:space="0" w:color="auto"/>
              <w:bottom w:val="single" w:sz="4" w:space="0" w:color="auto"/>
              <w:right w:val="single" w:sz="4" w:space="0" w:color="auto"/>
            </w:tcBorders>
            <w:hideMark/>
          </w:tcPr>
          <w:p w:rsidR="00C06E8C" w:rsidRDefault="00C06E8C" w:rsidP="006A1C4B">
            <w:r>
              <w:t>70</w:t>
            </w:r>
          </w:p>
        </w:tc>
        <w:tc>
          <w:tcPr>
            <w:tcW w:w="1717" w:type="dxa"/>
            <w:tcBorders>
              <w:top w:val="single" w:sz="4" w:space="0" w:color="auto"/>
              <w:left w:val="single" w:sz="4" w:space="0" w:color="auto"/>
              <w:bottom w:val="single" w:sz="4" w:space="0" w:color="auto"/>
              <w:right w:val="single" w:sz="4" w:space="0" w:color="auto"/>
            </w:tcBorders>
            <w:hideMark/>
          </w:tcPr>
          <w:p w:rsidR="00C06E8C" w:rsidRDefault="00C06E8C" w:rsidP="006A1C4B">
            <w:r>
              <w:t>0</w:t>
            </w:r>
          </w:p>
        </w:tc>
        <w:tc>
          <w:tcPr>
            <w:tcW w:w="1683" w:type="dxa"/>
            <w:tcBorders>
              <w:top w:val="single" w:sz="4" w:space="0" w:color="auto"/>
              <w:left w:val="single" w:sz="4" w:space="0" w:color="auto"/>
              <w:bottom w:val="single" w:sz="4" w:space="0" w:color="auto"/>
              <w:right w:val="single" w:sz="4" w:space="0" w:color="auto"/>
            </w:tcBorders>
            <w:hideMark/>
          </w:tcPr>
          <w:p w:rsidR="00C06E8C" w:rsidRDefault="00C06E8C" w:rsidP="006A1C4B">
            <w:r>
              <w:t xml:space="preserve">150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rsidR="00C06E8C" w:rsidRDefault="00C06E8C" w:rsidP="006A1C4B"/>
        </w:tc>
      </w:tr>
    </w:tbl>
    <w:p w:rsidR="000E72E2" w:rsidRDefault="000E72E2"/>
    <w:p w:rsidR="000E72E2" w:rsidRDefault="000E72E2"/>
    <w:p w:rsidR="005012E1" w:rsidRDefault="005012E1">
      <w:r>
        <w:t>I need to:</w:t>
      </w:r>
    </w:p>
    <w:p w:rsidR="005012E1" w:rsidRDefault="005012E1" w:rsidP="0071317D">
      <w:pPr>
        <w:pStyle w:val="ListParagraph"/>
        <w:numPr>
          <w:ilvl w:val="0"/>
          <w:numId w:val="18"/>
        </w:numPr>
      </w:pPr>
      <w:r>
        <w:t>Produce various combinations of RGB images</w:t>
      </w:r>
    </w:p>
    <w:p w:rsidR="005012E1" w:rsidRDefault="005012E1" w:rsidP="0071317D">
      <w:pPr>
        <w:pStyle w:val="ListParagraph"/>
        <w:numPr>
          <w:ilvl w:val="0"/>
          <w:numId w:val="18"/>
        </w:numPr>
      </w:pPr>
      <w:r>
        <w:t>Document videos and camera settings</w:t>
      </w:r>
    </w:p>
    <w:p w:rsidR="005012E1" w:rsidRDefault="005012E1" w:rsidP="0071317D">
      <w:pPr>
        <w:pStyle w:val="ListParagraph"/>
        <w:numPr>
          <w:ilvl w:val="0"/>
          <w:numId w:val="18"/>
        </w:numPr>
      </w:pPr>
      <w:r>
        <w:t>Identify which images have which moons visible</w:t>
      </w:r>
    </w:p>
    <w:p w:rsidR="005012E1" w:rsidRDefault="005012E1" w:rsidP="0071317D">
      <w:pPr>
        <w:pStyle w:val="ListParagraph"/>
        <w:numPr>
          <w:ilvl w:val="0"/>
          <w:numId w:val="18"/>
        </w:numPr>
      </w:pPr>
      <w:r>
        <w:t>Determine effects of gains settings for photometry of moons</w:t>
      </w:r>
    </w:p>
    <w:p w:rsidR="005012E1" w:rsidRDefault="005012E1" w:rsidP="0071317D">
      <w:pPr>
        <w:pStyle w:val="ListParagraph"/>
        <w:numPr>
          <w:ilvl w:val="0"/>
          <w:numId w:val="18"/>
        </w:numPr>
      </w:pPr>
      <w:r>
        <w:lastRenderedPageBreak/>
        <w:t>Do a polar map for the hexagon (maybe)</w:t>
      </w:r>
    </w:p>
    <w:p w:rsidR="005012E1" w:rsidRDefault="005012E1" w:rsidP="0071317D">
      <w:pPr>
        <w:pStyle w:val="ListParagraph"/>
        <w:numPr>
          <w:ilvl w:val="0"/>
          <w:numId w:val="18"/>
        </w:numPr>
      </w:pPr>
      <w:r>
        <w:t>Do a polar map for the rings</w:t>
      </w:r>
    </w:p>
    <w:p w:rsidR="005012E1" w:rsidRDefault="005012E1" w:rsidP="0071317D">
      <w:pPr>
        <w:pStyle w:val="ListParagraph"/>
        <w:numPr>
          <w:ilvl w:val="0"/>
          <w:numId w:val="18"/>
        </w:numPr>
      </w:pPr>
      <w:r>
        <w:t>Do an equatorial map for the bands.</w:t>
      </w:r>
    </w:p>
    <w:p w:rsidR="001B2E1D" w:rsidRDefault="001B2E1D" w:rsidP="0071317D">
      <w:pPr>
        <w:pStyle w:val="ListParagraph"/>
        <w:numPr>
          <w:ilvl w:val="0"/>
          <w:numId w:val="18"/>
        </w:numPr>
      </w:pPr>
      <w:r>
        <w:t>Archive data</w:t>
      </w:r>
    </w:p>
    <w:p w:rsidR="005012E1" w:rsidRDefault="005012E1"/>
    <w:p w:rsidR="009C5B21" w:rsidRDefault="005012E1">
      <w:pPr>
        <w:rPr>
          <w:rFonts w:cs="Arial"/>
          <w:b/>
          <w:bCs/>
          <w:sz w:val="26"/>
          <w:szCs w:val="26"/>
          <w:lang w:bidi="ar-SA"/>
        </w:rPr>
      </w:pPr>
      <w:r w:rsidRPr="005012E1">
        <w:rPr>
          <w:b/>
        </w:rPr>
        <w:t>Data Disposition:</w:t>
      </w:r>
      <w:r>
        <w:t xml:space="preserve"> TBD</w:t>
      </w:r>
      <w:r w:rsidR="009C5B21">
        <w:br w:type="page"/>
      </w:r>
    </w:p>
    <w:p w:rsidR="00500FFE" w:rsidRDefault="00500FFE"/>
    <w:p w:rsidR="0014676A" w:rsidRDefault="0014676A">
      <w:pPr>
        <w:rPr>
          <w:rFonts w:ascii="Arial" w:hAnsi="Arial" w:cs="Arial"/>
          <w:b/>
          <w:bCs/>
          <w:i/>
          <w:iCs/>
          <w:sz w:val="28"/>
          <w:szCs w:val="28"/>
        </w:rPr>
      </w:pPr>
      <w:r>
        <w:br w:type="page"/>
      </w:r>
    </w:p>
    <w:p w:rsidR="0014676A" w:rsidRDefault="0014676A" w:rsidP="0014676A">
      <w:pPr>
        <w:pStyle w:val="Heading2"/>
      </w:pPr>
      <w:bookmarkStart w:id="30" w:name="_Toc497199144"/>
      <w:r>
        <w:lastRenderedPageBreak/>
        <w:t>September</w:t>
      </w:r>
      <w:bookmarkEnd w:id="30"/>
    </w:p>
    <w:p w:rsidR="0014676A" w:rsidRPr="00D4326C" w:rsidRDefault="00220AFD" w:rsidP="0014676A">
      <w:pPr>
        <w:pStyle w:val="Heading3"/>
      </w:pPr>
      <w:bookmarkStart w:id="31" w:name="_Toc497199145"/>
      <w:r>
        <w:t>2017-Sep</w:t>
      </w:r>
      <w:r w:rsidR="0014676A">
        <w:t>-0</w:t>
      </w:r>
      <w:r>
        <w:t>6</w:t>
      </w:r>
      <w:r w:rsidR="0014676A">
        <w:t xml:space="preserve"> (</w:t>
      </w:r>
      <w:r>
        <w:t>Sep-06</w:t>
      </w:r>
      <w:r w:rsidR="0014676A">
        <w:t xml:space="preserve"> UT): </w:t>
      </w:r>
      <w:r w:rsidR="0014676A" w:rsidRPr="002B2B28">
        <w:t xml:space="preserve"> </w:t>
      </w:r>
      <w:r>
        <w:t>Sun – AR 12673</w:t>
      </w:r>
      <w:bookmarkEnd w:id="31"/>
    </w:p>
    <w:p w:rsidR="0014676A" w:rsidRDefault="008106A5" w:rsidP="0014676A">
      <w:pPr>
        <w:rPr>
          <w:color w:val="808080" w:themeColor="background1" w:themeShade="80"/>
          <w:sz w:val="20"/>
          <w:lang w:bidi="ar-SA"/>
        </w:rPr>
      </w:pPr>
      <w:r>
        <w:rPr>
          <w:color w:val="808080" w:themeColor="background1" w:themeShade="80"/>
          <w:sz w:val="20"/>
          <w:lang w:bidi="ar-SA"/>
        </w:rPr>
        <w:t>Last Updated 9</w:t>
      </w:r>
      <w:r w:rsidR="0014676A">
        <w:rPr>
          <w:color w:val="808080" w:themeColor="background1" w:themeShade="80"/>
          <w:sz w:val="20"/>
          <w:lang w:bidi="ar-SA"/>
        </w:rPr>
        <w:t>/</w:t>
      </w:r>
      <w:r>
        <w:rPr>
          <w:color w:val="808080" w:themeColor="background1" w:themeShade="80"/>
          <w:sz w:val="20"/>
          <w:lang w:bidi="ar-SA"/>
        </w:rPr>
        <w:t>7</w:t>
      </w:r>
      <w:r w:rsidR="0014676A">
        <w:rPr>
          <w:color w:val="808080" w:themeColor="background1" w:themeShade="80"/>
          <w:sz w:val="20"/>
          <w:lang w:bidi="ar-SA"/>
        </w:rPr>
        <w:t>/2017</w:t>
      </w:r>
    </w:p>
    <w:p w:rsidR="0014676A" w:rsidRPr="009164B7" w:rsidRDefault="008106A5" w:rsidP="0014676A">
      <w:r>
        <w:t>S</w:t>
      </w:r>
      <w:r w:rsidR="0014676A">
        <w:t>teady seeing (</w:t>
      </w:r>
      <w:r>
        <w:t>3.5</w:t>
      </w:r>
      <w:r w:rsidR="0014676A">
        <w:t>/5)</w:t>
      </w:r>
      <w:r>
        <w:t>, but very poor transparency due to wildfire smoke.</w:t>
      </w:r>
      <w:r w:rsidR="0014676A">
        <w:t xml:space="preserve">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4676A" w:rsidRPr="004174E0" w:rsidTr="00FE1953">
        <w:trPr>
          <w:jc w:val="center"/>
        </w:trPr>
        <w:tc>
          <w:tcPr>
            <w:tcW w:w="4680" w:type="dxa"/>
            <w:shd w:val="clear" w:color="auto" w:fill="000000"/>
            <w:vAlign w:val="center"/>
          </w:tcPr>
          <w:p w:rsidR="0014676A" w:rsidRDefault="00A907F9" w:rsidP="00FE1953">
            <w:pPr>
              <w:jc w:val="center"/>
              <w:rPr>
                <w:noProof/>
                <w:color w:val="808080" w:themeColor="background1" w:themeShade="80"/>
                <w:sz w:val="20"/>
                <w:lang w:bidi="ar-SA"/>
              </w:rPr>
            </w:pPr>
            <w:r>
              <w:rPr>
                <w:noProof/>
              </w:rPr>
              <w:drawing>
                <wp:inline distT="0" distB="0" distL="0" distR="0">
                  <wp:extent cx="2834640" cy="2112264"/>
                  <wp:effectExtent l="0" t="0" r="0" b="0"/>
                  <wp:docPr id="548" name="Picture 548" descr="C:\Users\Steven Hill\AppData\Local\Microsoft\Windows\INetCache\Content.Word\2017-09-06-2XXX_X-RGB-WhtBal-ClrSmth-Sat200pct-FlatCrop-Wavelets-Sat200pct-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ven Hill\AppData\Local\Microsoft\Windows\INetCache\Content.Word\2017-09-06-2XXX_X-RGB-WhtBal-ClrSmth-Sat200pct-FlatCrop-Wavelets-Sat200pct-HalfSize.jpg"/>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834640" cy="2112264"/>
                          </a:xfrm>
                          <a:prstGeom prst="rect">
                            <a:avLst/>
                          </a:prstGeom>
                          <a:noFill/>
                          <a:ln>
                            <a:noFill/>
                          </a:ln>
                        </pic:spPr>
                      </pic:pic>
                    </a:graphicData>
                  </a:graphic>
                </wp:inline>
              </w:drawing>
            </w:r>
          </w:p>
        </w:tc>
        <w:tc>
          <w:tcPr>
            <w:tcW w:w="4680" w:type="dxa"/>
            <w:shd w:val="clear" w:color="auto" w:fill="000000"/>
          </w:tcPr>
          <w:p w:rsidR="0014676A" w:rsidRPr="004174E0" w:rsidRDefault="00220AFD" w:rsidP="00FE1953">
            <w:pPr>
              <w:jc w:val="center"/>
              <w:rPr>
                <w:sz w:val="20"/>
                <w:lang w:bidi="ar-SA"/>
              </w:rPr>
            </w:pPr>
            <w:r>
              <w:rPr>
                <w:noProof/>
              </w:rPr>
              <w:drawing>
                <wp:inline distT="0" distB="0" distL="0" distR="0">
                  <wp:extent cx="2926080" cy="2121408"/>
                  <wp:effectExtent l="0" t="0" r="0" b="0"/>
                  <wp:docPr id="516" name="Picture 516" descr="C:\Users\Steven Hill\AppData\Local\Microsoft\Windows\INetCache\Content.Word\2017-09-06-2XXX_X-IGU-WhtBal-ClrSmth-Sat200pct-FlatCrop-Wavelets-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ven Hill\AppData\Local\Microsoft\Windows\INetCache\Content.Word\2017-09-06-2XXX_X-IGU-WhtBal-ClrSmth-Sat200pct-FlatCrop-Wavelets-HalfSize.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26080" cy="2121408"/>
                          </a:xfrm>
                          <a:prstGeom prst="rect">
                            <a:avLst/>
                          </a:prstGeom>
                          <a:noFill/>
                          <a:ln>
                            <a:noFill/>
                          </a:ln>
                        </pic:spPr>
                      </pic:pic>
                    </a:graphicData>
                  </a:graphic>
                </wp:inline>
              </w:drawing>
            </w:r>
          </w:p>
        </w:tc>
      </w:tr>
      <w:tr w:rsidR="0014676A" w:rsidRPr="00EE3E4F" w:rsidTr="00FE1953">
        <w:trPr>
          <w:jc w:val="center"/>
        </w:trPr>
        <w:tc>
          <w:tcPr>
            <w:tcW w:w="4680" w:type="dxa"/>
            <w:shd w:val="clear" w:color="auto" w:fill="000000"/>
          </w:tcPr>
          <w:p w:rsidR="0014676A" w:rsidRPr="00EE3E4F" w:rsidRDefault="00BC335A" w:rsidP="00FE1953">
            <w:pPr>
              <w:jc w:val="center"/>
              <w:rPr>
                <w:sz w:val="20"/>
                <w:lang w:bidi="ar-SA"/>
              </w:rPr>
            </w:pPr>
            <w:r w:rsidRPr="00BC335A">
              <w:rPr>
                <w:sz w:val="20"/>
                <w:lang w:bidi="ar-SA"/>
              </w:rPr>
              <w:t>2017-09-06-2XXX_X-RGB-WhtBal-ClrSmth-Sat200pct-FlatCrop-Wavelets-Sat200pct-HalfSize.jpg</w:t>
            </w:r>
          </w:p>
        </w:tc>
        <w:tc>
          <w:tcPr>
            <w:tcW w:w="4680" w:type="dxa"/>
            <w:shd w:val="clear" w:color="auto" w:fill="000000"/>
          </w:tcPr>
          <w:p w:rsidR="0014676A" w:rsidRPr="00EE3E4F" w:rsidRDefault="008106A5" w:rsidP="00FE1953">
            <w:pPr>
              <w:jc w:val="center"/>
              <w:rPr>
                <w:sz w:val="20"/>
                <w:lang w:bidi="ar-SA"/>
              </w:rPr>
            </w:pPr>
            <w:r w:rsidRPr="008106A5">
              <w:rPr>
                <w:sz w:val="20"/>
                <w:lang w:bidi="ar-SA"/>
              </w:rPr>
              <w:t>2017-09-06-2XXX_X-IGU-WhtBal-ClrSmth-Sat200pct-FlatCrop-Wavelets-HalfSize.jpg</w:t>
            </w:r>
          </w:p>
        </w:tc>
      </w:tr>
    </w:tbl>
    <w:p w:rsidR="0014676A" w:rsidRDefault="0014676A" w:rsidP="008E6711">
      <w:pPr>
        <w:rPr>
          <w:lang w:bidi="ar-SA"/>
        </w:rPr>
      </w:pPr>
    </w:p>
    <w:p w:rsidR="0017594F" w:rsidRDefault="006B32F5" w:rsidP="008E6711">
      <w:pPr>
        <w:rPr>
          <w:lang w:bidi="ar-SA"/>
        </w:rPr>
      </w:pPr>
      <w:r>
        <w:rPr>
          <w:lang w:bidi="ar-SA"/>
        </w:rPr>
        <w:t>This region produced major activity. I should provide contemporary images from X-ray and EUV observatories as well as a timeline of activity over a few days prior and subsequent to my observations.  This would best be included in the solar report rather than in this annual observation report.</w:t>
      </w:r>
    </w:p>
    <w:p w:rsidR="005012E1" w:rsidRDefault="005012E1" w:rsidP="008E6711">
      <w:pPr>
        <w:rPr>
          <w:lang w:bidi="ar-SA"/>
        </w:rPr>
      </w:pPr>
    </w:p>
    <w:p w:rsidR="005012E1" w:rsidRDefault="005012E1" w:rsidP="008E6711">
      <w:pPr>
        <w:rPr>
          <w:lang w:bidi="ar-SA"/>
        </w:rPr>
      </w:pPr>
      <w:r>
        <w:rPr>
          <w:lang w:bidi="ar-SA"/>
        </w:rPr>
        <w:t>I need to fully document the individual videos and camera settings for this observation.</w:t>
      </w:r>
    </w:p>
    <w:p w:rsidR="006B32F5" w:rsidRDefault="006B32F5" w:rsidP="008E6711">
      <w:pPr>
        <w:rPr>
          <w:lang w:bidi="ar-SA"/>
        </w:rPr>
      </w:pPr>
    </w:p>
    <w:p w:rsidR="006B32F5" w:rsidRDefault="006B32F5" w:rsidP="008E6711">
      <w:pPr>
        <w:rPr>
          <w:lang w:bidi="ar-SA"/>
        </w:rPr>
      </w:pPr>
    </w:p>
    <w:p w:rsidR="0017594F" w:rsidRDefault="0017594F" w:rsidP="008E6711">
      <w:pPr>
        <w:rPr>
          <w:lang w:bidi="ar-SA"/>
        </w:rPr>
      </w:pPr>
      <w:r w:rsidRPr="006B32F5">
        <w:rPr>
          <w:b/>
          <w:lang w:bidi="ar-SA"/>
        </w:rPr>
        <w:t>Data Disposition:</w:t>
      </w:r>
      <w:r>
        <w:rPr>
          <w:lang w:bidi="ar-SA"/>
        </w:rPr>
        <w:t xml:space="preserve"> TBD</w:t>
      </w:r>
    </w:p>
    <w:p w:rsidR="003C68A9" w:rsidRDefault="003C68A9" w:rsidP="008E6711">
      <w:pPr>
        <w:rPr>
          <w:lang w:bidi="ar-SA"/>
        </w:rPr>
      </w:pPr>
    </w:p>
    <w:p w:rsidR="003C68A9" w:rsidRDefault="003C68A9">
      <w:pPr>
        <w:rPr>
          <w:rFonts w:ascii="Arial" w:hAnsi="Arial" w:cs="Arial"/>
          <w:b/>
          <w:bCs/>
          <w:i/>
          <w:iCs/>
          <w:sz w:val="28"/>
          <w:szCs w:val="28"/>
        </w:rPr>
      </w:pPr>
      <w:r>
        <w:br w:type="page"/>
      </w:r>
    </w:p>
    <w:p w:rsidR="003C68A9" w:rsidRDefault="003C68A9" w:rsidP="003C68A9">
      <w:pPr>
        <w:pStyle w:val="Heading2"/>
      </w:pPr>
      <w:bookmarkStart w:id="32" w:name="_Toc497199146"/>
      <w:r>
        <w:lastRenderedPageBreak/>
        <w:t>October</w:t>
      </w:r>
      <w:bookmarkEnd w:id="32"/>
    </w:p>
    <w:p w:rsidR="003C68A9" w:rsidRPr="00D4326C" w:rsidRDefault="003C2D5E" w:rsidP="003C68A9">
      <w:pPr>
        <w:pStyle w:val="Heading3"/>
      </w:pPr>
      <w:bookmarkStart w:id="33" w:name="_Toc497199147"/>
      <w:r>
        <w:t>2017-Oct</w:t>
      </w:r>
      <w:r w:rsidR="003C68A9">
        <w:t>-0</w:t>
      </w:r>
      <w:r>
        <w:t>7</w:t>
      </w:r>
      <w:r w:rsidR="003C68A9">
        <w:t xml:space="preserve"> (</w:t>
      </w:r>
      <w:r>
        <w:t>Oct</w:t>
      </w:r>
      <w:r w:rsidR="003C68A9">
        <w:t>-0</w:t>
      </w:r>
      <w:r>
        <w:t>8</w:t>
      </w:r>
      <w:r w:rsidR="003C68A9">
        <w:t xml:space="preserve"> UT): </w:t>
      </w:r>
      <w:r w:rsidR="003C68A9" w:rsidRPr="002B2B28">
        <w:t xml:space="preserve"> </w:t>
      </w:r>
      <w:r>
        <w:t>Epsilon Lyrae</w:t>
      </w:r>
      <w:r w:rsidR="008624B7">
        <w:t xml:space="preserve">, Lam </w:t>
      </w:r>
      <w:proofErr w:type="spellStart"/>
      <w:r w:rsidR="008624B7">
        <w:t>Aqr</w:t>
      </w:r>
      <w:bookmarkEnd w:id="33"/>
      <w:proofErr w:type="spellEnd"/>
    </w:p>
    <w:p w:rsidR="003C68A9" w:rsidRDefault="003C68A9" w:rsidP="003C68A9">
      <w:pPr>
        <w:rPr>
          <w:color w:val="808080" w:themeColor="background1" w:themeShade="80"/>
          <w:sz w:val="20"/>
          <w:lang w:bidi="ar-SA"/>
        </w:rPr>
      </w:pPr>
      <w:r>
        <w:rPr>
          <w:color w:val="808080" w:themeColor="background1" w:themeShade="80"/>
          <w:sz w:val="20"/>
          <w:lang w:bidi="ar-SA"/>
        </w:rPr>
        <w:t>Last Updated 9/7/2017</w:t>
      </w:r>
    </w:p>
    <w:p w:rsidR="003C68A9" w:rsidRDefault="00F57058" w:rsidP="003C68A9">
      <w:r>
        <w:t>Moderate</w:t>
      </w:r>
      <w:r w:rsidR="00C83C38">
        <w:t xml:space="preserve"> seeing (3</w:t>
      </w:r>
      <w:r w:rsidR="003C68A9">
        <w:t>/5)</w:t>
      </w:r>
      <w:r>
        <w:t xml:space="preserve"> and good </w:t>
      </w:r>
      <w:r w:rsidR="002819BB">
        <w:t>transparency (</w:t>
      </w:r>
      <w:r>
        <w:t>4/5).</w:t>
      </w:r>
      <w:r w:rsidR="00C83C38">
        <w:t xml:space="preserve"> I couldn’t find Neptune.  Used Vega as a drift star for PA and scale calibration.</w:t>
      </w:r>
    </w:p>
    <w:p w:rsidR="002819BB" w:rsidRDefault="002819BB" w:rsidP="003C68A9"/>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1800"/>
        <w:gridCol w:w="2880"/>
        <w:gridCol w:w="1620"/>
        <w:gridCol w:w="3060"/>
      </w:tblGrid>
      <w:tr w:rsidR="008624B7" w:rsidRPr="00D265D3" w:rsidTr="00CB2ECE">
        <w:trPr>
          <w:trHeight w:val="71"/>
          <w:jc w:val="center"/>
        </w:trPr>
        <w:tc>
          <w:tcPr>
            <w:tcW w:w="4680" w:type="dxa"/>
            <w:gridSpan w:val="2"/>
            <w:shd w:val="clear" w:color="auto" w:fill="auto"/>
          </w:tcPr>
          <w:p w:rsidR="008624B7" w:rsidRPr="00D265D3" w:rsidRDefault="008624B7" w:rsidP="00CB2ECE">
            <w:pPr>
              <w:jc w:val="center"/>
              <w:rPr>
                <w:b/>
                <w:lang w:bidi="ar-SA"/>
              </w:rPr>
            </w:pPr>
            <w:r w:rsidRPr="00D265D3">
              <w:rPr>
                <w:b/>
                <w:lang w:bidi="ar-SA"/>
              </w:rPr>
              <w:t xml:space="preserve">Eps </w:t>
            </w:r>
            <w:proofErr w:type="spellStart"/>
            <w:r w:rsidRPr="00D265D3">
              <w:rPr>
                <w:b/>
                <w:lang w:bidi="ar-SA"/>
              </w:rPr>
              <w:t>Lyr</w:t>
            </w:r>
            <w:proofErr w:type="spellEnd"/>
            <w:r w:rsidRPr="00D265D3">
              <w:rPr>
                <w:b/>
                <w:lang w:bidi="ar-SA"/>
              </w:rPr>
              <w:t xml:space="preserve"> 1</w:t>
            </w:r>
          </w:p>
        </w:tc>
        <w:tc>
          <w:tcPr>
            <w:tcW w:w="4680" w:type="dxa"/>
            <w:gridSpan w:val="2"/>
            <w:tcBorders>
              <w:bottom w:val="single" w:sz="4" w:space="0" w:color="auto"/>
            </w:tcBorders>
            <w:shd w:val="clear" w:color="auto" w:fill="auto"/>
            <w:vAlign w:val="center"/>
          </w:tcPr>
          <w:p w:rsidR="008624B7" w:rsidRPr="00D265D3" w:rsidRDefault="008624B7" w:rsidP="00CB2ECE">
            <w:pPr>
              <w:jc w:val="center"/>
              <w:rPr>
                <w:b/>
                <w:lang w:bidi="ar-SA"/>
              </w:rPr>
            </w:pPr>
            <w:r w:rsidRPr="00D265D3">
              <w:rPr>
                <w:b/>
                <w:lang w:bidi="ar-SA"/>
              </w:rPr>
              <w:t xml:space="preserve">Eps </w:t>
            </w:r>
            <w:proofErr w:type="spellStart"/>
            <w:r w:rsidRPr="00D265D3">
              <w:rPr>
                <w:b/>
                <w:lang w:bidi="ar-SA"/>
              </w:rPr>
              <w:t>Lyr</w:t>
            </w:r>
            <w:proofErr w:type="spellEnd"/>
            <w:r w:rsidRPr="00D265D3">
              <w:rPr>
                <w:b/>
                <w:lang w:bidi="ar-SA"/>
              </w:rPr>
              <w:t xml:space="preserve"> 2</w:t>
            </w:r>
          </w:p>
        </w:tc>
      </w:tr>
      <w:tr w:rsidR="008624B7" w:rsidRPr="00BF3042" w:rsidTr="00CB2ECE">
        <w:trPr>
          <w:trHeight w:val="1052"/>
          <w:jc w:val="center"/>
        </w:trPr>
        <w:tc>
          <w:tcPr>
            <w:tcW w:w="1800" w:type="dxa"/>
            <w:tcBorders>
              <w:bottom w:val="single" w:sz="4" w:space="0" w:color="auto"/>
            </w:tcBorders>
            <w:shd w:val="clear" w:color="auto" w:fill="000000"/>
          </w:tcPr>
          <w:p w:rsidR="008624B7" w:rsidRPr="00BF3042" w:rsidRDefault="008624B7" w:rsidP="00CB2ECE">
            <w:pPr>
              <w:jc w:val="center"/>
              <w:rPr>
                <w:sz w:val="20"/>
                <w:lang w:bidi="ar-SA"/>
              </w:rPr>
            </w:pPr>
            <w:r>
              <w:rPr>
                <w:noProof/>
              </w:rPr>
              <w:drawing>
                <wp:inline distT="0" distB="0" distL="0" distR="0" wp14:anchorId="51F2737B" wp14:editId="5D4515AA">
                  <wp:extent cx="742315" cy="706120"/>
                  <wp:effectExtent l="0" t="0" r="635" b="0"/>
                  <wp:docPr id="229" name="Picture 229" descr="C:\Users\Steven Hill\AppData\Local\Microsoft\Windows\INetCache\Content.Word\2017-10-08-0318_3-EPSLYR1_B_685NIR-Stack150-Wavelets1x3+2x5+3x3-Str0to128-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teven Hill\AppData\Local\Microsoft\Windows\INetCache\Content.Word\2017-10-08-0318_3-EPSLYR1_B_685NIR-Stack150-Wavelets1x3+2x5+3x3-Str0to128-RotCrop.jpg"/>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742315" cy="706120"/>
                          </a:xfrm>
                          <a:prstGeom prst="rect">
                            <a:avLst/>
                          </a:prstGeom>
                          <a:noFill/>
                          <a:ln>
                            <a:noFill/>
                          </a:ln>
                        </pic:spPr>
                      </pic:pic>
                    </a:graphicData>
                  </a:graphic>
                </wp:inline>
              </w:drawing>
            </w:r>
          </w:p>
        </w:tc>
        <w:tc>
          <w:tcPr>
            <w:tcW w:w="2880" w:type="dxa"/>
            <w:tcBorders>
              <w:bottom w:val="single" w:sz="4" w:space="0" w:color="auto"/>
            </w:tcBorders>
            <w:shd w:val="clear" w:color="auto" w:fill="auto"/>
          </w:tcPr>
          <w:p w:rsidR="008624B7" w:rsidRPr="00BF3042" w:rsidRDefault="008624B7" w:rsidP="00CB2ECE">
            <w:pPr>
              <w:jc w:val="center"/>
              <w:rPr>
                <w:sz w:val="20"/>
                <w:lang w:bidi="ar-SA"/>
              </w:rPr>
            </w:pPr>
            <w:r w:rsidRPr="001161A3">
              <w:rPr>
                <w:sz w:val="20"/>
                <w:lang w:bidi="ar-SA"/>
              </w:rPr>
              <w:t>2017-10-08-0318_3-EPSLYR1_B_685NIR-Stack150-Wavelets1x3+2x5+3x3-Str0to128-RotCrop.jpg</w:t>
            </w:r>
          </w:p>
        </w:tc>
        <w:tc>
          <w:tcPr>
            <w:tcW w:w="1620" w:type="dxa"/>
            <w:tcBorders>
              <w:bottom w:val="single" w:sz="4" w:space="0" w:color="auto"/>
            </w:tcBorders>
            <w:shd w:val="clear" w:color="auto" w:fill="000000" w:themeFill="text1"/>
            <w:vAlign w:val="center"/>
          </w:tcPr>
          <w:p w:rsidR="008624B7" w:rsidRPr="00BF3042" w:rsidRDefault="008624B7" w:rsidP="00CB2ECE">
            <w:pPr>
              <w:jc w:val="center"/>
              <w:rPr>
                <w:sz w:val="20"/>
                <w:lang w:bidi="ar-SA"/>
              </w:rPr>
            </w:pPr>
            <w:r>
              <w:rPr>
                <w:noProof/>
              </w:rPr>
              <w:drawing>
                <wp:inline distT="0" distB="0" distL="0" distR="0" wp14:anchorId="3E5D0EBF" wp14:editId="130B961F">
                  <wp:extent cx="742315" cy="706120"/>
                  <wp:effectExtent l="0" t="0" r="635" b="0"/>
                  <wp:docPr id="230" name="Picture 230" descr="C:\Users\Steven Hill\AppData\Local\Microsoft\Windows\INetCache\Content.Word\2017-10-08-0309_2-EPSLYR2_A_685NIR-Stack150-Wavelets1x3+2x5+3x3-Str0to128-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ven Hill\AppData\Local\Microsoft\Windows\INetCache\Content.Word\2017-10-08-0309_2-EPSLYR2_A_685NIR-Stack150-Wavelets1x3+2x5+3x3-Str0to128-RotCrop.jpg"/>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742315" cy="706120"/>
                          </a:xfrm>
                          <a:prstGeom prst="rect">
                            <a:avLst/>
                          </a:prstGeom>
                          <a:noFill/>
                          <a:ln>
                            <a:noFill/>
                          </a:ln>
                        </pic:spPr>
                      </pic:pic>
                    </a:graphicData>
                  </a:graphic>
                </wp:inline>
              </w:drawing>
            </w:r>
          </w:p>
        </w:tc>
        <w:tc>
          <w:tcPr>
            <w:tcW w:w="3060" w:type="dxa"/>
            <w:tcBorders>
              <w:bottom w:val="single" w:sz="4" w:space="0" w:color="auto"/>
            </w:tcBorders>
          </w:tcPr>
          <w:p w:rsidR="008624B7" w:rsidRPr="00BF3042" w:rsidRDefault="008624B7" w:rsidP="00CB2ECE">
            <w:pPr>
              <w:jc w:val="center"/>
              <w:rPr>
                <w:sz w:val="20"/>
                <w:lang w:bidi="ar-SA"/>
              </w:rPr>
            </w:pPr>
            <w:r w:rsidRPr="001161A3">
              <w:rPr>
                <w:sz w:val="20"/>
                <w:lang w:bidi="ar-SA"/>
              </w:rPr>
              <w:t>2017-10-08-0309_2-EPSLYR2_A_685NIR-Stack150-Wavelets1x3+2x5+3x3-Str0to128-RotCrop.jpg</w:t>
            </w:r>
          </w:p>
        </w:tc>
      </w:tr>
      <w:tr w:rsidR="002819BB" w:rsidRPr="00D265D3" w:rsidTr="00CB2ECE">
        <w:trPr>
          <w:trHeight w:val="71"/>
          <w:jc w:val="center"/>
        </w:trPr>
        <w:tc>
          <w:tcPr>
            <w:tcW w:w="4680" w:type="dxa"/>
            <w:gridSpan w:val="2"/>
            <w:shd w:val="clear" w:color="auto" w:fill="auto"/>
          </w:tcPr>
          <w:p w:rsidR="002819BB" w:rsidRPr="00D265D3" w:rsidRDefault="008624B7" w:rsidP="00CB2ECE">
            <w:pPr>
              <w:jc w:val="center"/>
              <w:rPr>
                <w:b/>
                <w:lang w:bidi="ar-SA"/>
              </w:rPr>
            </w:pPr>
            <w:r>
              <w:rPr>
                <w:b/>
                <w:lang w:bidi="ar-SA"/>
              </w:rPr>
              <w:t xml:space="preserve">Lam </w:t>
            </w:r>
            <w:proofErr w:type="spellStart"/>
            <w:r>
              <w:rPr>
                <w:b/>
                <w:lang w:bidi="ar-SA"/>
              </w:rPr>
              <w:t>Aqr</w:t>
            </w:r>
            <w:proofErr w:type="spellEnd"/>
          </w:p>
        </w:tc>
        <w:tc>
          <w:tcPr>
            <w:tcW w:w="4680" w:type="dxa"/>
            <w:gridSpan w:val="2"/>
            <w:tcBorders>
              <w:bottom w:val="single" w:sz="4" w:space="0" w:color="auto"/>
            </w:tcBorders>
            <w:shd w:val="clear" w:color="auto" w:fill="auto"/>
            <w:vAlign w:val="center"/>
          </w:tcPr>
          <w:p w:rsidR="002819BB" w:rsidRPr="00D265D3" w:rsidRDefault="002819BB" w:rsidP="00CB2ECE">
            <w:pPr>
              <w:jc w:val="center"/>
              <w:rPr>
                <w:b/>
                <w:lang w:bidi="ar-SA"/>
              </w:rPr>
            </w:pPr>
          </w:p>
        </w:tc>
      </w:tr>
      <w:tr w:rsidR="002819BB" w:rsidRPr="00BF3042" w:rsidTr="00CB2ECE">
        <w:trPr>
          <w:trHeight w:val="1052"/>
          <w:jc w:val="center"/>
        </w:trPr>
        <w:tc>
          <w:tcPr>
            <w:tcW w:w="1800" w:type="dxa"/>
            <w:tcBorders>
              <w:bottom w:val="single" w:sz="4" w:space="0" w:color="auto"/>
            </w:tcBorders>
            <w:shd w:val="clear" w:color="auto" w:fill="000000"/>
          </w:tcPr>
          <w:p w:rsidR="002819BB" w:rsidRPr="00BF3042" w:rsidRDefault="008624B7" w:rsidP="00CB2ECE">
            <w:pPr>
              <w:jc w:val="center"/>
              <w:rPr>
                <w:sz w:val="20"/>
                <w:lang w:bidi="ar-SA"/>
              </w:rPr>
            </w:pPr>
            <w:r>
              <w:rPr>
                <w:noProof/>
              </w:rPr>
              <w:drawing>
                <wp:inline distT="0" distB="0" distL="0" distR="0">
                  <wp:extent cx="739775" cy="707390"/>
                  <wp:effectExtent l="0" t="0" r="3175" b="0"/>
                  <wp:docPr id="231" name="Picture 231" descr="C:\Users\Steven Hill\AppData\Local\Microsoft\Windows\INetCache\Content.Word\2017-10-08-0436_8-LamAqr_685NIR_00000thru06002-Stack600-Wavelets2x3+3x3-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teven Hill\AppData\Local\Microsoft\Windows\INetCache\Content.Word\2017-10-08-0436_8-LamAqr_685NIR_00000thru06002-Stack600-Wavelets2x3+3x3-RotCrop.jpg"/>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739775" cy="707390"/>
                          </a:xfrm>
                          <a:prstGeom prst="rect">
                            <a:avLst/>
                          </a:prstGeom>
                          <a:noFill/>
                          <a:ln>
                            <a:noFill/>
                          </a:ln>
                        </pic:spPr>
                      </pic:pic>
                    </a:graphicData>
                  </a:graphic>
                </wp:inline>
              </w:drawing>
            </w:r>
          </w:p>
        </w:tc>
        <w:tc>
          <w:tcPr>
            <w:tcW w:w="2880" w:type="dxa"/>
            <w:tcBorders>
              <w:bottom w:val="single" w:sz="4" w:space="0" w:color="auto"/>
            </w:tcBorders>
            <w:shd w:val="clear" w:color="auto" w:fill="auto"/>
          </w:tcPr>
          <w:p w:rsidR="002819BB" w:rsidRPr="00BF3042" w:rsidRDefault="008624B7" w:rsidP="00CB2ECE">
            <w:pPr>
              <w:jc w:val="center"/>
              <w:rPr>
                <w:sz w:val="20"/>
                <w:lang w:bidi="ar-SA"/>
              </w:rPr>
            </w:pPr>
            <w:r w:rsidRPr="008624B7">
              <w:rPr>
                <w:sz w:val="20"/>
                <w:lang w:bidi="ar-SA"/>
              </w:rPr>
              <w:t>2017-10-08-0436_8-LamAqr_685NIR_00000thru06002-Stack600-Wavelets2x3+3x3-RotCrop.jpg</w:t>
            </w:r>
          </w:p>
        </w:tc>
        <w:tc>
          <w:tcPr>
            <w:tcW w:w="1620" w:type="dxa"/>
            <w:tcBorders>
              <w:bottom w:val="single" w:sz="4" w:space="0" w:color="auto"/>
            </w:tcBorders>
            <w:shd w:val="clear" w:color="auto" w:fill="000000" w:themeFill="text1"/>
            <w:vAlign w:val="center"/>
          </w:tcPr>
          <w:p w:rsidR="002819BB" w:rsidRPr="00BF3042" w:rsidRDefault="002819BB" w:rsidP="00CB2ECE">
            <w:pPr>
              <w:jc w:val="center"/>
              <w:rPr>
                <w:sz w:val="20"/>
                <w:lang w:bidi="ar-SA"/>
              </w:rPr>
            </w:pPr>
          </w:p>
        </w:tc>
        <w:tc>
          <w:tcPr>
            <w:tcW w:w="3060" w:type="dxa"/>
            <w:tcBorders>
              <w:bottom w:val="single" w:sz="4" w:space="0" w:color="auto"/>
            </w:tcBorders>
          </w:tcPr>
          <w:p w:rsidR="002819BB" w:rsidRPr="00BF3042" w:rsidRDefault="002819BB" w:rsidP="00CB2ECE">
            <w:pPr>
              <w:jc w:val="center"/>
              <w:rPr>
                <w:sz w:val="20"/>
                <w:lang w:bidi="ar-SA"/>
              </w:rPr>
            </w:pPr>
          </w:p>
        </w:tc>
      </w:tr>
    </w:tbl>
    <w:p w:rsidR="002819BB" w:rsidRDefault="002819BB" w:rsidP="003C68A9"/>
    <w:p w:rsidR="009D5B7E" w:rsidRPr="00DE56ED" w:rsidRDefault="009D5B7E" w:rsidP="009D5B7E">
      <w:pPr>
        <w:rPr>
          <w:b/>
          <w:color w:val="4F81BD" w:themeColor="accent1"/>
          <w:lang w:bidi="ar-SA"/>
        </w:rPr>
      </w:pPr>
      <w:r w:rsidRPr="00DE56ED">
        <w:rPr>
          <w:b/>
          <w:color w:val="4F81BD" w:themeColor="accent1"/>
          <w:lang w:bidi="ar-SA"/>
        </w:rPr>
        <w:t>(</w:t>
      </w:r>
      <w:proofErr w:type="gramStart"/>
      <w:r w:rsidRPr="00DE56ED">
        <w:rPr>
          <w:b/>
          <w:color w:val="4F81BD" w:themeColor="accent1"/>
          <w:lang w:bidi="ar-SA"/>
        </w:rPr>
        <w:t>In order to</w:t>
      </w:r>
      <w:proofErr w:type="gramEnd"/>
      <w:r w:rsidRPr="00DE56ED">
        <w:rPr>
          <w:b/>
          <w:color w:val="4F81BD" w:themeColor="accent1"/>
          <w:lang w:bidi="ar-SA"/>
        </w:rPr>
        <w:t xml:space="preserve"> get proper orientation, rotate by “rotation minus 90 degrees”, clockwise in </w:t>
      </w:r>
      <w:proofErr w:type="spellStart"/>
      <w:r w:rsidRPr="00DE56ED">
        <w:rPr>
          <w:b/>
          <w:color w:val="4F81BD" w:themeColor="accent1"/>
          <w:lang w:bidi="ar-SA"/>
        </w:rPr>
        <w:t>MaximDL</w:t>
      </w:r>
      <w:proofErr w:type="spellEnd"/>
      <w:r w:rsidRPr="00DE56ED">
        <w:rPr>
          <w:b/>
          <w:color w:val="4F81BD" w:themeColor="accent1"/>
          <w:lang w:bidi="ar-SA"/>
        </w:rPr>
        <w:t>.)</w:t>
      </w:r>
    </w:p>
    <w:p w:rsidR="002819BB" w:rsidRPr="009164B7" w:rsidRDefault="002819BB" w:rsidP="003C68A9"/>
    <w:p w:rsidR="003C68A9" w:rsidRPr="00E02645" w:rsidRDefault="00E02645" w:rsidP="008E6711">
      <w:pPr>
        <w:rPr>
          <w:b/>
          <w:lang w:bidi="ar-SA"/>
        </w:rPr>
      </w:pPr>
      <w:r w:rsidRPr="00E02645">
        <w:rPr>
          <w:b/>
          <w:lang w:bidi="ar-SA"/>
        </w:rPr>
        <w:t>Data Disposition:</w:t>
      </w:r>
      <w:r w:rsidRPr="00E02645">
        <w:rPr>
          <w:lang w:bidi="ar-SA"/>
        </w:rPr>
        <w:t xml:space="preserve"> TBD</w:t>
      </w:r>
    </w:p>
    <w:p w:rsidR="003C2D5E" w:rsidRDefault="003C2D5E" w:rsidP="008E6711">
      <w:pPr>
        <w:rPr>
          <w:lang w:bidi="ar-SA"/>
        </w:rPr>
      </w:pPr>
    </w:p>
    <w:p w:rsidR="003C2D5E" w:rsidRDefault="003C2D5E">
      <w:pPr>
        <w:rPr>
          <w:rFonts w:cs="Arial"/>
          <w:b/>
          <w:bCs/>
          <w:sz w:val="26"/>
          <w:szCs w:val="26"/>
          <w:lang w:bidi="ar-SA"/>
        </w:rPr>
      </w:pPr>
      <w:r>
        <w:br w:type="page"/>
      </w:r>
    </w:p>
    <w:p w:rsidR="00195AAE" w:rsidRDefault="00195AAE" w:rsidP="00195AAE">
      <w:pPr>
        <w:pStyle w:val="Heading3"/>
      </w:pPr>
      <w:bookmarkStart w:id="34" w:name="_Toc497199148"/>
      <w:r>
        <w:lastRenderedPageBreak/>
        <w:t>Fall 2017 Planning</w:t>
      </w:r>
      <w:bookmarkEnd w:id="34"/>
    </w:p>
    <w:p w:rsidR="00195AAE" w:rsidRDefault="0066041D" w:rsidP="00195AAE">
      <w:pPr>
        <w:rPr>
          <w:color w:val="808080" w:themeColor="background1" w:themeShade="80"/>
          <w:sz w:val="20"/>
          <w:lang w:bidi="ar-SA"/>
        </w:rPr>
      </w:pPr>
      <w:r>
        <w:rPr>
          <w:color w:val="808080" w:themeColor="background1" w:themeShade="80"/>
          <w:sz w:val="20"/>
          <w:lang w:bidi="ar-SA"/>
        </w:rPr>
        <w:t>Last Updated 10/27</w:t>
      </w:r>
      <w:r w:rsidR="00195AAE">
        <w:rPr>
          <w:color w:val="808080" w:themeColor="background1" w:themeShade="80"/>
          <w:sz w:val="20"/>
          <w:lang w:bidi="ar-SA"/>
        </w:rPr>
        <w:t>/2017</w:t>
      </w:r>
    </w:p>
    <w:p w:rsidR="00195AAE" w:rsidRDefault="00195AAE" w:rsidP="00195AAE"/>
    <w:p w:rsidR="00195AAE" w:rsidRDefault="00195AAE" w:rsidP="00195AAE">
      <w:pPr>
        <w:pStyle w:val="ListParagraph"/>
        <w:numPr>
          <w:ilvl w:val="0"/>
          <w:numId w:val="1"/>
        </w:numPr>
      </w:pPr>
      <w:r>
        <w:t>Observations</w:t>
      </w:r>
    </w:p>
    <w:p w:rsidR="00195AAE" w:rsidRDefault="00195AAE" w:rsidP="00195AAE">
      <w:pPr>
        <w:pStyle w:val="ListParagraph"/>
        <w:numPr>
          <w:ilvl w:val="1"/>
          <w:numId w:val="1"/>
        </w:numPr>
      </w:pPr>
      <w:r>
        <w:t>Imaging</w:t>
      </w:r>
    </w:p>
    <w:p w:rsidR="00195AAE" w:rsidRDefault="00195AAE" w:rsidP="00195AAE">
      <w:pPr>
        <w:pStyle w:val="ListParagraph"/>
        <w:numPr>
          <w:ilvl w:val="2"/>
          <w:numId w:val="17"/>
        </w:numPr>
      </w:pPr>
      <w:r>
        <w:t>Veil Nebula / Cygnus Loop</w:t>
      </w:r>
      <w:r w:rsidR="00F31A03">
        <w:t xml:space="preserve"> –</w:t>
      </w:r>
      <w:r>
        <w:t xml:space="preserve"> wide field</w:t>
      </w:r>
    </w:p>
    <w:p w:rsidR="00195AAE" w:rsidRDefault="00195AAE" w:rsidP="00195AAE">
      <w:pPr>
        <w:pStyle w:val="ListParagraph"/>
        <w:numPr>
          <w:ilvl w:val="2"/>
          <w:numId w:val="17"/>
        </w:numPr>
      </w:pPr>
      <w:r>
        <w:t>IC1396 - Elephant Trunk</w:t>
      </w:r>
      <w:r w:rsidR="00F31A03">
        <w:t xml:space="preserve"> –</w:t>
      </w:r>
      <w:r>
        <w:t xml:space="preserve"> wide field</w:t>
      </w:r>
    </w:p>
    <w:p w:rsidR="00195AAE" w:rsidRDefault="00F31A03" w:rsidP="00195AAE">
      <w:pPr>
        <w:pStyle w:val="ListParagraph"/>
        <w:numPr>
          <w:ilvl w:val="2"/>
          <w:numId w:val="17"/>
        </w:numPr>
      </w:pPr>
      <w:r>
        <w:t>M31 Missing band images – wide field</w:t>
      </w:r>
    </w:p>
    <w:p w:rsidR="00195AAE" w:rsidRDefault="00974651" w:rsidP="00195AAE">
      <w:pPr>
        <w:pStyle w:val="ListParagraph"/>
        <w:numPr>
          <w:ilvl w:val="2"/>
          <w:numId w:val="17"/>
        </w:numPr>
      </w:pPr>
      <w:proofErr w:type="spellStart"/>
      <w:r>
        <w:t>NANeb</w:t>
      </w:r>
      <w:proofErr w:type="spellEnd"/>
      <w:r>
        <w:t xml:space="preserve"> – wide field</w:t>
      </w:r>
    </w:p>
    <w:p w:rsidR="00AC4F4A" w:rsidRDefault="00AC4F4A" w:rsidP="00195AAE">
      <w:pPr>
        <w:pStyle w:val="ListParagraph"/>
        <w:numPr>
          <w:ilvl w:val="2"/>
          <w:numId w:val="17"/>
        </w:numPr>
      </w:pPr>
      <w:r>
        <w:t>NGC7822 – wide field</w:t>
      </w:r>
    </w:p>
    <w:p w:rsidR="00195AAE" w:rsidRDefault="00195AAE" w:rsidP="00195AAE">
      <w:pPr>
        <w:pStyle w:val="ListParagraph"/>
        <w:numPr>
          <w:ilvl w:val="1"/>
          <w:numId w:val="1"/>
        </w:numPr>
      </w:pPr>
      <w:r>
        <w:t>Video</w:t>
      </w:r>
    </w:p>
    <w:p w:rsidR="00195AAE" w:rsidRDefault="00195AAE" w:rsidP="00195AAE">
      <w:pPr>
        <w:pStyle w:val="ListParagraph"/>
        <w:numPr>
          <w:ilvl w:val="2"/>
          <w:numId w:val="1"/>
        </w:numPr>
      </w:pPr>
      <w:r>
        <w:t>Neptune</w:t>
      </w:r>
    </w:p>
    <w:p w:rsidR="00195AAE" w:rsidRDefault="00195AAE" w:rsidP="00195AAE">
      <w:pPr>
        <w:pStyle w:val="ListParagraph"/>
        <w:numPr>
          <w:ilvl w:val="2"/>
          <w:numId w:val="1"/>
        </w:numPr>
      </w:pPr>
      <w:r>
        <w:t>Uranus</w:t>
      </w:r>
    </w:p>
    <w:p w:rsidR="00195AAE" w:rsidRDefault="00195AAE" w:rsidP="00195AAE">
      <w:pPr>
        <w:pStyle w:val="ListParagraph"/>
        <w:numPr>
          <w:ilvl w:val="2"/>
          <w:numId w:val="1"/>
        </w:numPr>
      </w:pPr>
      <w:r>
        <w:t xml:space="preserve">61 </w:t>
      </w:r>
      <w:proofErr w:type="spellStart"/>
      <w:r>
        <w:t>Cyg</w:t>
      </w:r>
      <w:proofErr w:type="spellEnd"/>
    </w:p>
    <w:p w:rsidR="00195AAE" w:rsidRDefault="0066041D" w:rsidP="0066041D">
      <w:pPr>
        <w:pStyle w:val="ListParagraph"/>
        <w:numPr>
          <w:ilvl w:val="2"/>
          <w:numId w:val="1"/>
        </w:numPr>
      </w:pPr>
      <w:r>
        <w:t xml:space="preserve">Mu </w:t>
      </w:r>
      <w:proofErr w:type="spellStart"/>
      <w:r>
        <w:t>Cyg</w:t>
      </w:r>
      <w:proofErr w:type="spellEnd"/>
    </w:p>
    <w:p w:rsidR="00974651" w:rsidRDefault="00974651" w:rsidP="0066041D">
      <w:pPr>
        <w:pStyle w:val="ListParagraph"/>
        <w:numPr>
          <w:ilvl w:val="2"/>
          <w:numId w:val="1"/>
        </w:numPr>
      </w:pPr>
      <w:r>
        <w:t>NGC6286 - Blinking Planetary (already have video?)</w:t>
      </w:r>
      <w:r w:rsidR="008A7253">
        <w:t xml:space="preserve"> - Cygnus</w:t>
      </w:r>
    </w:p>
    <w:p w:rsidR="00974651" w:rsidRDefault="00974651" w:rsidP="0066041D">
      <w:pPr>
        <w:pStyle w:val="ListParagraph"/>
        <w:numPr>
          <w:ilvl w:val="2"/>
          <w:numId w:val="1"/>
        </w:numPr>
      </w:pPr>
      <w:r>
        <w:t>NGC7009 – Saturn Nebula (already have video?)</w:t>
      </w:r>
      <w:r w:rsidR="008A7253">
        <w:t xml:space="preserve"> - Capricorn</w:t>
      </w:r>
    </w:p>
    <w:p w:rsidR="00195AAE" w:rsidRDefault="00195AAE" w:rsidP="00195AAE">
      <w:pPr>
        <w:pStyle w:val="ListParagraph"/>
        <w:numPr>
          <w:ilvl w:val="1"/>
          <w:numId w:val="1"/>
        </w:numPr>
      </w:pPr>
      <w:r>
        <w:t>Spectra</w:t>
      </w:r>
    </w:p>
    <w:p w:rsidR="00195AAE" w:rsidRDefault="00195AAE" w:rsidP="00195AAE">
      <w:pPr>
        <w:pStyle w:val="ListParagraph"/>
        <w:numPr>
          <w:ilvl w:val="2"/>
          <w:numId w:val="1"/>
        </w:numPr>
      </w:pPr>
      <w:r>
        <w:t>Neptune</w:t>
      </w:r>
    </w:p>
    <w:p w:rsidR="001035BA" w:rsidRDefault="001035BA" w:rsidP="00195AAE">
      <w:pPr>
        <w:pStyle w:val="ListParagraph"/>
        <w:numPr>
          <w:ilvl w:val="2"/>
          <w:numId w:val="1"/>
        </w:numPr>
      </w:pPr>
      <w:r>
        <w:t>Triton</w:t>
      </w:r>
    </w:p>
    <w:p w:rsidR="00195AAE" w:rsidRDefault="00195AAE" w:rsidP="00195AAE">
      <w:pPr>
        <w:pStyle w:val="ListParagraph"/>
        <w:numPr>
          <w:ilvl w:val="2"/>
          <w:numId w:val="1"/>
        </w:numPr>
      </w:pPr>
      <w:r>
        <w:t>Uranus</w:t>
      </w:r>
    </w:p>
    <w:p w:rsidR="00195AAE" w:rsidRDefault="00195AAE" w:rsidP="00195AAE">
      <w:pPr>
        <w:pStyle w:val="ListParagraph"/>
        <w:numPr>
          <w:ilvl w:val="0"/>
          <w:numId w:val="1"/>
        </w:numPr>
      </w:pPr>
      <w:r>
        <w:t>Analysis</w:t>
      </w:r>
    </w:p>
    <w:p w:rsidR="00195AAE" w:rsidRDefault="00195AAE" w:rsidP="00195AAE">
      <w:pPr>
        <w:pStyle w:val="ListParagraph"/>
        <w:numPr>
          <w:ilvl w:val="1"/>
          <w:numId w:val="1"/>
        </w:numPr>
      </w:pPr>
      <w:r>
        <w:t xml:space="preserve">M31 Multispectral Analysis </w:t>
      </w:r>
      <w:r>
        <w:rPr>
          <w:i/>
        </w:rPr>
        <w:t>ala</w:t>
      </w:r>
      <w:r>
        <w:t xml:space="preserve"> M33, M81, M101 etc.</w:t>
      </w:r>
    </w:p>
    <w:p w:rsidR="00195AAE" w:rsidRDefault="00195AAE" w:rsidP="00195AAE">
      <w:pPr>
        <w:pStyle w:val="ListParagraph"/>
        <w:numPr>
          <w:ilvl w:val="1"/>
          <w:numId w:val="1"/>
        </w:numPr>
      </w:pPr>
      <w:r>
        <w:t>Solar Eclipse Movies, ratio analysis, etc.</w:t>
      </w:r>
    </w:p>
    <w:p w:rsidR="00195AAE" w:rsidRDefault="00195AAE" w:rsidP="00195AAE">
      <w:pPr>
        <w:pStyle w:val="ListParagraph"/>
        <w:numPr>
          <w:ilvl w:val="1"/>
          <w:numId w:val="1"/>
        </w:numPr>
      </w:pPr>
      <w:r>
        <w:t>Updated spectral analysis for outer planets</w:t>
      </w:r>
    </w:p>
    <w:p w:rsidR="00A92D16" w:rsidRDefault="00A92D16" w:rsidP="00A92D16">
      <w:pPr>
        <w:pStyle w:val="ListParagraph"/>
        <w:numPr>
          <w:ilvl w:val="1"/>
          <w:numId w:val="1"/>
        </w:numPr>
      </w:pPr>
      <w:r>
        <w:t>Questions for OPT:</w:t>
      </w:r>
    </w:p>
    <w:p w:rsidR="00A92D16" w:rsidRDefault="00A92D16" w:rsidP="00A92D16">
      <w:pPr>
        <w:pStyle w:val="ListParagraph"/>
        <w:numPr>
          <w:ilvl w:val="2"/>
          <w:numId w:val="1"/>
        </w:numPr>
      </w:pPr>
      <w:proofErr w:type="spellStart"/>
      <w:r>
        <w:t>GoTo</w:t>
      </w:r>
      <w:proofErr w:type="spellEnd"/>
      <w:r>
        <w:t xml:space="preserve"> Mounts</w:t>
      </w:r>
    </w:p>
    <w:p w:rsidR="00A92D16" w:rsidRDefault="00A92D16" w:rsidP="00A92D16">
      <w:pPr>
        <w:pStyle w:val="ListParagraph"/>
        <w:numPr>
          <w:ilvl w:val="2"/>
          <w:numId w:val="1"/>
        </w:numPr>
      </w:pPr>
      <w:r>
        <w:t>Motorized Focuser</w:t>
      </w:r>
    </w:p>
    <w:p w:rsidR="00A92D16" w:rsidRDefault="00A92D16" w:rsidP="00A92D16">
      <w:pPr>
        <w:pStyle w:val="ListParagraph"/>
        <w:numPr>
          <w:ilvl w:val="2"/>
          <w:numId w:val="1"/>
        </w:numPr>
      </w:pPr>
      <w:r>
        <w:t>Custom Filters</w:t>
      </w:r>
    </w:p>
    <w:p w:rsidR="00A92D16" w:rsidRDefault="00A92D16" w:rsidP="00A92D16">
      <w:pPr>
        <w:pStyle w:val="ListParagraph"/>
        <w:numPr>
          <w:ilvl w:val="2"/>
          <w:numId w:val="1"/>
        </w:numPr>
      </w:pPr>
      <w:r>
        <w:t>NII filter</w:t>
      </w:r>
    </w:p>
    <w:p w:rsidR="00195AAE" w:rsidRDefault="00195AAE" w:rsidP="00195AAE">
      <w:pPr>
        <w:rPr>
          <w:lang w:bidi="ar-SA"/>
        </w:rPr>
      </w:pPr>
    </w:p>
    <w:p w:rsidR="00195AAE" w:rsidRDefault="00195AAE" w:rsidP="00195AAE">
      <w:r>
        <w:t>Neptune exposure planning.  Saturn is twice as far from the Sun as Jupiter and so has roughly one fourth the surface brightness.  To compensate, gain was raised from 50 to 70-75 and exposures were increase by a factor of ~2.2. This suggests the gain increase provided about 4/2.2~1.8 of the needed increase in response.</w:t>
      </w:r>
    </w:p>
    <w:p w:rsidR="00195AAE" w:rsidRDefault="00195AAE" w:rsidP="00195AAE">
      <w:r>
        <w:t xml:space="preserve">Neptune is 3 times farther than Saturn and therefore one ninth the surface brightness. If we keep the gain the same (75-ish), we will need exposures of 750 to 1350 </w:t>
      </w:r>
      <w:proofErr w:type="spellStart"/>
      <w:r>
        <w:t>ms</w:t>
      </w:r>
      <w:proofErr w:type="spellEnd"/>
      <w:r>
        <w:t xml:space="preserve"> for BLU, GRN, RED and &gt;685. Exposures of about 3400 </w:t>
      </w:r>
      <w:proofErr w:type="spellStart"/>
      <w:r>
        <w:t>ms</w:t>
      </w:r>
      <w:proofErr w:type="spellEnd"/>
      <w:r>
        <w:t xml:space="preserve"> might work for &gt;807. NUV and 889CH4 images will likely not be feasible. Dark frames might be a good idea.</w:t>
      </w:r>
    </w:p>
    <w:p w:rsidR="00195AAE" w:rsidRDefault="00195AAE" w:rsidP="00195AAE">
      <w:r>
        <w:t xml:space="preserve">If we increase the gain to 100, it would probably be a good idea to use dark frames. If we assume that the gain increase can provide a factor of ~2 in signal, the exposures would range from 400 to 700 </w:t>
      </w:r>
      <w:proofErr w:type="spellStart"/>
      <w:r>
        <w:t>ms</w:t>
      </w:r>
      <w:proofErr w:type="spellEnd"/>
      <w:r>
        <w:t xml:space="preserve"> for BLU, GRN, RED and &gt;685. Exposures of about 1700 </w:t>
      </w:r>
      <w:proofErr w:type="spellStart"/>
      <w:r>
        <w:t>ms</w:t>
      </w:r>
      <w:proofErr w:type="spellEnd"/>
      <w:r>
        <w:t xml:space="preserve"> might work for &gt;807. For NUV and CH4, detections might be possible for exposures &gt;10000 </w:t>
      </w:r>
      <w:proofErr w:type="spellStart"/>
      <w:r>
        <w:t>ms.</w:t>
      </w:r>
      <w:proofErr w:type="spellEnd"/>
      <w:r>
        <w:t xml:space="preserve"> While unlikely to provide any spatial resolution, these might be useful for photometry.</w:t>
      </w:r>
    </w:p>
    <w:p w:rsidR="00195AAE" w:rsidRDefault="00195AAE" w:rsidP="00195AAE"/>
    <w:p w:rsidR="00195AAE" w:rsidRDefault="00195AAE" w:rsidP="00195AAE">
      <w:r>
        <w:lastRenderedPageBreak/>
        <w:t>Uranus exposure planning.  Saturn is twice as far from the Sun as Jupiter and so has roughly one fourth the surface brightness.  To compensate, gain was raised from 50 to 70-75 and exposures were increase by a factor of ~2.2. This suggests the gain increase provided about 4/2.2~1.8 of the needed increase in response.</w:t>
      </w:r>
    </w:p>
    <w:p w:rsidR="00195AAE" w:rsidRDefault="00195AAE" w:rsidP="00195AAE">
      <w:r>
        <w:t xml:space="preserve">Uranus is 2 times farther than Saturn and therefore one fourth the surface brightness. If we keep the gain the same (75-ish), we will need exposures of 330 to 600 </w:t>
      </w:r>
      <w:proofErr w:type="spellStart"/>
      <w:r>
        <w:t>ms</w:t>
      </w:r>
      <w:proofErr w:type="spellEnd"/>
      <w:r>
        <w:t xml:space="preserve"> for BLU, GRN, RED and &gt;685. Exposures of about 1500 </w:t>
      </w:r>
      <w:proofErr w:type="spellStart"/>
      <w:r>
        <w:t>ms</w:t>
      </w:r>
      <w:proofErr w:type="spellEnd"/>
      <w:r>
        <w:t xml:space="preserve"> might work for &gt;807. NUV and 889CH4 images will likely not be feasible. Dark frames might be a good idea.</w:t>
      </w:r>
    </w:p>
    <w:p w:rsidR="00195AAE" w:rsidRDefault="00195AAE" w:rsidP="00195AAE">
      <w:r>
        <w:t xml:space="preserve">If we increase the gain to 100, it would probably be a good idea to use dark frames. If we assume that the gain increase can provide a factor of ~2 in signal, the exposures would range from 160 to 300 </w:t>
      </w:r>
      <w:proofErr w:type="spellStart"/>
      <w:r>
        <w:t>ms</w:t>
      </w:r>
      <w:proofErr w:type="spellEnd"/>
      <w:r>
        <w:t xml:space="preserve"> for BLU, GRN, RED and &gt;685. Exposures of about 900 </w:t>
      </w:r>
      <w:proofErr w:type="spellStart"/>
      <w:r>
        <w:t>ms</w:t>
      </w:r>
      <w:proofErr w:type="spellEnd"/>
      <w:r>
        <w:t xml:space="preserve"> might work for &gt;807. For NUV and CH4, detections might be possible for exposures &gt;10000 </w:t>
      </w:r>
      <w:proofErr w:type="spellStart"/>
      <w:r>
        <w:t>ms.</w:t>
      </w:r>
      <w:proofErr w:type="spellEnd"/>
      <w:r>
        <w:t xml:space="preserve"> While unlikely to provide any spatial resolution, these might be useful for photometry.</w:t>
      </w:r>
    </w:p>
    <w:p w:rsidR="00195AAE" w:rsidRDefault="00195AAE">
      <w:pPr>
        <w:rPr>
          <w:rFonts w:cs="Arial"/>
          <w:b/>
          <w:bCs/>
          <w:sz w:val="26"/>
          <w:szCs w:val="26"/>
          <w:lang w:bidi="ar-SA"/>
        </w:rPr>
      </w:pPr>
      <w:r>
        <w:br w:type="page"/>
      </w:r>
    </w:p>
    <w:p w:rsidR="003C2D5E" w:rsidRPr="00D4326C" w:rsidRDefault="003C2D5E" w:rsidP="003C2D5E">
      <w:pPr>
        <w:pStyle w:val="Heading3"/>
      </w:pPr>
      <w:bookmarkStart w:id="35" w:name="_Toc497199149"/>
      <w:r>
        <w:lastRenderedPageBreak/>
        <w:t xml:space="preserve">2017-Oct-10 (Oct-11 UT): </w:t>
      </w:r>
      <w:r w:rsidRPr="002B2B28">
        <w:t xml:space="preserve"> </w:t>
      </w:r>
      <w:r>
        <w:t>Double Stars, Neptune and Triton</w:t>
      </w:r>
      <w:bookmarkEnd w:id="35"/>
    </w:p>
    <w:p w:rsidR="003C2D5E" w:rsidRDefault="003C2D5E" w:rsidP="003C2D5E">
      <w:pPr>
        <w:rPr>
          <w:color w:val="808080" w:themeColor="background1" w:themeShade="80"/>
          <w:sz w:val="20"/>
          <w:lang w:bidi="ar-SA"/>
        </w:rPr>
      </w:pPr>
      <w:r>
        <w:rPr>
          <w:color w:val="808080" w:themeColor="background1" w:themeShade="80"/>
          <w:sz w:val="20"/>
          <w:lang w:bidi="ar-SA"/>
        </w:rPr>
        <w:t>Last Updated 9/7/2017</w:t>
      </w:r>
    </w:p>
    <w:p w:rsidR="003C2D5E" w:rsidRDefault="00F57058" w:rsidP="003C2D5E">
      <w:r>
        <w:t>Steady seeing (4/5) and very good transparency (5/5)</w:t>
      </w:r>
      <w:r w:rsidR="003C2D5E">
        <w:t xml:space="preserve">. </w:t>
      </w:r>
    </w:p>
    <w:p w:rsidR="00430B35" w:rsidRDefault="00430B35" w:rsidP="003C2D5E"/>
    <w:p w:rsidR="00430B35" w:rsidRPr="009164B7" w:rsidRDefault="00430B35" w:rsidP="003C2D5E">
      <w:r>
        <w:t>All the double stars imaged used a gain of 100. Gamma was set to 50 for linear response. This means that the stars are suitable for photometry and comparison to 685NIR channel photometry for Neptune.</w:t>
      </w:r>
    </w:p>
    <w:p w:rsidR="003C2D5E" w:rsidRDefault="003C2D5E" w:rsidP="008E6711">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1800"/>
        <w:gridCol w:w="2880"/>
        <w:gridCol w:w="1620"/>
        <w:gridCol w:w="3060"/>
      </w:tblGrid>
      <w:tr w:rsidR="002819BB" w:rsidRPr="00BF3042" w:rsidTr="00CB2ECE">
        <w:trPr>
          <w:jc w:val="center"/>
        </w:trPr>
        <w:tc>
          <w:tcPr>
            <w:tcW w:w="4680" w:type="dxa"/>
            <w:gridSpan w:val="2"/>
            <w:shd w:val="clear" w:color="auto" w:fill="FFFFFF" w:themeFill="background1"/>
          </w:tcPr>
          <w:p w:rsidR="002819BB" w:rsidRPr="00BF3042" w:rsidRDefault="002819BB" w:rsidP="00CB2ECE">
            <w:pPr>
              <w:jc w:val="center"/>
              <w:rPr>
                <w:sz w:val="20"/>
                <w:lang w:bidi="ar-SA"/>
              </w:rPr>
            </w:pPr>
            <w:proofErr w:type="spellStart"/>
            <w:r>
              <w:rPr>
                <w:b/>
                <w:lang w:bidi="ar-SA"/>
              </w:rPr>
              <w:t>Zet</w:t>
            </w:r>
            <w:proofErr w:type="spellEnd"/>
            <w:r>
              <w:rPr>
                <w:b/>
                <w:lang w:bidi="ar-SA"/>
              </w:rPr>
              <w:t xml:space="preserve"> Her</w:t>
            </w:r>
          </w:p>
        </w:tc>
        <w:tc>
          <w:tcPr>
            <w:tcW w:w="4680" w:type="dxa"/>
            <w:gridSpan w:val="2"/>
            <w:shd w:val="clear" w:color="auto" w:fill="FFFFFF" w:themeFill="background1"/>
          </w:tcPr>
          <w:p w:rsidR="002819BB" w:rsidRPr="00BF3042" w:rsidRDefault="002819BB" w:rsidP="00CB2ECE">
            <w:pPr>
              <w:jc w:val="center"/>
              <w:rPr>
                <w:sz w:val="20"/>
                <w:lang w:bidi="ar-SA"/>
              </w:rPr>
            </w:pPr>
            <w:proofErr w:type="spellStart"/>
            <w:r>
              <w:rPr>
                <w:b/>
                <w:lang w:bidi="ar-SA"/>
              </w:rPr>
              <w:t>Zet</w:t>
            </w:r>
            <w:proofErr w:type="spellEnd"/>
            <w:r>
              <w:rPr>
                <w:b/>
                <w:lang w:bidi="ar-SA"/>
              </w:rPr>
              <w:t xml:space="preserve"> Her</w:t>
            </w:r>
          </w:p>
        </w:tc>
      </w:tr>
      <w:tr w:rsidR="002819BB" w:rsidRPr="00BF3042" w:rsidTr="00B94239">
        <w:trPr>
          <w:trHeight w:val="1052"/>
          <w:jc w:val="center"/>
        </w:trPr>
        <w:tc>
          <w:tcPr>
            <w:tcW w:w="1800" w:type="dxa"/>
            <w:shd w:val="clear" w:color="auto" w:fill="000000"/>
            <w:vAlign w:val="center"/>
          </w:tcPr>
          <w:p w:rsidR="002819BB" w:rsidRPr="00BF3042" w:rsidRDefault="00B94239" w:rsidP="00B94239">
            <w:pPr>
              <w:jc w:val="center"/>
              <w:rPr>
                <w:sz w:val="20"/>
                <w:lang w:bidi="ar-SA"/>
              </w:rPr>
            </w:pPr>
            <w:r>
              <w:rPr>
                <w:noProof/>
              </w:rPr>
              <w:drawing>
                <wp:inline distT="0" distB="0" distL="0" distR="0">
                  <wp:extent cx="628015" cy="588645"/>
                  <wp:effectExtent l="0" t="0" r="635" b="1905"/>
                  <wp:docPr id="228" name="Picture 228" descr="C:\Users\Steven Hill\AppData\Local\Microsoft\Windows\INetCache\Content.Word\2017-10-11-0205_9-ZetHer_685NIR_Rot1-Stack200-Wavelets1x10+2x10-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teven Hill\AppData\Local\Microsoft\Windows\INetCache\Content.Word\2017-10-11-0205_9-ZetHer_685NIR_Rot1-Stack200-Wavelets1x10+2x10-RotCrop.jpg"/>
                          <pic:cNvPicPr>
                            <a:picLocks noChangeAspect="1" noChangeArrowheads="1"/>
                          </pic:cNvPicPr>
                        </pic:nvPicPr>
                        <pic:blipFill>
                          <a:blip r:embed="rId112">
                            <a:extLst>
                              <a:ext uri="{BEBA8EAE-BF5A-486C-A8C5-ECC9F3942E4B}">
                                <a14:imgProps xmlns:a14="http://schemas.microsoft.com/office/drawing/2010/main">
                                  <a14:imgLayer r:embed="rId113">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628015" cy="588645"/>
                          </a:xfrm>
                          <a:prstGeom prst="rect">
                            <a:avLst/>
                          </a:prstGeom>
                          <a:noFill/>
                          <a:ln>
                            <a:noFill/>
                          </a:ln>
                        </pic:spPr>
                      </pic:pic>
                    </a:graphicData>
                  </a:graphic>
                </wp:inline>
              </w:drawing>
            </w:r>
          </w:p>
        </w:tc>
        <w:tc>
          <w:tcPr>
            <w:tcW w:w="2880" w:type="dxa"/>
            <w:shd w:val="clear" w:color="auto" w:fill="auto"/>
          </w:tcPr>
          <w:p w:rsidR="002819BB" w:rsidRPr="00BF3042" w:rsidRDefault="00B94239" w:rsidP="00CB2ECE">
            <w:pPr>
              <w:jc w:val="center"/>
              <w:rPr>
                <w:sz w:val="20"/>
                <w:lang w:bidi="ar-SA"/>
              </w:rPr>
            </w:pPr>
            <w:r w:rsidRPr="00B94239">
              <w:rPr>
                <w:sz w:val="20"/>
                <w:lang w:bidi="ar-SA"/>
              </w:rPr>
              <w:t>2017-10-11-0205_9-ZetHer_685NIR_Rot1-Stack200-Wavelets1x10+2x10-RotCrop.jpg</w:t>
            </w:r>
          </w:p>
        </w:tc>
        <w:tc>
          <w:tcPr>
            <w:tcW w:w="1620" w:type="dxa"/>
            <w:shd w:val="clear" w:color="auto" w:fill="000000" w:themeFill="text1"/>
            <w:vAlign w:val="center"/>
          </w:tcPr>
          <w:p w:rsidR="002819BB" w:rsidRPr="00BF3042" w:rsidRDefault="00B94239" w:rsidP="00CB2ECE">
            <w:pPr>
              <w:jc w:val="center"/>
              <w:rPr>
                <w:sz w:val="20"/>
                <w:lang w:bidi="ar-SA"/>
              </w:rPr>
            </w:pPr>
            <w:r>
              <w:rPr>
                <w:noProof/>
              </w:rPr>
              <w:drawing>
                <wp:inline distT="0" distB="0" distL="0" distR="0">
                  <wp:extent cx="628015" cy="588645"/>
                  <wp:effectExtent l="0" t="0" r="635" b="1905"/>
                  <wp:docPr id="233" name="Picture 233" descr="C:\Users\Steven Hill\AppData\Local\Microsoft\Windows\INetCache\Content.Word\2017-10-11-0205_9-ZetHer_685NIR_Rot1-Stack200-Wavelets1x10+2x10-RotGrad-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teven Hill\AppData\Local\Microsoft\Windows\INetCache\Content.Word\2017-10-11-0205_9-ZetHer_685NIR_Rot1-Stack200-Wavelets1x10+2x10-RotGrad-RotCrop.jpg"/>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628015" cy="588645"/>
                          </a:xfrm>
                          <a:prstGeom prst="rect">
                            <a:avLst/>
                          </a:prstGeom>
                          <a:noFill/>
                          <a:ln>
                            <a:noFill/>
                          </a:ln>
                        </pic:spPr>
                      </pic:pic>
                    </a:graphicData>
                  </a:graphic>
                </wp:inline>
              </w:drawing>
            </w:r>
          </w:p>
        </w:tc>
        <w:tc>
          <w:tcPr>
            <w:tcW w:w="3060" w:type="dxa"/>
          </w:tcPr>
          <w:p w:rsidR="002819BB" w:rsidRPr="00BF3042" w:rsidRDefault="00B94239" w:rsidP="00CB2ECE">
            <w:pPr>
              <w:jc w:val="center"/>
              <w:rPr>
                <w:sz w:val="20"/>
                <w:lang w:bidi="ar-SA"/>
              </w:rPr>
            </w:pPr>
            <w:r w:rsidRPr="00B94239">
              <w:rPr>
                <w:sz w:val="20"/>
                <w:lang w:bidi="ar-SA"/>
              </w:rPr>
              <w:t>2017-10-11-0205_9-ZetHer_685NIR_Rot1-Stack200-Wavelets1x10+2x10-RotGrad-RotCrop.jpg</w:t>
            </w:r>
          </w:p>
        </w:tc>
      </w:tr>
      <w:tr w:rsidR="002819BB" w:rsidRPr="00BF3042" w:rsidTr="00CB2ECE">
        <w:trPr>
          <w:jc w:val="center"/>
        </w:trPr>
        <w:tc>
          <w:tcPr>
            <w:tcW w:w="4680" w:type="dxa"/>
            <w:gridSpan w:val="2"/>
            <w:shd w:val="clear" w:color="auto" w:fill="FFFFFF" w:themeFill="background1"/>
          </w:tcPr>
          <w:p w:rsidR="002819BB" w:rsidRPr="00BF3042" w:rsidRDefault="00B94239" w:rsidP="00CB2ECE">
            <w:pPr>
              <w:jc w:val="center"/>
              <w:rPr>
                <w:sz w:val="20"/>
                <w:lang w:bidi="ar-SA"/>
              </w:rPr>
            </w:pPr>
            <w:r>
              <w:rPr>
                <w:b/>
                <w:lang w:bidi="ar-SA"/>
              </w:rPr>
              <w:t>17 Dra</w:t>
            </w:r>
          </w:p>
        </w:tc>
        <w:tc>
          <w:tcPr>
            <w:tcW w:w="4680" w:type="dxa"/>
            <w:gridSpan w:val="2"/>
            <w:shd w:val="clear" w:color="auto" w:fill="FFFFFF" w:themeFill="background1"/>
          </w:tcPr>
          <w:p w:rsidR="002819BB" w:rsidRPr="00BF3042" w:rsidRDefault="002819BB" w:rsidP="00CB2ECE">
            <w:pPr>
              <w:jc w:val="center"/>
              <w:rPr>
                <w:sz w:val="20"/>
                <w:lang w:bidi="ar-SA"/>
              </w:rPr>
            </w:pPr>
            <w:r>
              <w:rPr>
                <w:b/>
                <w:lang w:bidi="ar-SA"/>
              </w:rPr>
              <w:t xml:space="preserve">Tau </w:t>
            </w:r>
            <w:proofErr w:type="spellStart"/>
            <w:r>
              <w:rPr>
                <w:b/>
                <w:lang w:bidi="ar-SA"/>
              </w:rPr>
              <w:t>Oph</w:t>
            </w:r>
            <w:proofErr w:type="spellEnd"/>
          </w:p>
        </w:tc>
      </w:tr>
      <w:tr w:rsidR="002819BB" w:rsidRPr="00BF3042" w:rsidTr="00B94239">
        <w:trPr>
          <w:trHeight w:val="1052"/>
          <w:jc w:val="center"/>
        </w:trPr>
        <w:tc>
          <w:tcPr>
            <w:tcW w:w="1800" w:type="dxa"/>
            <w:shd w:val="clear" w:color="auto" w:fill="000000"/>
            <w:vAlign w:val="center"/>
          </w:tcPr>
          <w:p w:rsidR="002819BB" w:rsidRPr="00BF3042" w:rsidRDefault="00B94239" w:rsidP="00B94239">
            <w:pPr>
              <w:jc w:val="center"/>
              <w:rPr>
                <w:sz w:val="20"/>
                <w:lang w:bidi="ar-SA"/>
              </w:rPr>
            </w:pPr>
            <w:r>
              <w:rPr>
                <w:noProof/>
              </w:rPr>
              <w:drawing>
                <wp:inline distT="0" distB="0" distL="0" distR="0">
                  <wp:extent cx="628015" cy="588645"/>
                  <wp:effectExtent l="0" t="0" r="635" b="1905"/>
                  <wp:docPr id="227" name="Picture 227" descr="C:\Users\Steven Hill\AppData\Local\Microsoft\Windows\INetCache\Content.Word\2017-10-11-0221_9-17Dra_685NIR_Rot1-Stack200-Wavelets1x10+2x10-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teven Hill\AppData\Local\Microsoft\Windows\INetCache\Content.Word\2017-10-11-0221_9-17Dra_685NIR_Rot1-Stack200-Wavelets1x10+2x10-RotCrop.jpg"/>
                          <pic:cNvPicPr>
                            <a:picLocks noChangeAspect="1" noChangeArrowheads="1"/>
                          </pic:cNvPicPr>
                        </pic:nvPicPr>
                        <pic:blipFill>
                          <a:blip r:embed="rId115">
                            <a:extLst>
                              <a:ext uri="{BEBA8EAE-BF5A-486C-A8C5-ECC9F3942E4B}">
                                <a14:imgProps xmlns:a14="http://schemas.microsoft.com/office/drawing/2010/main">
                                  <a14:imgLayer r:embed="rId116">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628015" cy="588645"/>
                          </a:xfrm>
                          <a:prstGeom prst="rect">
                            <a:avLst/>
                          </a:prstGeom>
                          <a:noFill/>
                          <a:ln>
                            <a:noFill/>
                          </a:ln>
                        </pic:spPr>
                      </pic:pic>
                    </a:graphicData>
                  </a:graphic>
                </wp:inline>
              </w:drawing>
            </w:r>
          </w:p>
        </w:tc>
        <w:tc>
          <w:tcPr>
            <w:tcW w:w="2880" w:type="dxa"/>
            <w:shd w:val="clear" w:color="auto" w:fill="auto"/>
          </w:tcPr>
          <w:p w:rsidR="002819BB" w:rsidRPr="00BF3042" w:rsidRDefault="00B94239" w:rsidP="00CB2ECE">
            <w:pPr>
              <w:jc w:val="center"/>
              <w:rPr>
                <w:sz w:val="20"/>
                <w:lang w:bidi="ar-SA"/>
              </w:rPr>
            </w:pPr>
            <w:r w:rsidRPr="00B94239">
              <w:rPr>
                <w:sz w:val="20"/>
                <w:lang w:bidi="ar-SA"/>
              </w:rPr>
              <w:t>2017-10-11-0221_9-17Dra_685NIR_Rot1-Stack200-Wavelets1x10+2x10-RotCrop.jpg</w:t>
            </w:r>
          </w:p>
        </w:tc>
        <w:tc>
          <w:tcPr>
            <w:tcW w:w="1620" w:type="dxa"/>
            <w:shd w:val="clear" w:color="auto" w:fill="000000" w:themeFill="text1"/>
            <w:vAlign w:val="center"/>
          </w:tcPr>
          <w:p w:rsidR="002819BB" w:rsidRPr="00BF3042" w:rsidRDefault="002B0FBC" w:rsidP="00CB2ECE">
            <w:pPr>
              <w:jc w:val="center"/>
              <w:rPr>
                <w:sz w:val="20"/>
                <w:lang w:bidi="ar-SA"/>
              </w:rPr>
            </w:pPr>
            <w:r>
              <w:rPr>
                <w:noProof/>
              </w:rPr>
              <w:drawing>
                <wp:inline distT="0" distB="0" distL="0" distR="0">
                  <wp:extent cx="628015" cy="588645"/>
                  <wp:effectExtent l="0" t="0" r="635" b="1905"/>
                  <wp:docPr id="225" name="Picture 225" descr="C:\Users\Steven Hill\AppData\Local\Microsoft\Windows\INetCache\Content.Word\2017-10-11-0154_0-TAU_685NIR-Stack200-Wavelets1x10+2x10-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teven Hill\AppData\Local\Microsoft\Windows\INetCache\Content.Word\2017-10-11-0154_0-TAU_685NIR-Stack200-Wavelets1x10+2x10-RotCrop.jpg"/>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628015" cy="588645"/>
                          </a:xfrm>
                          <a:prstGeom prst="rect">
                            <a:avLst/>
                          </a:prstGeom>
                          <a:noFill/>
                          <a:ln>
                            <a:noFill/>
                          </a:ln>
                        </pic:spPr>
                      </pic:pic>
                    </a:graphicData>
                  </a:graphic>
                </wp:inline>
              </w:drawing>
            </w:r>
          </w:p>
        </w:tc>
        <w:tc>
          <w:tcPr>
            <w:tcW w:w="3060" w:type="dxa"/>
          </w:tcPr>
          <w:p w:rsidR="002819BB" w:rsidRPr="00BF3042" w:rsidRDefault="002B0FBC" w:rsidP="00CB2ECE">
            <w:pPr>
              <w:jc w:val="center"/>
              <w:rPr>
                <w:sz w:val="20"/>
                <w:lang w:bidi="ar-SA"/>
              </w:rPr>
            </w:pPr>
            <w:r w:rsidRPr="002B0FBC">
              <w:rPr>
                <w:sz w:val="20"/>
                <w:lang w:bidi="ar-SA"/>
              </w:rPr>
              <w:t>2017-10-11-0154_0-TAU_685NIR-Stack200-Wavelets1x10+2x10-RotCrop.jpg</w:t>
            </w:r>
          </w:p>
        </w:tc>
      </w:tr>
      <w:tr w:rsidR="002819BB" w:rsidRPr="00BF3042" w:rsidTr="00CB2ECE">
        <w:trPr>
          <w:jc w:val="center"/>
        </w:trPr>
        <w:tc>
          <w:tcPr>
            <w:tcW w:w="4680" w:type="dxa"/>
            <w:gridSpan w:val="2"/>
            <w:shd w:val="clear" w:color="auto" w:fill="FFFFFF" w:themeFill="background1"/>
          </w:tcPr>
          <w:p w:rsidR="002819BB" w:rsidRPr="00BF3042" w:rsidRDefault="002819BB" w:rsidP="00CB2ECE">
            <w:pPr>
              <w:jc w:val="center"/>
              <w:rPr>
                <w:sz w:val="20"/>
                <w:lang w:bidi="ar-SA"/>
              </w:rPr>
            </w:pPr>
            <w:r>
              <w:rPr>
                <w:b/>
                <w:lang w:bidi="ar-SA"/>
              </w:rPr>
              <w:t>BU 648</w:t>
            </w:r>
          </w:p>
        </w:tc>
        <w:tc>
          <w:tcPr>
            <w:tcW w:w="4680" w:type="dxa"/>
            <w:gridSpan w:val="2"/>
            <w:shd w:val="clear" w:color="auto" w:fill="FFFFFF" w:themeFill="background1"/>
          </w:tcPr>
          <w:p w:rsidR="002819BB" w:rsidRPr="00BF3042" w:rsidRDefault="002C1078" w:rsidP="00CB2ECE">
            <w:pPr>
              <w:jc w:val="center"/>
              <w:rPr>
                <w:sz w:val="20"/>
                <w:lang w:bidi="ar-SA"/>
              </w:rPr>
            </w:pPr>
            <w:r>
              <w:rPr>
                <w:b/>
                <w:lang w:bidi="ar-SA"/>
              </w:rPr>
              <w:t xml:space="preserve">70 </w:t>
            </w:r>
            <w:proofErr w:type="spellStart"/>
            <w:r>
              <w:rPr>
                <w:b/>
                <w:lang w:bidi="ar-SA"/>
              </w:rPr>
              <w:t>Oph</w:t>
            </w:r>
            <w:proofErr w:type="spellEnd"/>
          </w:p>
        </w:tc>
      </w:tr>
      <w:tr w:rsidR="002819BB" w:rsidRPr="00BF3042" w:rsidTr="00815312">
        <w:trPr>
          <w:trHeight w:val="1052"/>
          <w:jc w:val="center"/>
        </w:trPr>
        <w:tc>
          <w:tcPr>
            <w:tcW w:w="1800" w:type="dxa"/>
            <w:shd w:val="clear" w:color="auto" w:fill="000000"/>
            <w:vAlign w:val="center"/>
          </w:tcPr>
          <w:p w:rsidR="002819BB" w:rsidRPr="00BF3042" w:rsidRDefault="00815312" w:rsidP="00815312">
            <w:pPr>
              <w:jc w:val="center"/>
              <w:rPr>
                <w:sz w:val="20"/>
                <w:lang w:bidi="ar-SA"/>
              </w:rPr>
            </w:pPr>
            <w:r>
              <w:rPr>
                <w:noProof/>
              </w:rPr>
              <w:drawing>
                <wp:inline distT="0" distB="0" distL="0" distR="0">
                  <wp:extent cx="628015" cy="588645"/>
                  <wp:effectExtent l="0" t="0" r="635" b="1905"/>
                  <wp:docPr id="224" name="Picture 224" descr="C:\Users\Steven Hill\AppData\Local\Microsoft\Windows\INetCache\Content.Word\2017-10-11-0211_7-BU648_685NIR_Rot1-Stack200-Wavelets1x10+2x10-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ven Hill\AppData\Local\Microsoft\Windows\INetCache\Content.Word\2017-10-11-0211_7-BU648_685NIR_Rot1-Stack200-Wavelets1x10+2x10-RotCrop.jpg"/>
                          <pic:cNvPicPr>
                            <a:picLocks noChangeAspect="1" noChangeArrowheads="1"/>
                          </pic:cNvPicPr>
                        </pic:nvPicPr>
                        <pic:blipFill>
                          <a:blip r:embed="rId118">
                            <a:extLst>
                              <a:ext uri="{BEBA8EAE-BF5A-486C-A8C5-ECC9F3942E4B}">
                                <a14:imgProps xmlns:a14="http://schemas.microsoft.com/office/drawing/2010/main">
                                  <a14:imgLayer r:embed="rId119">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628015" cy="588645"/>
                          </a:xfrm>
                          <a:prstGeom prst="rect">
                            <a:avLst/>
                          </a:prstGeom>
                          <a:noFill/>
                          <a:ln>
                            <a:noFill/>
                          </a:ln>
                        </pic:spPr>
                      </pic:pic>
                    </a:graphicData>
                  </a:graphic>
                </wp:inline>
              </w:drawing>
            </w:r>
          </w:p>
        </w:tc>
        <w:tc>
          <w:tcPr>
            <w:tcW w:w="2880" w:type="dxa"/>
            <w:shd w:val="clear" w:color="auto" w:fill="auto"/>
          </w:tcPr>
          <w:p w:rsidR="002819BB" w:rsidRPr="00BF3042" w:rsidRDefault="002B0FBC" w:rsidP="00CB2ECE">
            <w:pPr>
              <w:jc w:val="center"/>
              <w:rPr>
                <w:sz w:val="20"/>
                <w:lang w:bidi="ar-SA"/>
              </w:rPr>
            </w:pPr>
            <w:r w:rsidRPr="002B0FBC">
              <w:rPr>
                <w:sz w:val="20"/>
                <w:lang w:bidi="ar-SA"/>
              </w:rPr>
              <w:t>2017-10-11-0211_7-BU648_685NIR_Rot1-Stack200-Wavelets1x10+2x10-RotCrop.jpg</w:t>
            </w:r>
          </w:p>
        </w:tc>
        <w:tc>
          <w:tcPr>
            <w:tcW w:w="1620" w:type="dxa"/>
            <w:shd w:val="clear" w:color="auto" w:fill="000000" w:themeFill="text1"/>
            <w:vAlign w:val="center"/>
          </w:tcPr>
          <w:p w:rsidR="002819BB" w:rsidRPr="00BF3042" w:rsidRDefault="00B94239" w:rsidP="00CB2ECE">
            <w:pPr>
              <w:jc w:val="center"/>
              <w:rPr>
                <w:sz w:val="20"/>
                <w:lang w:bidi="ar-SA"/>
              </w:rPr>
            </w:pPr>
            <w:r>
              <w:rPr>
                <w:noProof/>
              </w:rPr>
              <w:drawing>
                <wp:inline distT="0" distB="0" distL="0" distR="0" wp14:anchorId="07308C59" wp14:editId="6C84DE16">
                  <wp:extent cx="628015" cy="588645"/>
                  <wp:effectExtent l="0" t="0" r="635" b="1905"/>
                  <wp:docPr id="226" name="Picture 226" descr="C:\Users\Steven Hill\AppData\Local\Microsoft\Windows\INetCache\Content.Word\2017-10-11-0141_7-70OPH_685NIR-Stack200-Wavelets1x10+2x10-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teven Hill\AppData\Local\Microsoft\Windows\INetCache\Content.Word\2017-10-11-0141_7-70OPH_685NIR-Stack200-Wavelets1x10+2x10-RotCrop.jpg"/>
                          <pic:cNvPicPr>
                            <a:picLocks noChangeAspect="1" noChangeArrowheads="1"/>
                          </pic:cNvPicPr>
                        </pic:nvPicPr>
                        <pic:blipFill>
                          <a:blip r:embed="rId120">
                            <a:extLst>
                              <a:ext uri="{BEBA8EAE-BF5A-486C-A8C5-ECC9F3942E4B}">
                                <a14:imgProps xmlns:a14="http://schemas.microsoft.com/office/drawing/2010/main">
                                  <a14:imgLayer r:embed="rId121">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628015" cy="588645"/>
                          </a:xfrm>
                          <a:prstGeom prst="rect">
                            <a:avLst/>
                          </a:prstGeom>
                          <a:noFill/>
                          <a:ln>
                            <a:noFill/>
                          </a:ln>
                        </pic:spPr>
                      </pic:pic>
                    </a:graphicData>
                  </a:graphic>
                </wp:inline>
              </w:drawing>
            </w:r>
          </w:p>
        </w:tc>
        <w:tc>
          <w:tcPr>
            <w:tcW w:w="3060" w:type="dxa"/>
          </w:tcPr>
          <w:p w:rsidR="002819BB" w:rsidRPr="00BF3042" w:rsidRDefault="00B94239" w:rsidP="00CB2ECE">
            <w:pPr>
              <w:jc w:val="center"/>
              <w:rPr>
                <w:sz w:val="20"/>
                <w:lang w:bidi="ar-SA"/>
              </w:rPr>
            </w:pPr>
            <w:r w:rsidRPr="00B94239">
              <w:rPr>
                <w:sz w:val="20"/>
                <w:lang w:bidi="ar-SA"/>
              </w:rPr>
              <w:t>2017-10-11-0141_7-70OPH_685NIR-Stack200-Wavelets1x10+2x10-RotCrop.jpg</w:t>
            </w:r>
          </w:p>
        </w:tc>
      </w:tr>
    </w:tbl>
    <w:p w:rsidR="002819BB" w:rsidRDefault="002819BB" w:rsidP="008E6711">
      <w:pPr>
        <w:rPr>
          <w:lang w:bidi="ar-SA"/>
        </w:rPr>
      </w:pPr>
    </w:p>
    <w:p w:rsidR="000E3696" w:rsidRDefault="00387A20" w:rsidP="0051385A">
      <w:pPr>
        <w:jc w:val="center"/>
        <w:rPr>
          <w:lang w:bidi="ar-SA"/>
        </w:rPr>
      </w:pPr>
      <w:r w:rsidRPr="00387A20">
        <w:rPr>
          <w:lang w:bidi="ar-SA"/>
        </w:rPr>
        <w:t>NeptuneExposures-20171011UT.xlsx</w:t>
      </w:r>
    </w:p>
    <w:p w:rsidR="000E3696" w:rsidRDefault="0051385A" w:rsidP="0051385A">
      <w:pPr>
        <w:jc w:val="center"/>
        <w:rPr>
          <w:lang w:bidi="ar-SA"/>
        </w:rPr>
      </w:pPr>
      <w:r w:rsidRPr="0051385A">
        <w:rPr>
          <w:noProof/>
        </w:rPr>
        <w:drawing>
          <wp:inline distT="0" distB="0" distL="0" distR="0">
            <wp:extent cx="4619625" cy="1852930"/>
            <wp:effectExtent l="0" t="0" r="9525"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619625" cy="1852930"/>
                    </a:xfrm>
                    <a:prstGeom prst="rect">
                      <a:avLst/>
                    </a:prstGeom>
                    <a:noFill/>
                    <a:ln>
                      <a:noFill/>
                    </a:ln>
                  </pic:spPr>
                </pic:pic>
              </a:graphicData>
            </a:graphic>
          </wp:inline>
        </w:drawing>
      </w:r>
    </w:p>
    <w:p w:rsidR="0051385A" w:rsidRDefault="0051385A"/>
    <w:p w:rsidR="0051385A" w:rsidRDefault="0051385A">
      <w:r>
        <w:t>The star HD216566 (TYC 5813-0377-1) is visible in all exposures. It is a 9.32mV K0 star with a color index of +1.20 (orange).</w:t>
      </w:r>
      <w:r w:rsidR="002C0CAF">
        <w:t xml:space="preserve"> Neptune photometry should be possible in all channels and Triton photometry</w:t>
      </w:r>
      <w:r w:rsidR="00EA6F44">
        <w:t xml:space="preserve"> should be possible in BLU, GRN(?), NIR and OPN channels.</w:t>
      </w:r>
    </w:p>
    <w:p w:rsidR="0051385A" w:rsidRDefault="0051385A"/>
    <w:p w:rsidR="0051385A" w:rsidRDefault="0051385A"/>
    <w:p w:rsidR="00BD4A7F" w:rsidRDefault="00BD4A7F">
      <w:r>
        <w:br w:type="page"/>
      </w:r>
    </w:p>
    <w:p w:rsidR="00921BC5" w:rsidRDefault="00921BC5"/>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F079DA" w:rsidRPr="00F079DA" w:rsidTr="003E74F3">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3E74F3" w:rsidRPr="00F079DA" w:rsidRDefault="003E74F3">
            <w:pPr>
              <w:jc w:val="center"/>
              <w:rPr>
                <w:noProof/>
                <w:color w:val="FFFFFF" w:themeColor="background1"/>
                <w:sz w:val="20"/>
                <w:lang w:bidi="ar-SA"/>
              </w:rPr>
            </w:pPr>
            <w:r w:rsidRPr="00F079DA">
              <w:rPr>
                <w:noProof/>
                <w:color w:val="FFFFFF" w:themeColor="background1"/>
              </w:rPr>
              <w:drawing>
                <wp:inline distT="0" distB="0" distL="0" distR="0" wp14:anchorId="37E9EC54" wp14:editId="241C1760">
                  <wp:extent cx="1463040" cy="1271016"/>
                  <wp:effectExtent l="0" t="0" r="3810" b="5715"/>
                  <wp:docPr id="247" name="Picture 247" descr="C:\Users\Steven Hill\AppData\Local\Microsoft\Windows\INetCache\Content.Word\Neptune-685NIR-Long 2017-10-11-0428_5-Stack30-Str0to128-Wavelets5x3+6x3-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Steven Hill\AppData\Local\Microsoft\Windows\INetCache\Content.Word\Neptune-685NIR-Long 2017-10-11-0428_5-Stack30-Str0to128-Wavelets5x3+6x3-RotCrop.jpg"/>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3E74F3" w:rsidRPr="00F079DA" w:rsidRDefault="003E74F3">
            <w:pPr>
              <w:jc w:val="center"/>
              <w:rPr>
                <w:color w:val="FFFFFF" w:themeColor="background1"/>
                <w:sz w:val="20"/>
                <w:lang w:bidi="ar-SA"/>
              </w:rPr>
            </w:pPr>
            <w:r w:rsidRPr="00F079DA">
              <w:rPr>
                <w:noProof/>
                <w:color w:val="FFFFFF" w:themeColor="background1"/>
              </w:rPr>
              <w:drawing>
                <wp:inline distT="0" distB="0" distL="0" distR="0" wp14:anchorId="64B994F1" wp14:editId="3E93BDF0">
                  <wp:extent cx="1463040" cy="1271016"/>
                  <wp:effectExtent l="0" t="0" r="3810" b="5715"/>
                  <wp:docPr id="248" name="Picture 248" descr="C:\Users\Steven Hill\AppData\Local\Microsoft\Windows\INetCache\Content.Word\Neptune-685NIR-Long 2017-10-11-0428_5-Stack30-Str0to128-Wavelets5x3+6x3-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Steven Hill\AppData\Local\Microsoft\Windows\INetCache\Content.Word\Neptune-685NIR-Long 2017-10-11-0428_5-Stack30-Str0to128-Wavelets5x3+6x3-RotCrop-Log.jpg"/>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3E74F3" w:rsidRPr="00F079DA" w:rsidRDefault="003E74F3">
            <w:pPr>
              <w:jc w:val="center"/>
              <w:rPr>
                <w:color w:val="FFFFFF" w:themeColor="background1"/>
                <w:sz w:val="20"/>
                <w:lang w:bidi="ar-SA"/>
              </w:rPr>
            </w:pPr>
            <w:r w:rsidRPr="00F079DA">
              <w:rPr>
                <w:noProof/>
                <w:color w:val="FFFFFF" w:themeColor="background1"/>
              </w:rPr>
              <w:drawing>
                <wp:inline distT="0" distB="0" distL="0" distR="0">
                  <wp:extent cx="1463040" cy="1271016"/>
                  <wp:effectExtent l="0" t="0" r="3810" b="5715"/>
                  <wp:docPr id="249" name="Picture 249" descr="C:\Users\Steven Hill\AppData\Local\Microsoft\Windows\INetCache\Content.Word\Neptune-685NIR-Long-Lin 2017-10-11-0431_4-Stack28-Str0to64-Wavelets3x3+4x3-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Steven Hill\AppData\Local\Microsoft\Windows\INetCache\Content.Word\Neptune-685NIR-Long-Lin 2017-10-11-0431_4-Stack28-Str0to64-Wavelets3x3+4x3-RotCrop.jpg"/>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3E74F3" w:rsidRPr="00F079DA" w:rsidRDefault="003E74F3">
            <w:pPr>
              <w:jc w:val="center"/>
              <w:rPr>
                <w:color w:val="FFFFFF" w:themeColor="background1"/>
                <w:sz w:val="20"/>
                <w:lang w:bidi="ar-SA"/>
              </w:rPr>
            </w:pPr>
            <w:r w:rsidRPr="00F079DA">
              <w:rPr>
                <w:noProof/>
                <w:color w:val="FFFFFF" w:themeColor="background1"/>
              </w:rPr>
              <w:drawing>
                <wp:inline distT="0" distB="0" distL="0" distR="0">
                  <wp:extent cx="1463040" cy="1271016"/>
                  <wp:effectExtent l="0" t="0" r="3810" b="5715"/>
                  <wp:docPr id="250" name="Picture 250" descr="C:\Users\Steven Hill\AppData\Local\Microsoft\Windows\INetCache\Content.Word\Neptune-685NIR-Long-Lin 2017-10-11-0431_4-Stack28-Str0to64-Wavelets3x3+4x3-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Steven Hill\AppData\Local\Microsoft\Windows\INetCache\Content.Word\Neptune-685NIR-Long-Lin 2017-10-11-0431_4-Stack28-Str0to64-Wavelets3x3+4x3-RotCrop-Log.jpg"/>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r>
      <w:tr w:rsidR="00F079DA" w:rsidRPr="00F079DA" w:rsidTr="003E74F3">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3E74F3" w:rsidRPr="00F079DA" w:rsidRDefault="003E74F3">
            <w:pPr>
              <w:jc w:val="center"/>
              <w:rPr>
                <w:color w:val="FFFFFF" w:themeColor="background1"/>
                <w:sz w:val="20"/>
                <w:lang w:bidi="ar-SA"/>
              </w:rPr>
            </w:pPr>
            <w:r w:rsidRPr="00F079DA">
              <w:rPr>
                <w:color w:val="FFFFFF" w:themeColor="background1"/>
                <w:sz w:val="20"/>
                <w:lang w:bidi="ar-SA"/>
              </w:rPr>
              <w:t>Neptune-685NIR-Long 2017-10-11-0428_5-Stack30-Str0to128-Wavelets5x3+6x3-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3E74F3" w:rsidRPr="00F079DA" w:rsidRDefault="003E74F3">
            <w:pPr>
              <w:tabs>
                <w:tab w:val="left" w:pos="954"/>
              </w:tabs>
              <w:jc w:val="center"/>
              <w:rPr>
                <w:color w:val="FFFFFF" w:themeColor="background1"/>
                <w:sz w:val="20"/>
                <w:lang w:bidi="ar-SA"/>
              </w:rPr>
            </w:pPr>
            <w:r w:rsidRPr="00F079DA">
              <w:rPr>
                <w:color w:val="FFFFFF" w:themeColor="background1"/>
                <w:sz w:val="20"/>
                <w:lang w:bidi="ar-SA"/>
              </w:rPr>
              <w:t>Neptune-685NIR-Long 2017-10-11-0428_5-Stack30-Str0to128-Wavelets5x3+6x3-RotCrop-Log.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3E74F3" w:rsidRPr="00F079DA" w:rsidRDefault="003E74F3">
            <w:pPr>
              <w:jc w:val="center"/>
              <w:rPr>
                <w:color w:val="FFFFFF" w:themeColor="background1"/>
                <w:sz w:val="20"/>
                <w:lang w:bidi="ar-SA"/>
              </w:rPr>
            </w:pPr>
            <w:r w:rsidRPr="00F079DA">
              <w:rPr>
                <w:color w:val="FFFFFF" w:themeColor="background1"/>
                <w:sz w:val="20"/>
                <w:lang w:bidi="ar-SA"/>
              </w:rPr>
              <w:t>Neptune-685NIR-Long-Lin 2017-10-11-0431_4-Stack28-Str0to64-Wavelets3x3+4x3-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3E74F3" w:rsidRPr="00F079DA" w:rsidRDefault="003E74F3">
            <w:pPr>
              <w:jc w:val="center"/>
              <w:rPr>
                <w:color w:val="FFFFFF" w:themeColor="background1"/>
                <w:sz w:val="20"/>
                <w:lang w:bidi="ar-SA"/>
              </w:rPr>
            </w:pPr>
            <w:r w:rsidRPr="00F079DA">
              <w:rPr>
                <w:color w:val="FFFFFF" w:themeColor="background1"/>
                <w:sz w:val="20"/>
                <w:lang w:bidi="ar-SA"/>
              </w:rPr>
              <w:t>Neptune-685NIR-Long-Lin 2017-10-11-0431_4-Stack28-Str0to64-Wavelets3x3+4x3-RotCrop-Log.jpg</w:t>
            </w:r>
          </w:p>
        </w:tc>
      </w:tr>
      <w:tr w:rsidR="00F079DA" w:rsidRPr="00F079DA" w:rsidTr="009478E4">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F079DA" w:rsidRPr="00F079DA" w:rsidRDefault="00F079DA" w:rsidP="009478E4">
            <w:pPr>
              <w:jc w:val="center"/>
              <w:rPr>
                <w:color w:val="FFFFFF" w:themeColor="background1"/>
                <w:sz w:val="20"/>
                <w:lang w:bidi="ar-SA"/>
              </w:rPr>
            </w:pPr>
            <w:r w:rsidRPr="00F079DA">
              <w:rPr>
                <w:noProof/>
                <w:color w:val="FFFFFF" w:themeColor="background1"/>
              </w:rPr>
              <w:drawing>
                <wp:inline distT="0" distB="0" distL="0" distR="0" wp14:anchorId="2D9C668E" wp14:editId="64172BD4">
                  <wp:extent cx="1463040" cy="1271016"/>
                  <wp:effectExtent l="0" t="0" r="3810" b="5715"/>
                  <wp:docPr id="255" name="Picture 255" descr="C:\Users\Steven Hill\AppData\Local\Microsoft\Windows\INetCache\Content.Word\Neptune-650RED-Long-Lin 2017-10-11-0433_8-Stack28-Str0to64-wavelets3x3+4x3-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Steven Hill\AppData\Local\Microsoft\Windows\INetCache\Content.Word\Neptune-650RED-Long-Lin 2017-10-11-0433_8-Stack28-Str0to64-wavelets3x3+4x3-RotCrop.jp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F079DA" w:rsidRPr="00F079DA" w:rsidRDefault="00F079DA" w:rsidP="009478E4">
            <w:pPr>
              <w:tabs>
                <w:tab w:val="left" w:pos="954"/>
              </w:tabs>
              <w:jc w:val="center"/>
              <w:rPr>
                <w:color w:val="FFFFFF" w:themeColor="background1"/>
                <w:sz w:val="20"/>
                <w:lang w:bidi="ar-SA"/>
              </w:rPr>
            </w:pPr>
            <w:r w:rsidRPr="00F079DA">
              <w:rPr>
                <w:noProof/>
                <w:color w:val="FFFFFF" w:themeColor="background1"/>
              </w:rPr>
              <w:drawing>
                <wp:inline distT="0" distB="0" distL="0" distR="0" wp14:anchorId="67F9407A" wp14:editId="602B67B4">
                  <wp:extent cx="1463040" cy="1271016"/>
                  <wp:effectExtent l="0" t="0" r="3810" b="5715"/>
                  <wp:docPr id="256" name="Picture 256" descr="C:\Users\Steven Hill\AppData\Local\Microsoft\Windows\INetCache\Content.Word\Neptune-650RED-Long-Lin 2017-10-11-0433_8-Stack28-Str0to64-wavelets3x3+4x3-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Steven Hill\AppData\Local\Microsoft\Windows\INetCache\Content.Word\Neptune-650RED-Long-Lin 2017-10-11-0433_8-Stack28-Str0to64-wavelets3x3+4x3-RotCrop-Log.jpg"/>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F079DA" w:rsidRPr="00F079DA" w:rsidRDefault="00F079DA" w:rsidP="009478E4">
            <w:pPr>
              <w:jc w:val="center"/>
              <w:rPr>
                <w:color w:val="FFFFFF" w:themeColor="background1"/>
                <w:sz w:val="20"/>
                <w:lang w:bidi="ar-SA"/>
              </w:rPr>
            </w:pPr>
            <w:r w:rsidRPr="00F079DA">
              <w:rPr>
                <w:noProof/>
                <w:color w:val="FFFFFF" w:themeColor="background1"/>
              </w:rPr>
              <w:drawing>
                <wp:inline distT="0" distB="0" distL="0" distR="0" wp14:anchorId="7C3646FE" wp14:editId="494E7FF9">
                  <wp:extent cx="1463040" cy="1271016"/>
                  <wp:effectExtent l="0" t="0" r="3810" b="5715"/>
                  <wp:docPr id="259" name="Picture 259" descr="C:\Users\Steven Hill\AppData\Local\Microsoft\Windows\INetCache\Content.Word\Neptune-550GRN-Long-Lin 2017-10-11-0438_8-Stack56-Str0to192-Wavelets2x3+3x3-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Steven Hill\AppData\Local\Microsoft\Windows\INetCache\Content.Word\Neptune-550GRN-Long-Lin 2017-10-11-0438_8-Stack56-Str0to192-Wavelets2x3+3x3-RotCrop.jpg"/>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F079DA" w:rsidRPr="00F079DA" w:rsidRDefault="00F079DA" w:rsidP="009478E4">
            <w:pPr>
              <w:jc w:val="center"/>
              <w:rPr>
                <w:noProof/>
                <w:color w:val="FFFFFF" w:themeColor="background1"/>
                <w:sz w:val="20"/>
                <w:lang w:bidi="ar-SA"/>
              </w:rPr>
            </w:pPr>
            <w:r w:rsidRPr="00F079DA">
              <w:rPr>
                <w:noProof/>
                <w:color w:val="FFFFFF" w:themeColor="background1"/>
              </w:rPr>
              <w:drawing>
                <wp:inline distT="0" distB="0" distL="0" distR="0" wp14:anchorId="63905D7B" wp14:editId="345F1259">
                  <wp:extent cx="1463040" cy="1271016"/>
                  <wp:effectExtent l="0" t="0" r="3810" b="5715"/>
                  <wp:docPr id="260" name="Picture 260" descr="C:\Users\Steven Hill\AppData\Local\Microsoft\Windows\INetCache\Content.Word\Neptune-550GRN-Long-Lin 2017-10-11-0438_8-Stack56-Str0to192-Wavelets2x3+3x3-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Steven Hill\AppData\Local\Microsoft\Windows\INetCache\Content.Word\Neptune-550GRN-Long-Lin 2017-10-11-0438_8-Stack56-Str0to192-Wavelets2x3+3x3-RotCrop-Log.jpg"/>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r>
      <w:tr w:rsidR="00F079DA" w:rsidRPr="00F079DA" w:rsidTr="009478E4">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F079DA" w:rsidRPr="00F079DA" w:rsidRDefault="00F079DA" w:rsidP="009478E4">
            <w:pPr>
              <w:jc w:val="center"/>
              <w:rPr>
                <w:color w:val="FFFFFF" w:themeColor="background1"/>
                <w:sz w:val="20"/>
                <w:lang w:bidi="ar-SA"/>
              </w:rPr>
            </w:pPr>
            <w:r w:rsidRPr="00F079DA">
              <w:rPr>
                <w:color w:val="FFFFFF" w:themeColor="background1"/>
                <w:sz w:val="20"/>
                <w:lang w:bidi="ar-SA"/>
              </w:rPr>
              <w:t>Neptune-650RED-Long-Lin 2017-10-11-0433_8-Stack28-Str0to64-wavelets3x3+4x3-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F079DA" w:rsidRPr="00F079DA" w:rsidRDefault="00F079DA" w:rsidP="009478E4">
            <w:pPr>
              <w:tabs>
                <w:tab w:val="left" w:pos="954"/>
              </w:tabs>
              <w:jc w:val="center"/>
              <w:rPr>
                <w:color w:val="FFFFFF" w:themeColor="background1"/>
                <w:sz w:val="20"/>
                <w:lang w:bidi="ar-SA"/>
              </w:rPr>
            </w:pPr>
            <w:r w:rsidRPr="00F079DA">
              <w:rPr>
                <w:color w:val="FFFFFF" w:themeColor="background1"/>
                <w:sz w:val="20"/>
                <w:lang w:bidi="ar-SA"/>
              </w:rPr>
              <w:t>Neptune-650RED-Long-Lin 2017-10-11-0433_8-Stack28-Str0to64-wavelets3x3+4x3-RotCrop-Log.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F079DA" w:rsidRPr="00F079DA" w:rsidRDefault="00F079DA" w:rsidP="009478E4">
            <w:pPr>
              <w:jc w:val="center"/>
              <w:rPr>
                <w:color w:val="FFFFFF" w:themeColor="background1"/>
                <w:sz w:val="20"/>
                <w:lang w:bidi="ar-SA"/>
              </w:rPr>
            </w:pPr>
            <w:r w:rsidRPr="00F079DA">
              <w:rPr>
                <w:color w:val="FFFFFF" w:themeColor="background1"/>
                <w:sz w:val="20"/>
                <w:lang w:bidi="ar-SA"/>
              </w:rPr>
              <w:t>Neptune-550GRN-Long-Lin 2017-10-11-0438_8-Stack56-Str0to192-Wavelets2x3+3x3-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F079DA" w:rsidRPr="00F079DA" w:rsidRDefault="00F079DA" w:rsidP="009478E4">
            <w:pPr>
              <w:jc w:val="center"/>
              <w:rPr>
                <w:color w:val="FFFFFF" w:themeColor="background1"/>
                <w:sz w:val="20"/>
                <w:lang w:bidi="ar-SA"/>
              </w:rPr>
            </w:pPr>
            <w:r w:rsidRPr="00F079DA">
              <w:rPr>
                <w:color w:val="FFFFFF" w:themeColor="background1"/>
                <w:sz w:val="20"/>
                <w:lang w:bidi="ar-SA"/>
              </w:rPr>
              <w:t>Neptune-550GRN-Long-Lin 2017-10-11-0438_8-Stack56-Str0to192-Wavelets2x3+3x3-RotCrop-Log.jpg</w:t>
            </w:r>
          </w:p>
        </w:tc>
      </w:tr>
      <w:tr w:rsidR="0086441A" w:rsidRPr="00F079DA" w:rsidTr="009478E4">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86441A" w:rsidRPr="00F079DA" w:rsidRDefault="0086441A" w:rsidP="009478E4">
            <w:pPr>
              <w:jc w:val="center"/>
              <w:rPr>
                <w:color w:val="FFFFFF" w:themeColor="background1"/>
                <w:sz w:val="20"/>
                <w:lang w:bidi="ar-SA"/>
              </w:rPr>
            </w:pPr>
            <w:r>
              <w:rPr>
                <w:noProof/>
              </w:rPr>
              <w:drawing>
                <wp:inline distT="0" distB="0" distL="0" distR="0" wp14:anchorId="3FF3130E" wp14:editId="6B2EDFC4">
                  <wp:extent cx="1463040" cy="1271016"/>
                  <wp:effectExtent l="0" t="0" r="3810" b="5715"/>
                  <wp:docPr id="268" name="Picture 268" descr="C:\Users\Steven Hill\AppData\Local\Microsoft\Windows\INetCache\Content.Word\Neptune-450BLU-Long-Lin 2017-10-11-0441_5-Stack54-Str0to192-Wavelets2x3+3x3-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Steven Hill\AppData\Local\Microsoft\Windows\INetCache\Content.Word\Neptune-450BLU-Long-Lin 2017-10-11-0441_5-Stack54-Str0to192-Wavelets2x3+3x3-RotCrop.jpg"/>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86441A" w:rsidRPr="00F079DA" w:rsidRDefault="0086441A" w:rsidP="009478E4">
            <w:pPr>
              <w:tabs>
                <w:tab w:val="left" w:pos="954"/>
              </w:tabs>
              <w:jc w:val="center"/>
              <w:rPr>
                <w:color w:val="FFFFFF" w:themeColor="background1"/>
                <w:sz w:val="20"/>
                <w:lang w:bidi="ar-SA"/>
              </w:rPr>
            </w:pPr>
            <w:r>
              <w:rPr>
                <w:noProof/>
              </w:rPr>
              <w:drawing>
                <wp:inline distT="0" distB="0" distL="0" distR="0" wp14:anchorId="004B60B0" wp14:editId="66C8E46D">
                  <wp:extent cx="1463040" cy="1271016"/>
                  <wp:effectExtent l="0" t="0" r="3810" b="5715"/>
                  <wp:docPr id="269" name="Picture 269" descr="C:\Users\Steven Hill\AppData\Local\Microsoft\Windows\INetCache\Content.Word\Neptune-450BLU-Long-Lin 2017-10-11-0441_5-Stack54-Str0to192-Wavelets2x3+3x3-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Steven Hill\AppData\Local\Microsoft\Windows\INetCache\Content.Word\Neptune-450BLU-Long-Lin 2017-10-11-0441_5-Stack54-Str0to192-Wavelets2x3+3x3-RotCrop-Log.jp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86441A" w:rsidRPr="00F079DA" w:rsidRDefault="0086441A" w:rsidP="009478E4">
            <w:pPr>
              <w:jc w:val="center"/>
              <w:rPr>
                <w:color w:val="FFFFFF" w:themeColor="background1"/>
                <w:sz w:val="20"/>
                <w:lang w:bidi="ar-SA"/>
              </w:rPr>
            </w:pPr>
            <w:r>
              <w:rPr>
                <w:noProof/>
              </w:rPr>
              <w:drawing>
                <wp:inline distT="0" distB="0" distL="0" distR="0" wp14:anchorId="43F0150C" wp14:editId="6C64415A">
                  <wp:extent cx="1510665" cy="1121410"/>
                  <wp:effectExtent l="0" t="0" r="0" b="2540"/>
                  <wp:docPr id="270" name="Picture 270" descr="C:\Users\Steven Hill\AppData\Local\Microsoft\Windows\INetCache\Content.Word\2017-10-11-0415_5-Neptune_550OPN-Stack300-Wavelets2x5+3x5-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ven Hill\AppData\Local\Microsoft\Windows\INetCache\Content.Word\2017-10-11-0415_5-Neptune_550OPN-Stack300-Wavelets2x5+3x5-RotCrop.jp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1510665" cy="1121410"/>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86441A" w:rsidRPr="00F079DA" w:rsidRDefault="0086441A" w:rsidP="009478E4">
            <w:pPr>
              <w:jc w:val="center"/>
              <w:rPr>
                <w:noProof/>
                <w:color w:val="FFFFFF" w:themeColor="background1"/>
                <w:sz w:val="20"/>
                <w:lang w:bidi="ar-SA"/>
              </w:rPr>
            </w:pPr>
            <w:r>
              <w:rPr>
                <w:noProof/>
              </w:rPr>
              <w:drawing>
                <wp:inline distT="0" distB="0" distL="0" distR="0" wp14:anchorId="5D2C0B49" wp14:editId="7DB9D771">
                  <wp:extent cx="1510665" cy="1121410"/>
                  <wp:effectExtent l="0" t="0" r="0" b="2540"/>
                  <wp:docPr id="271" name="Picture 271" descr="C:\Users\Steven Hill\AppData\Local\Microsoft\Windows\INetCache\Content.Word\2017-10-11-0415_5-Neptune_550OPN-Stack300-Wavelets2x5+3x5-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Steven Hill\AppData\Local\Microsoft\Windows\INetCache\Content.Word\2017-10-11-0415_5-Neptune_550OPN-Stack300-Wavelets2x5+3x5-RotCrop-Log.jp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1510665" cy="1121410"/>
                          </a:xfrm>
                          <a:prstGeom prst="rect">
                            <a:avLst/>
                          </a:prstGeom>
                          <a:noFill/>
                          <a:ln>
                            <a:noFill/>
                          </a:ln>
                        </pic:spPr>
                      </pic:pic>
                    </a:graphicData>
                  </a:graphic>
                </wp:inline>
              </w:drawing>
            </w:r>
          </w:p>
        </w:tc>
      </w:tr>
      <w:tr w:rsidR="0086441A" w:rsidRPr="00F079DA" w:rsidTr="009478E4">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86441A" w:rsidRPr="00F079DA" w:rsidRDefault="0086441A" w:rsidP="009478E4">
            <w:pPr>
              <w:jc w:val="center"/>
              <w:rPr>
                <w:color w:val="FFFFFF" w:themeColor="background1"/>
                <w:sz w:val="20"/>
                <w:lang w:bidi="ar-SA"/>
              </w:rPr>
            </w:pPr>
            <w:r w:rsidRPr="00F079DA">
              <w:rPr>
                <w:color w:val="FFFFFF" w:themeColor="background1"/>
                <w:sz w:val="20"/>
                <w:lang w:bidi="ar-SA"/>
              </w:rPr>
              <w:t>Neptune-450BLU-Long-Lin 2017-10-11-0441_5-Stack54-Str0to192-Wavelets2x3+3x3-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86441A" w:rsidRPr="00F079DA" w:rsidRDefault="0086441A" w:rsidP="009478E4">
            <w:pPr>
              <w:tabs>
                <w:tab w:val="left" w:pos="954"/>
              </w:tabs>
              <w:jc w:val="center"/>
              <w:rPr>
                <w:color w:val="FFFFFF" w:themeColor="background1"/>
                <w:sz w:val="20"/>
                <w:lang w:bidi="ar-SA"/>
              </w:rPr>
            </w:pPr>
            <w:r w:rsidRPr="00F079DA">
              <w:rPr>
                <w:color w:val="FFFFFF" w:themeColor="background1"/>
                <w:sz w:val="20"/>
                <w:lang w:bidi="ar-SA"/>
              </w:rPr>
              <w:t>Neptune-450BLU-Long-Lin 2017-10-11-0441_5-Stack54-Str0to192-Wavelets2x3+3x3-RotCrop-Log.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86441A" w:rsidRPr="00F079DA" w:rsidRDefault="0086441A" w:rsidP="009478E4">
            <w:pPr>
              <w:jc w:val="center"/>
              <w:rPr>
                <w:color w:val="FFFFFF" w:themeColor="background1"/>
                <w:sz w:val="20"/>
                <w:lang w:bidi="ar-SA"/>
              </w:rPr>
            </w:pPr>
            <w:r w:rsidRPr="0086441A">
              <w:rPr>
                <w:color w:val="FFFFFF" w:themeColor="background1"/>
                <w:sz w:val="20"/>
                <w:lang w:bidi="ar-SA"/>
              </w:rPr>
              <w:t>2017-10-11-0415_5-Neptune_550OPN-Stack300-Wavelets2x5+3x5-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86441A" w:rsidRPr="00F079DA" w:rsidRDefault="0086441A" w:rsidP="009478E4">
            <w:pPr>
              <w:jc w:val="center"/>
              <w:rPr>
                <w:color w:val="FFFFFF" w:themeColor="background1"/>
                <w:sz w:val="20"/>
                <w:lang w:bidi="ar-SA"/>
              </w:rPr>
            </w:pPr>
            <w:r w:rsidRPr="0086441A">
              <w:rPr>
                <w:color w:val="FFFFFF" w:themeColor="background1"/>
                <w:sz w:val="20"/>
                <w:lang w:bidi="ar-SA"/>
              </w:rPr>
              <w:t>2017-10-11-0415_5-Neptune_550OPN-Stack300-Wavelets2x5+3x5-RotCrop-Log.jpg</w:t>
            </w:r>
          </w:p>
        </w:tc>
      </w:tr>
      <w:tr w:rsidR="00F079DA" w:rsidRPr="00F079DA" w:rsidTr="0086441A">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3E74F3" w:rsidRPr="00F079DA" w:rsidRDefault="00BD4A7F">
            <w:pPr>
              <w:jc w:val="center"/>
              <w:rPr>
                <w:color w:val="FFFFFF" w:themeColor="background1"/>
                <w:sz w:val="20"/>
                <w:lang w:bidi="ar-SA"/>
              </w:rPr>
            </w:pPr>
            <w:r>
              <w:rPr>
                <w:noProof/>
              </w:rPr>
              <w:drawing>
                <wp:inline distT="0" distB="0" distL="0" distR="0">
                  <wp:extent cx="1463040" cy="1271016"/>
                  <wp:effectExtent l="0" t="0" r="3810" b="5715"/>
                  <wp:docPr id="274" name="Picture 274" descr="C:\Users\Steven Hill\AppData\Local\Microsoft\Windows\INetCache\Content.Word\Neptune-550OPN-Lomg 2017-10-11-0423_7-Stack30-Str0to64-Wavelets5x5-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Steven Hill\AppData\Local\Microsoft\Windows\INetCache\Content.Word\Neptune-550OPN-Lomg 2017-10-11-0423_7-Stack30-Str0to64-Wavelets5x5-RotCrop.jpg"/>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3E74F3" w:rsidRPr="00F079DA" w:rsidRDefault="00BD4A7F">
            <w:pPr>
              <w:tabs>
                <w:tab w:val="left" w:pos="954"/>
              </w:tabs>
              <w:jc w:val="center"/>
              <w:rPr>
                <w:color w:val="FFFFFF" w:themeColor="background1"/>
                <w:sz w:val="20"/>
                <w:lang w:bidi="ar-SA"/>
              </w:rPr>
            </w:pPr>
            <w:r>
              <w:rPr>
                <w:noProof/>
              </w:rPr>
              <w:drawing>
                <wp:inline distT="0" distB="0" distL="0" distR="0">
                  <wp:extent cx="1463040" cy="1271016"/>
                  <wp:effectExtent l="0" t="0" r="3810" b="5715"/>
                  <wp:docPr id="275" name="Picture 275" descr="C:\Users\Steven Hill\AppData\Local\Microsoft\Windows\INetCache\Content.Word\Neptune-550OPN-Lomg 2017-10-11-0423_7-Stack30-Str0to64-Wavelets5x5-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Steven Hill\AppData\Local\Microsoft\Windows\INetCache\Content.Word\Neptune-550OPN-Lomg 2017-10-11-0423_7-Stack30-Str0to64-Wavelets5x5-RotCrop-Log.jpg"/>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3E74F3" w:rsidRPr="00F079DA" w:rsidRDefault="003E74F3">
            <w:pPr>
              <w:jc w:val="center"/>
              <w:rPr>
                <w:color w:val="FFFFFF" w:themeColor="background1"/>
                <w:sz w:val="20"/>
                <w:lang w:bidi="ar-SA"/>
              </w:rPr>
            </w:pP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3E74F3" w:rsidRPr="00F079DA" w:rsidRDefault="003E74F3">
            <w:pPr>
              <w:jc w:val="center"/>
              <w:rPr>
                <w:noProof/>
                <w:color w:val="FFFFFF" w:themeColor="background1"/>
                <w:sz w:val="20"/>
                <w:lang w:bidi="ar-SA"/>
              </w:rPr>
            </w:pPr>
          </w:p>
        </w:tc>
      </w:tr>
      <w:tr w:rsidR="00F079DA" w:rsidRPr="00F079DA" w:rsidTr="0086441A">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3E74F3" w:rsidRPr="00F079DA" w:rsidRDefault="0086441A">
            <w:pPr>
              <w:jc w:val="center"/>
              <w:rPr>
                <w:color w:val="FFFFFF" w:themeColor="background1"/>
                <w:sz w:val="20"/>
                <w:lang w:bidi="ar-SA"/>
              </w:rPr>
            </w:pPr>
            <w:r w:rsidRPr="0086441A">
              <w:rPr>
                <w:color w:val="FFFFFF" w:themeColor="background1"/>
                <w:sz w:val="20"/>
                <w:lang w:bidi="ar-SA"/>
              </w:rPr>
              <w:t>Neptune-550OPN-Lomg 2017-10-11-0423_7-Stack30-Str0to64-Wavelets5x5-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3E74F3" w:rsidRPr="00F079DA" w:rsidRDefault="0086441A">
            <w:pPr>
              <w:tabs>
                <w:tab w:val="left" w:pos="954"/>
              </w:tabs>
              <w:jc w:val="center"/>
              <w:rPr>
                <w:color w:val="FFFFFF" w:themeColor="background1"/>
                <w:sz w:val="20"/>
                <w:lang w:bidi="ar-SA"/>
              </w:rPr>
            </w:pPr>
            <w:r w:rsidRPr="0086441A">
              <w:rPr>
                <w:color w:val="FFFFFF" w:themeColor="background1"/>
                <w:sz w:val="20"/>
                <w:lang w:bidi="ar-SA"/>
              </w:rPr>
              <w:t>Neptune-550OPN-Lomg 2017-10-11-0423_7-Stack30-Str0to64-</w:t>
            </w:r>
            <w:r w:rsidRPr="0086441A">
              <w:rPr>
                <w:color w:val="FFFFFF" w:themeColor="background1"/>
                <w:sz w:val="20"/>
                <w:lang w:bidi="ar-SA"/>
              </w:rPr>
              <w:lastRenderedPageBreak/>
              <w:t>Wavelets5x5-RotCrop-Log.jp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3E74F3" w:rsidRPr="00F079DA" w:rsidRDefault="003E74F3">
            <w:pPr>
              <w:jc w:val="center"/>
              <w:rPr>
                <w:color w:val="FFFFFF" w:themeColor="background1"/>
                <w:sz w:val="20"/>
                <w:lang w:bidi="ar-SA"/>
              </w:rPr>
            </w:pP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3E74F3" w:rsidRPr="00F079DA" w:rsidRDefault="003E74F3">
            <w:pPr>
              <w:jc w:val="center"/>
              <w:rPr>
                <w:color w:val="FFFFFF" w:themeColor="background1"/>
                <w:sz w:val="20"/>
                <w:lang w:bidi="ar-SA"/>
              </w:rPr>
            </w:pPr>
          </w:p>
        </w:tc>
      </w:tr>
    </w:tbl>
    <w:p w:rsidR="00921BC5" w:rsidRDefault="00921BC5"/>
    <w:p w:rsidR="002C1078" w:rsidRDefault="002C1078">
      <w:pPr>
        <w:rPr>
          <w:rFonts w:cs="Arial"/>
          <w:b/>
          <w:bCs/>
          <w:sz w:val="26"/>
          <w:szCs w:val="26"/>
          <w:lang w:bidi="ar-SA"/>
        </w:rPr>
      </w:pPr>
      <w:r>
        <w:br w:type="page"/>
      </w:r>
    </w:p>
    <w:p w:rsidR="00C74E87" w:rsidRPr="00D4326C" w:rsidRDefault="00C74E87" w:rsidP="00C74E87">
      <w:pPr>
        <w:pStyle w:val="Heading3"/>
      </w:pPr>
      <w:bookmarkStart w:id="36" w:name="_Toc497199150"/>
      <w:r>
        <w:lastRenderedPageBreak/>
        <w:t xml:space="preserve">2017-Oct-14 (Oct-15 UT): </w:t>
      </w:r>
      <w:r w:rsidRPr="002B2B28">
        <w:t xml:space="preserve"> </w:t>
      </w:r>
      <w:r w:rsidR="00D42140">
        <w:t>Veil Nebula, M31 Wide-Field</w:t>
      </w:r>
      <w:bookmarkEnd w:id="36"/>
    </w:p>
    <w:p w:rsidR="00C74E87" w:rsidRDefault="00C74E87" w:rsidP="00C74E87">
      <w:pPr>
        <w:rPr>
          <w:color w:val="808080" w:themeColor="background1" w:themeShade="80"/>
          <w:sz w:val="20"/>
          <w:lang w:bidi="ar-SA"/>
        </w:rPr>
      </w:pPr>
      <w:r>
        <w:rPr>
          <w:color w:val="808080" w:themeColor="background1" w:themeShade="80"/>
          <w:sz w:val="20"/>
          <w:lang w:bidi="ar-SA"/>
        </w:rPr>
        <w:t>Last Updated 9/7/2017</w:t>
      </w:r>
    </w:p>
    <w:p w:rsidR="00C74E87" w:rsidRPr="009164B7" w:rsidRDefault="00F57058" w:rsidP="00C74E87">
      <w:r>
        <w:t>Very good transparency (5/5), but poor seeing (3/5). For some odd reason the laptop rebooted after just six Veil Nebula images.  It was probably a Windows update. However, I lost two hours of imaging.  I got so frustrated, that I stayed up late setting up to image M31. The next day I looked at my last M31 imaging at this focal length and found I still had a lot of missing exposure time in various filters.</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58351A" w:rsidRPr="004174E0" w:rsidTr="00710C85">
        <w:trPr>
          <w:jc w:val="center"/>
        </w:trPr>
        <w:tc>
          <w:tcPr>
            <w:tcW w:w="4680" w:type="dxa"/>
            <w:shd w:val="clear" w:color="auto" w:fill="000000"/>
            <w:vAlign w:val="center"/>
          </w:tcPr>
          <w:p w:rsidR="0058351A" w:rsidRDefault="0058351A" w:rsidP="00710C85">
            <w:pPr>
              <w:jc w:val="center"/>
              <w:rPr>
                <w:noProof/>
                <w:color w:val="808080" w:themeColor="background1" w:themeShade="80"/>
                <w:sz w:val="20"/>
                <w:lang w:bidi="ar-SA"/>
              </w:rPr>
            </w:pPr>
            <w:r>
              <w:rPr>
                <w:noProof/>
              </w:rPr>
              <w:drawing>
                <wp:inline distT="0" distB="0" distL="0" distR="0" wp14:anchorId="76B1FFC8" wp14:editId="25AE8B4D">
                  <wp:extent cx="2926080" cy="2194560"/>
                  <wp:effectExtent l="0" t="0" r="7620" b="0"/>
                  <wp:docPr id="567" name="Picture 567" descr="C:\Users\Steven Hill\AppData\Local\Microsoft\Windows\INetCache\Content.Word\Veil-20171015UT-501OIII-sum0h30m-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teven Hill\AppData\Local\Microsoft\Windows\INetCache\Content.Word\Veil-20171015UT-501OIII-sum0h30m-Log-HalfSize.jpg"/>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58351A" w:rsidRPr="004174E0" w:rsidRDefault="0058351A" w:rsidP="00710C85">
            <w:pPr>
              <w:jc w:val="center"/>
              <w:rPr>
                <w:sz w:val="20"/>
                <w:lang w:bidi="ar-SA"/>
              </w:rPr>
            </w:pPr>
          </w:p>
        </w:tc>
      </w:tr>
      <w:tr w:rsidR="0058351A" w:rsidRPr="00EE3E4F" w:rsidTr="00710C85">
        <w:trPr>
          <w:jc w:val="center"/>
        </w:trPr>
        <w:tc>
          <w:tcPr>
            <w:tcW w:w="4680" w:type="dxa"/>
            <w:shd w:val="clear" w:color="auto" w:fill="000000"/>
          </w:tcPr>
          <w:p w:rsidR="0058351A" w:rsidRPr="00EE3E4F" w:rsidRDefault="0058351A" w:rsidP="00710C85">
            <w:pPr>
              <w:jc w:val="center"/>
              <w:rPr>
                <w:sz w:val="20"/>
                <w:lang w:bidi="ar-SA"/>
              </w:rPr>
            </w:pPr>
            <w:r w:rsidRPr="0058351A">
              <w:rPr>
                <w:sz w:val="20"/>
                <w:lang w:bidi="ar-SA"/>
              </w:rPr>
              <w:t>Veil-20171015UT-501OIII-sum0h30m-Log-HalfSize.jpg</w:t>
            </w:r>
          </w:p>
        </w:tc>
        <w:tc>
          <w:tcPr>
            <w:tcW w:w="4680" w:type="dxa"/>
            <w:shd w:val="clear" w:color="auto" w:fill="000000"/>
          </w:tcPr>
          <w:p w:rsidR="0058351A" w:rsidRPr="00EE3E4F" w:rsidRDefault="0058351A" w:rsidP="00710C85">
            <w:pPr>
              <w:jc w:val="center"/>
              <w:rPr>
                <w:sz w:val="20"/>
                <w:lang w:bidi="ar-SA"/>
              </w:rPr>
            </w:pPr>
          </w:p>
        </w:tc>
      </w:tr>
      <w:tr w:rsidR="00C74E87" w:rsidRPr="004174E0" w:rsidTr="006A1C4B">
        <w:trPr>
          <w:jc w:val="center"/>
        </w:trPr>
        <w:tc>
          <w:tcPr>
            <w:tcW w:w="4680" w:type="dxa"/>
            <w:shd w:val="clear" w:color="auto" w:fill="000000"/>
            <w:vAlign w:val="center"/>
          </w:tcPr>
          <w:p w:rsidR="00C74E87" w:rsidRDefault="0058351A" w:rsidP="006A1C4B">
            <w:pPr>
              <w:jc w:val="center"/>
              <w:rPr>
                <w:noProof/>
                <w:color w:val="808080" w:themeColor="background1" w:themeShade="80"/>
                <w:sz w:val="20"/>
                <w:lang w:bidi="ar-SA"/>
              </w:rPr>
            </w:pPr>
            <w:r>
              <w:rPr>
                <w:noProof/>
              </w:rPr>
              <w:drawing>
                <wp:inline distT="0" distB="0" distL="0" distR="0">
                  <wp:extent cx="2926080" cy="2194560"/>
                  <wp:effectExtent l="0" t="0" r="7620" b="0"/>
                  <wp:docPr id="571" name="Picture 571" descr="C:\Users\Steven Hill\AppData\Local\Microsoft\Windows\INetCache\Content.Word\M31-20171015UT-486HIB-sum2h00m-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Steven Hill\AppData\Local\Microsoft\Windows\INetCache\Content.Word\M31-20171015UT-486HIB-sum2h00m-Log-HalfSize.jp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C74E87" w:rsidRPr="004174E0" w:rsidRDefault="0058351A" w:rsidP="006A1C4B">
            <w:pPr>
              <w:jc w:val="center"/>
              <w:rPr>
                <w:sz w:val="20"/>
                <w:lang w:bidi="ar-SA"/>
              </w:rPr>
            </w:pPr>
            <w:r>
              <w:rPr>
                <w:noProof/>
              </w:rPr>
              <w:drawing>
                <wp:anchor distT="0" distB="0" distL="114300" distR="114300" simplePos="0" relativeHeight="251667968" behindDoc="0" locked="0" layoutInCell="1" allowOverlap="1">
                  <wp:simplePos x="0" y="0"/>
                  <wp:positionH relativeFrom="column">
                    <wp:posOffset>0</wp:posOffset>
                  </wp:positionH>
                  <wp:positionV relativeFrom="paragraph">
                    <wp:posOffset>0</wp:posOffset>
                  </wp:positionV>
                  <wp:extent cx="2926080" cy="2194560"/>
                  <wp:effectExtent l="0" t="0" r="7620" b="0"/>
                  <wp:wrapSquare wrapText="bothSides"/>
                  <wp:docPr id="572" name="Picture 572" descr="C:\Users\Steven Hill\AppData\Local\Microsoft\Windows\INetCache\Content.Word\M31-20171015UT-501OIII-sum2h00m-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Steven Hill\AppData\Local\Microsoft\Windows\INetCache\Content.Word\M31-20171015UT-501OIII-sum2h00m-Log-HalfSize.jp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74E87" w:rsidRPr="00EE3E4F" w:rsidTr="006A1C4B">
        <w:trPr>
          <w:jc w:val="center"/>
        </w:trPr>
        <w:tc>
          <w:tcPr>
            <w:tcW w:w="4680" w:type="dxa"/>
            <w:shd w:val="clear" w:color="auto" w:fill="000000"/>
          </w:tcPr>
          <w:p w:rsidR="00C74E87" w:rsidRPr="00EE3E4F" w:rsidRDefault="0058351A" w:rsidP="006A1C4B">
            <w:pPr>
              <w:jc w:val="center"/>
              <w:rPr>
                <w:sz w:val="20"/>
                <w:lang w:bidi="ar-SA"/>
              </w:rPr>
            </w:pPr>
            <w:r w:rsidRPr="0058351A">
              <w:rPr>
                <w:sz w:val="20"/>
                <w:lang w:bidi="ar-SA"/>
              </w:rPr>
              <w:t>M31-20171015UT-486HIB-sum2h00m-Log-HalfSize.jpg</w:t>
            </w:r>
          </w:p>
        </w:tc>
        <w:tc>
          <w:tcPr>
            <w:tcW w:w="4680" w:type="dxa"/>
            <w:shd w:val="clear" w:color="auto" w:fill="000000"/>
          </w:tcPr>
          <w:p w:rsidR="00C74E87" w:rsidRPr="00EE3E4F" w:rsidRDefault="0058351A" w:rsidP="006A1C4B">
            <w:pPr>
              <w:jc w:val="center"/>
              <w:rPr>
                <w:sz w:val="20"/>
                <w:lang w:bidi="ar-SA"/>
              </w:rPr>
            </w:pPr>
            <w:r w:rsidRPr="0058351A">
              <w:rPr>
                <w:sz w:val="20"/>
                <w:lang w:bidi="ar-SA"/>
              </w:rPr>
              <w:t>M31-20171015UT-501OIII-sum2h00m-Log-HalfSize.jpg</w:t>
            </w:r>
          </w:p>
        </w:tc>
      </w:tr>
    </w:tbl>
    <w:p w:rsidR="00C74E87" w:rsidRDefault="00C74E87" w:rsidP="008E6711">
      <w:pPr>
        <w:rPr>
          <w:lang w:bidi="ar-SA"/>
        </w:rPr>
      </w:pPr>
    </w:p>
    <w:p w:rsidR="00C74E87" w:rsidRDefault="00C74E87">
      <w:pPr>
        <w:rPr>
          <w:rFonts w:cs="Arial"/>
          <w:b/>
          <w:bCs/>
          <w:sz w:val="26"/>
          <w:szCs w:val="26"/>
          <w:lang w:bidi="ar-SA"/>
        </w:rPr>
      </w:pPr>
      <w:r>
        <w:br w:type="page"/>
      </w:r>
    </w:p>
    <w:p w:rsidR="00C74E87" w:rsidRPr="00D4326C" w:rsidRDefault="00C74E87" w:rsidP="00C74E87">
      <w:pPr>
        <w:pStyle w:val="Heading3"/>
      </w:pPr>
      <w:bookmarkStart w:id="37" w:name="_Toc497199151"/>
      <w:r>
        <w:lastRenderedPageBreak/>
        <w:t>2017-Oct-1</w:t>
      </w:r>
      <w:r w:rsidR="00D42140">
        <w:t>5</w:t>
      </w:r>
      <w:r>
        <w:t xml:space="preserve"> (Oct-1</w:t>
      </w:r>
      <w:r w:rsidR="00D42140">
        <w:t>6</w:t>
      </w:r>
      <w:r>
        <w:t xml:space="preserve"> UT): </w:t>
      </w:r>
      <w:r w:rsidRPr="002B2B28">
        <w:t xml:space="preserve"> </w:t>
      </w:r>
      <w:r w:rsidR="00D42140">
        <w:t>Veil Nebula Wide-Field</w:t>
      </w:r>
      <w:bookmarkEnd w:id="37"/>
    </w:p>
    <w:p w:rsidR="00C74E87" w:rsidRDefault="00B27856" w:rsidP="00C74E87">
      <w:pPr>
        <w:rPr>
          <w:color w:val="808080" w:themeColor="background1" w:themeShade="80"/>
          <w:sz w:val="20"/>
          <w:lang w:bidi="ar-SA"/>
        </w:rPr>
      </w:pPr>
      <w:r>
        <w:rPr>
          <w:color w:val="808080" w:themeColor="background1" w:themeShade="80"/>
          <w:sz w:val="20"/>
          <w:lang w:bidi="ar-SA"/>
        </w:rPr>
        <w:t>Last Updated 10</w:t>
      </w:r>
      <w:r w:rsidR="00C74E87">
        <w:rPr>
          <w:color w:val="808080" w:themeColor="background1" w:themeShade="80"/>
          <w:sz w:val="20"/>
          <w:lang w:bidi="ar-SA"/>
        </w:rPr>
        <w:t>/</w:t>
      </w:r>
      <w:r>
        <w:rPr>
          <w:color w:val="808080" w:themeColor="background1" w:themeShade="80"/>
          <w:sz w:val="20"/>
          <w:lang w:bidi="ar-SA"/>
        </w:rPr>
        <w:t>16</w:t>
      </w:r>
      <w:r w:rsidR="00C74E87">
        <w:rPr>
          <w:color w:val="808080" w:themeColor="background1" w:themeShade="80"/>
          <w:sz w:val="20"/>
          <w:lang w:bidi="ar-SA"/>
        </w:rPr>
        <w:t>/2017</w:t>
      </w:r>
    </w:p>
    <w:p w:rsidR="00B27856" w:rsidRDefault="00B27856" w:rsidP="00C74E87"/>
    <w:p w:rsidR="00C74E87" w:rsidRPr="009164B7" w:rsidRDefault="00B27856" w:rsidP="00C74E87">
      <w:r>
        <w:t>Very good transparency (5/5), but poor seeing (3/5).</w:t>
      </w:r>
      <w:r w:rsidR="00F57058">
        <w:t xml:space="preserve"> I took a new set of darks and biases since the ones I took yesterday seem to be problematic, especially the 300 second dark frames.</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903539" w:rsidRPr="004174E0" w:rsidTr="00CB2ECE">
        <w:trPr>
          <w:jc w:val="center"/>
        </w:trPr>
        <w:tc>
          <w:tcPr>
            <w:tcW w:w="4680" w:type="dxa"/>
            <w:shd w:val="clear" w:color="auto" w:fill="000000"/>
            <w:vAlign w:val="center"/>
          </w:tcPr>
          <w:p w:rsidR="00903539" w:rsidRDefault="00903539" w:rsidP="00CB2ECE">
            <w:pPr>
              <w:jc w:val="center"/>
              <w:rPr>
                <w:noProof/>
                <w:color w:val="808080" w:themeColor="background1" w:themeShade="80"/>
                <w:sz w:val="20"/>
                <w:lang w:bidi="ar-SA"/>
              </w:rPr>
            </w:pPr>
            <w:r>
              <w:rPr>
                <w:noProof/>
              </w:rPr>
              <w:drawing>
                <wp:inline distT="0" distB="0" distL="0" distR="0" wp14:anchorId="6064EF04" wp14:editId="1B3265C4">
                  <wp:extent cx="2926080" cy="2194560"/>
                  <wp:effectExtent l="0" t="0" r="7620" b="0"/>
                  <wp:docPr id="237" name="Picture 237" descr="C:\Users\Steven Hill\AppData\Local\Microsoft\Windows\INetCache\Content.Word\Veil-20171016UT-501OIII-sum1h00m-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ven Hill\AppData\Local\Microsoft\Windows\INetCache\Content.Word\Veil-20171016UT-501OIII-sum1h00m-Log-HalfSize.jpg"/>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903539" w:rsidRPr="004174E0" w:rsidRDefault="00903539" w:rsidP="00CB2ECE">
            <w:pPr>
              <w:jc w:val="center"/>
              <w:rPr>
                <w:sz w:val="20"/>
                <w:lang w:bidi="ar-SA"/>
              </w:rPr>
            </w:pPr>
            <w:r>
              <w:rPr>
                <w:noProof/>
              </w:rPr>
              <w:drawing>
                <wp:inline distT="0" distB="0" distL="0" distR="0" wp14:anchorId="7776C699" wp14:editId="22ADD6D7">
                  <wp:extent cx="2926080" cy="2194560"/>
                  <wp:effectExtent l="0" t="0" r="7620" b="0"/>
                  <wp:docPr id="238" name="Picture 238" descr="C:\Users\Steven Hill\AppData\Local\Microsoft\Windows\INetCache\Content.Word\Veil-20171016UT-486HIB-sum1h05m-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ven Hill\AppData\Local\Microsoft\Windows\INetCache\Content.Word\Veil-20171016UT-486HIB-sum1h05m-Log-HalfSize.jp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903539" w:rsidRPr="00EE3E4F" w:rsidTr="00CB2ECE">
        <w:trPr>
          <w:jc w:val="center"/>
        </w:trPr>
        <w:tc>
          <w:tcPr>
            <w:tcW w:w="4680" w:type="dxa"/>
            <w:shd w:val="clear" w:color="auto" w:fill="000000"/>
          </w:tcPr>
          <w:p w:rsidR="00903539" w:rsidRPr="00EE3E4F" w:rsidRDefault="00903539" w:rsidP="00CB2ECE">
            <w:pPr>
              <w:jc w:val="center"/>
              <w:rPr>
                <w:sz w:val="20"/>
                <w:lang w:bidi="ar-SA"/>
              </w:rPr>
            </w:pPr>
            <w:r w:rsidRPr="00B27856">
              <w:rPr>
                <w:sz w:val="20"/>
                <w:lang w:bidi="ar-SA"/>
              </w:rPr>
              <w:t>Veil-20171016UT-501OIII-sum1h00m-Log-HalfSize.jpg</w:t>
            </w:r>
          </w:p>
        </w:tc>
        <w:tc>
          <w:tcPr>
            <w:tcW w:w="4680" w:type="dxa"/>
            <w:shd w:val="clear" w:color="auto" w:fill="000000"/>
          </w:tcPr>
          <w:p w:rsidR="00903539" w:rsidRPr="00EE3E4F" w:rsidRDefault="00903539" w:rsidP="00CB2ECE">
            <w:pPr>
              <w:jc w:val="center"/>
              <w:rPr>
                <w:sz w:val="20"/>
                <w:lang w:bidi="ar-SA"/>
              </w:rPr>
            </w:pPr>
            <w:r w:rsidRPr="00B27856">
              <w:rPr>
                <w:sz w:val="20"/>
                <w:lang w:bidi="ar-SA"/>
              </w:rPr>
              <w:t>Veil-20171016UT-486HIB-sum1h05m-Log-HalfSize.jpg</w:t>
            </w:r>
          </w:p>
        </w:tc>
      </w:tr>
      <w:tr w:rsidR="00C74E87" w:rsidRPr="004174E0" w:rsidTr="006A1C4B">
        <w:trPr>
          <w:jc w:val="center"/>
        </w:trPr>
        <w:tc>
          <w:tcPr>
            <w:tcW w:w="4680" w:type="dxa"/>
            <w:shd w:val="clear" w:color="auto" w:fill="000000"/>
            <w:vAlign w:val="center"/>
          </w:tcPr>
          <w:p w:rsidR="00C74E87" w:rsidRDefault="00903539" w:rsidP="006A1C4B">
            <w:pPr>
              <w:jc w:val="center"/>
              <w:rPr>
                <w:noProof/>
                <w:color w:val="808080" w:themeColor="background1" w:themeShade="80"/>
                <w:sz w:val="20"/>
                <w:lang w:bidi="ar-SA"/>
              </w:rPr>
            </w:pPr>
            <w:r>
              <w:rPr>
                <w:noProof/>
              </w:rPr>
              <w:drawing>
                <wp:inline distT="0" distB="0" distL="0" distR="0" wp14:anchorId="656C15C6" wp14:editId="7E8C4B08">
                  <wp:extent cx="2926080" cy="2194560"/>
                  <wp:effectExtent l="0" t="0" r="7620" b="0"/>
                  <wp:docPr id="236" name="Picture 236" descr="C:\Users\Steven Hill\AppData\Local\Microsoft\Windows\INetCache\Content.Word\Veil-2017101XUT-501OIII-sum1h30m-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Steven Hill\AppData\Local\Microsoft\Windows\INetCache\Content.Word\Veil-2017101XUT-501OIII-sum1h30m-Log-HalfSize.jp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C74E87" w:rsidRPr="004174E0" w:rsidRDefault="00C74E87" w:rsidP="006A1C4B">
            <w:pPr>
              <w:jc w:val="center"/>
              <w:rPr>
                <w:sz w:val="20"/>
                <w:lang w:bidi="ar-SA"/>
              </w:rPr>
            </w:pPr>
          </w:p>
        </w:tc>
      </w:tr>
      <w:tr w:rsidR="00C74E87" w:rsidRPr="00EE3E4F" w:rsidTr="006A1C4B">
        <w:trPr>
          <w:jc w:val="center"/>
        </w:trPr>
        <w:tc>
          <w:tcPr>
            <w:tcW w:w="4680" w:type="dxa"/>
            <w:shd w:val="clear" w:color="auto" w:fill="000000"/>
          </w:tcPr>
          <w:p w:rsidR="00C74E87" w:rsidRPr="00EE3E4F" w:rsidRDefault="00903539" w:rsidP="006A1C4B">
            <w:pPr>
              <w:jc w:val="center"/>
              <w:rPr>
                <w:sz w:val="20"/>
                <w:lang w:bidi="ar-SA"/>
              </w:rPr>
            </w:pPr>
            <w:r w:rsidRPr="00903539">
              <w:rPr>
                <w:sz w:val="20"/>
                <w:lang w:bidi="ar-SA"/>
              </w:rPr>
              <w:t>Veil-2017101XUT-501OIII-sum1h30m-Log-HalfSize.jpg</w:t>
            </w:r>
          </w:p>
        </w:tc>
        <w:tc>
          <w:tcPr>
            <w:tcW w:w="4680" w:type="dxa"/>
            <w:shd w:val="clear" w:color="auto" w:fill="000000"/>
          </w:tcPr>
          <w:p w:rsidR="00C74E87" w:rsidRPr="00EE3E4F" w:rsidRDefault="00C74E87" w:rsidP="006A1C4B">
            <w:pPr>
              <w:jc w:val="center"/>
              <w:rPr>
                <w:sz w:val="20"/>
                <w:lang w:bidi="ar-SA"/>
              </w:rPr>
            </w:pPr>
          </w:p>
        </w:tc>
      </w:tr>
    </w:tbl>
    <w:p w:rsidR="00C74E87" w:rsidRDefault="00C74E87" w:rsidP="008E6711">
      <w:pPr>
        <w:rPr>
          <w:lang w:bidi="ar-SA"/>
        </w:rPr>
      </w:pPr>
    </w:p>
    <w:p w:rsidR="001A0C7A" w:rsidRDefault="001A0C7A" w:rsidP="008E6711">
      <w:pPr>
        <w:rPr>
          <w:lang w:bidi="ar-SA"/>
        </w:rPr>
      </w:pPr>
    </w:p>
    <w:p w:rsidR="00903539" w:rsidRDefault="00903539"/>
    <w:p w:rsidR="00903539" w:rsidRDefault="00903539"/>
    <w:p w:rsidR="001A0C7A" w:rsidRDefault="001A0C7A">
      <w:pPr>
        <w:rPr>
          <w:rFonts w:cs="Arial"/>
          <w:b/>
          <w:bCs/>
          <w:sz w:val="26"/>
          <w:szCs w:val="26"/>
          <w:lang w:bidi="ar-SA"/>
        </w:rPr>
      </w:pPr>
      <w:r>
        <w:br w:type="page"/>
      </w:r>
    </w:p>
    <w:p w:rsidR="001A0C7A" w:rsidRPr="00D4326C" w:rsidRDefault="001A0C7A" w:rsidP="001A0C7A">
      <w:pPr>
        <w:pStyle w:val="Heading3"/>
      </w:pPr>
      <w:bookmarkStart w:id="38" w:name="_Toc497199152"/>
      <w:r>
        <w:lastRenderedPageBreak/>
        <w:t xml:space="preserve">2017-Oct-17 (Oct-18 UT): </w:t>
      </w:r>
      <w:r w:rsidRPr="002B2B28">
        <w:t xml:space="preserve"> </w:t>
      </w:r>
      <w:r>
        <w:t>Veil Nebula - Wide-Field, 380NUV</w:t>
      </w:r>
      <w:bookmarkEnd w:id="38"/>
    </w:p>
    <w:p w:rsidR="001A0C7A" w:rsidRDefault="001A0C7A" w:rsidP="001A0C7A">
      <w:pPr>
        <w:rPr>
          <w:color w:val="808080" w:themeColor="background1" w:themeShade="80"/>
          <w:sz w:val="20"/>
          <w:lang w:bidi="ar-SA"/>
        </w:rPr>
      </w:pPr>
      <w:r>
        <w:rPr>
          <w:color w:val="808080" w:themeColor="background1" w:themeShade="80"/>
          <w:sz w:val="20"/>
          <w:lang w:bidi="ar-SA"/>
        </w:rPr>
        <w:t>Last Updated 10/</w:t>
      </w:r>
      <w:r w:rsidR="00282690">
        <w:rPr>
          <w:color w:val="808080" w:themeColor="background1" w:themeShade="80"/>
          <w:sz w:val="20"/>
          <w:lang w:bidi="ar-SA"/>
        </w:rPr>
        <w:t>18</w:t>
      </w:r>
      <w:r>
        <w:rPr>
          <w:color w:val="808080" w:themeColor="background1" w:themeShade="80"/>
          <w:sz w:val="20"/>
          <w:lang w:bidi="ar-SA"/>
        </w:rPr>
        <w:t>/2017</w:t>
      </w:r>
    </w:p>
    <w:p w:rsidR="001A0C7A" w:rsidRDefault="001A0C7A" w:rsidP="001A0C7A"/>
    <w:p w:rsidR="001A0C7A" w:rsidRDefault="001A0C7A" w:rsidP="001A0C7A">
      <w:r>
        <w:t xml:space="preserve">Moderate transparency (3.5/5) degrading to very poor transparency (1/5).  Poor seeing (3/5). </w:t>
      </w:r>
      <w:r w:rsidR="00282690">
        <w:t>The frames were unguided due to the lack of a sufficiently bright guide star.  One exposure of five minutes was included. However, it showed trailing of 2-3 pixels so the remaining images were all two-minute exposures. In addition, the flat field from 501OIII was used as of the processing date (2017-10-18UT) because no NUV flat was available. The flat used did a reasonably good job, but processing should be repeated with a proper NUV flat.</w:t>
      </w:r>
    </w:p>
    <w:p w:rsidR="00AE48B7" w:rsidRDefault="00AE48B7" w:rsidP="001A0C7A"/>
    <w:p w:rsidR="00AE48B7" w:rsidRDefault="00AE48B7" w:rsidP="001A0C7A">
      <w:r>
        <w:t>Given that the Veil nebula has essentially no reflection component, its detection in the NUV must either be out of band contamination or emission from OII 372.6</w:t>
      </w:r>
      <w:r w:rsidR="00207A51">
        <w:t xml:space="preserve"> nm and/or Ne III 386.9 nm</w:t>
      </w:r>
      <w:r w:rsidR="00AE2570">
        <w:t xml:space="preserve"> </w:t>
      </w:r>
      <w:r w:rsidR="00AE2570">
        <w:fldChar w:fldCharType="begin"/>
      </w:r>
      <w:r w:rsidR="00AE2570">
        <w:instrText xml:space="preserve"> ADDIN EN.CITE &lt;EndNote&gt;&lt;Cite&gt;&lt;Author&gt;Parker&lt;/Author&gt;&lt;Year&gt;1964&lt;/Year&gt;&lt;IDText&gt;Physical Conditions in the Cygnus Loop and Some Other Possible Supernova Remnants&lt;/IDText&gt;&lt;DisplayText&gt;(Parker, 1964)&lt;/DisplayText&gt;&lt;record&gt;&lt;dates&gt;&lt;pub-dates&gt;&lt;date&gt;February 1, 1964&lt;/date&gt;&lt;/pub-dates&gt;&lt;year&gt;1964&lt;/year&gt;&lt;/dates&gt;&lt;urls&gt;&lt;related-urls&gt;&lt;url&gt;http://adsabs.harvard.edu/abs/1964ApJ...139..493P&lt;/url&gt;&lt;/related-urls&gt;&lt;/urls&gt;&lt;isbn&gt;0004-637X&lt;/isbn&gt;&lt;titles&gt;&lt;title&gt;Physical Conditions in the Cygnus Loop and Some Other Possible Supernova Remnants&lt;/title&gt;&lt;secondary-title&gt;The Astrophysical Journal&lt;/secondary-title&gt;&lt;/titles&gt;&lt;pages&gt;493&lt;/pages&gt;&lt;contributors&gt;&lt;authors&gt;&lt;author&gt;Parker, Robert A. R.&lt;/author&gt;&lt;/authors&gt;&lt;/contributors&gt;&lt;added-date format="utc"&gt;1508331057&lt;/added-date&gt;&lt;ref-type name="Journal Article"&gt;17&lt;/ref-type&gt;&lt;rec-number&gt;154&lt;/rec-number&gt;&lt;last-updated-date format="utc"&gt;1508331081&lt;/last-updated-date&gt;&lt;volume&gt;139&lt;/volume&gt;&lt;/record&gt;&lt;/Cite&gt;&lt;/EndNote&gt;</w:instrText>
      </w:r>
      <w:r w:rsidR="00AE2570">
        <w:fldChar w:fldCharType="separate"/>
      </w:r>
      <w:r w:rsidR="00AE2570">
        <w:rPr>
          <w:noProof/>
        </w:rPr>
        <w:t>(Parker, 1964)</w:t>
      </w:r>
      <w:r w:rsidR="00AE2570">
        <w:fldChar w:fldCharType="end"/>
      </w:r>
      <w:r w:rsidR="00AE2570">
        <w:t>.</w:t>
      </w:r>
    </w:p>
    <w:p w:rsidR="001A0C7A" w:rsidRPr="009164B7" w:rsidRDefault="001A0C7A" w:rsidP="001A0C7A"/>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282690" w:rsidRPr="004174E0" w:rsidTr="00282690">
        <w:trPr>
          <w:jc w:val="center"/>
        </w:trPr>
        <w:tc>
          <w:tcPr>
            <w:tcW w:w="4680" w:type="dxa"/>
            <w:shd w:val="clear" w:color="auto" w:fill="000000"/>
            <w:vAlign w:val="center"/>
          </w:tcPr>
          <w:p w:rsidR="00282690" w:rsidRDefault="00282690" w:rsidP="00CB2ECE">
            <w:pPr>
              <w:jc w:val="center"/>
              <w:rPr>
                <w:noProof/>
                <w:color w:val="808080" w:themeColor="background1" w:themeShade="80"/>
                <w:sz w:val="20"/>
                <w:lang w:bidi="ar-SA"/>
              </w:rPr>
            </w:pPr>
            <w:r>
              <w:rPr>
                <w:noProof/>
              </w:rPr>
              <w:drawing>
                <wp:inline distT="0" distB="0" distL="0" distR="0" wp14:anchorId="5F8DAED0" wp14:editId="597850FB">
                  <wp:extent cx="2926080" cy="2194560"/>
                  <wp:effectExtent l="0" t="0" r="7620" b="0"/>
                  <wp:docPr id="235" name="Picture 235" descr="C:\Users\Steven Hill\AppData\Local\Microsoft\Windows\INetCache\Content.Word\Veil-20171018UT-380NUV-sum2h05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Steven Hill\AppData\Local\Microsoft\Windows\INetCache\Content.Word\Veil-20171018UT-380NUV-sum2h05m-Flattened-Log-HalfSize.jp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282690" w:rsidRPr="00EE3E4F" w:rsidTr="00282690">
        <w:trPr>
          <w:jc w:val="center"/>
        </w:trPr>
        <w:tc>
          <w:tcPr>
            <w:tcW w:w="4680" w:type="dxa"/>
            <w:shd w:val="clear" w:color="auto" w:fill="000000"/>
          </w:tcPr>
          <w:p w:rsidR="00282690" w:rsidRPr="00EE3E4F" w:rsidRDefault="00282690" w:rsidP="00CB2ECE">
            <w:pPr>
              <w:jc w:val="center"/>
              <w:rPr>
                <w:sz w:val="20"/>
                <w:lang w:bidi="ar-SA"/>
              </w:rPr>
            </w:pPr>
            <w:r w:rsidRPr="00B27856">
              <w:rPr>
                <w:sz w:val="20"/>
                <w:lang w:bidi="ar-SA"/>
              </w:rPr>
              <w:t>Veil-20171016UT-501OIII-sum1h00m-Log-HalfSize.jpg</w:t>
            </w:r>
          </w:p>
        </w:tc>
      </w:tr>
    </w:tbl>
    <w:p w:rsidR="001A0C7A" w:rsidRPr="0022092A" w:rsidRDefault="001A0C7A" w:rsidP="001A0C7A">
      <w:pPr>
        <w:rPr>
          <w:lang w:bidi="ar-SA"/>
        </w:rPr>
      </w:pPr>
    </w:p>
    <w:p w:rsidR="00386B13" w:rsidRDefault="00386B13">
      <w:pPr>
        <w:rPr>
          <w:lang w:bidi="ar-SA"/>
        </w:rPr>
      </w:pPr>
    </w:p>
    <w:p w:rsidR="00027993" w:rsidRDefault="00027993">
      <w:pPr>
        <w:rPr>
          <w:rFonts w:cs="Arial"/>
          <w:b/>
          <w:bCs/>
          <w:sz w:val="26"/>
          <w:szCs w:val="26"/>
          <w:lang w:bidi="ar-SA"/>
        </w:rPr>
      </w:pPr>
      <w:r>
        <w:br w:type="page"/>
      </w:r>
    </w:p>
    <w:p w:rsidR="00386B13" w:rsidRPr="00D4326C" w:rsidRDefault="00F42E8A" w:rsidP="00386B13">
      <w:pPr>
        <w:pStyle w:val="Heading3"/>
      </w:pPr>
      <w:bookmarkStart w:id="39" w:name="_Toc497199153"/>
      <w:r>
        <w:lastRenderedPageBreak/>
        <w:t>2017-Oct-18 (Oct-19</w:t>
      </w:r>
      <w:r w:rsidR="00386B13">
        <w:t xml:space="preserve"> UT): </w:t>
      </w:r>
      <w:r w:rsidR="00386B13" w:rsidRPr="002B2B28">
        <w:t xml:space="preserve"> </w:t>
      </w:r>
      <w:r w:rsidR="00386B13">
        <w:t>Neptune</w:t>
      </w:r>
      <w:bookmarkEnd w:id="39"/>
    </w:p>
    <w:p w:rsidR="00386B13" w:rsidRDefault="00386B13" w:rsidP="00386B13">
      <w:pPr>
        <w:rPr>
          <w:color w:val="808080" w:themeColor="background1" w:themeShade="80"/>
          <w:sz w:val="20"/>
          <w:lang w:bidi="ar-SA"/>
        </w:rPr>
      </w:pPr>
      <w:r>
        <w:rPr>
          <w:color w:val="808080" w:themeColor="background1" w:themeShade="80"/>
          <w:sz w:val="20"/>
          <w:lang w:bidi="ar-SA"/>
        </w:rPr>
        <w:t>Last Updated 10/18/2017</w:t>
      </w:r>
    </w:p>
    <w:p w:rsidR="00386B13" w:rsidRDefault="00386B13" w:rsidP="00386B13"/>
    <w:p w:rsidR="00027993" w:rsidRDefault="00027993" w:rsidP="00386B13">
      <w:r>
        <w:t>Seeing was good (3.5/5) and transparency was very good 4/5). Two notes on challenges:</w:t>
      </w:r>
    </w:p>
    <w:p w:rsidR="00027993" w:rsidRDefault="00027993" w:rsidP="0071317D">
      <w:pPr>
        <w:pStyle w:val="ListParagraph"/>
        <w:numPr>
          <w:ilvl w:val="0"/>
          <w:numId w:val="23"/>
        </w:numPr>
      </w:pPr>
      <w:r>
        <w:t>It took 1h15 minutes sweeping to find Neptune!!!!</w:t>
      </w:r>
    </w:p>
    <w:p w:rsidR="00027993" w:rsidRDefault="00027993" w:rsidP="0071317D">
      <w:pPr>
        <w:pStyle w:val="ListParagraph"/>
        <w:numPr>
          <w:ilvl w:val="0"/>
          <w:numId w:val="23"/>
        </w:numPr>
      </w:pPr>
      <w:r>
        <w:t xml:space="preserve">Either seeing degraded significantly, focus shifted, or both happened. It took a post-Neptune observation of Lam </w:t>
      </w:r>
      <w:proofErr w:type="spellStart"/>
      <w:r>
        <w:t>Aqr</w:t>
      </w:r>
      <w:proofErr w:type="spellEnd"/>
      <w:r>
        <w:t xml:space="preserve"> and found it to be quite poorly focused. In addition, while the initial focus on Lam </w:t>
      </w:r>
      <w:proofErr w:type="spellStart"/>
      <w:r>
        <w:t>Aqr</w:t>
      </w:r>
      <w:proofErr w:type="spellEnd"/>
      <w:r>
        <w:t xml:space="preserve"> in the NIR was very good, showing most of two diffraction rings, it was clear that 1h15 min later the focus was poor for OPN, BLU and GRN images, clearly showing the beginnings of a defocused disk.</w:t>
      </w:r>
      <w:r w:rsidR="0071317D">
        <w:t xml:space="preserve"> Because Neptune is so dim, I couldn’t figure out if it was worth it to try to refocus.  I did try to refocus on Lam </w:t>
      </w:r>
      <w:proofErr w:type="spellStart"/>
      <w:r w:rsidR="0071317D">
        <w:t>Aqr</w:t>
      </w:r>
      <w:proofErr w:type="spellEnd"/>
      <w:r w:rsidR="0071317D">
        <w:t xml:space="preserve"> after recording the post-Neptune seeing image. I </w:t>
      </w:r>
      <w:proofErr w:type="gramStart"/>
      <w:r w:rsidR="0071317D">
        <w:t>was able to</w:t>
      </w:r>
      <w:proofErr w:type="gramEnd"/>
      <w:r w:rsidR="0071317D">
        <w:t xml:space="preserve"> make a modest improvement, but could not come close to the pre-observation seeing.</w:t>
      </w:r>
    </w:p>
    <w:p w:rsidR="00027993" w:rsidRDefault="00027993" w:rsidP="00386B13"/>
    <w:p w:rsidR="00386B13" w:rsidRDefault="00386B13" w:rsidP="00386B13">
      <w:r>
        <w:t>Plans:</w:t>
      </w:r>
    </w:p>
    <w:p w:rsidR="00386B13" w:rsidRDefault="00386B13" w:rsidP="0071317D">
      <w:pPr>
        <w:pStyle w:val="ListParagraph"/>
        <w:numPr>
          <w:ilvl w:val="0"/>
          <w:numId w:val="19"/>
        </w:numPr>
        <w:rPr>
          <w:lang w:bidi="ar-SA"/>
        </w:rPr>
      </w:pPr>
      <w:r>
        <w:rPr>
          <w:lang w:bidi="ar-SA"/>
        </w:rPr>
        <w:t>Focus on Vega</w:t>
      </w:r>
    </w:p>
    <w:p w:rsidR="00386B13" w:rsidRDefault="00386B13" w:rsidP="0071317D">
      <w:pPr>
        <w:pStyle w:val="ListParagraph"/>
        <w:numPr>
          <w:ilvl w:val="0"/>
          <w:numId w:val="20"/>
        </w:numPr>
        <w:rPr>
          <w:lang w:bidi="ar-SA"/>
        </w:rPr>
      </w:pPr>
      <w:r>
        <w:rPr>
          <w:lang w:bidi="ar-SA"/>
        </w:rPr>
        <w:t xml:space="preserve">Expose on Lam </w:t>
      </w:r>
      <w:proofErr w:type="spellStart"/>
      <w:r>
        <w:rPr>
          <w:lang w:bidi="ar-SA"/>
        </w:rPr>
        <w:t>Aqr</w:t>
      </w:r>
      <w:proofErr w:type="spellEnd"/>
      <w:r>
        <w:rPr>
          <w:lang w:bidi="ar-SA"/>
        </w:rPr>
        <w:t xml:space="preserve"> for seeing bright seeing reference</w:t>
      </w:r>
      <w:r w:rsidR="00027993">
        <w:rPr>
          <w:lang w:bidi="ar-SA"/>
        </w:rPr>
        <w:t xml:space="preserve"> (did before and after)</w:t>
      </w:r>
    </w:p>
    <w:p w:rsidR="00386B13" w:rsidRDefault="00386B13" w:rsidP="0071317D">
      <w:pPr>
        <w:pStyle w:val="ListParagraph"/>
        <w:numPr>
          <w:ilvl w:val="0"/>
          <w:numId w:val="19"/>
        </w:numPr>
        <w:rPr>
          <w:lang w:bidi="ar-SA"/>
        </w:rPr>
      </w:pPr>
      <w:r>
        <w:rPr>
          <w:lang w:bidi="ar-SA"/>
        </w:rPr>
        <w:t xml:space="preserve">Drift Lam </w:t>
      </w:r>
      <w:proofErr w:type="spellStart"/>
      <w:r>
        <w:rPr>
          <w:lang w:bidi="ar-SA"/>
        </w:rPr>
        <w:t>Aqr</w:t>
      </w:r>
      <w:proofErr w:type="spellEnd"/>
      <w:r>
        <w:rPr>
          <w:lang w:bidi="ar-SA"/>
        </w:rPr>
        <w:t xml:space="preserve"> for orientation</w:t>
      </w:r>
    </w:p>
    <w:p w:rsidR="00386B13" w:rsidRDefault="00386B13" w:rsidP="0071317D">
      <w:pPr>
        <w:pStyle w:val="ListParagraph"/>
        <w:numPr>
          <w:ilvl w:val="0"/>
          <w:numId w:val="21"/>
        </w:numPr>
        <w:rPr>
          <w:lang w:bidi="ar-SA"/>
        </w:rPr>
      </w:pPr>
      <w:r>
        <w:rPr>
          <w:lang w:bidi="ar-SA"/>
        </w:rPr>
        <w:t>Sweep for Neptune with: OPN filter, 500-1000ms exposure, gain=100, and gamma=100</w:t>
      </w:r>
    </w:p>
    <w:p w:rsidR="00386B13" w:rsidRDefault="00386B13" w:rsidP="0071317D">
      <w:pPr>
        <w:pStyle w:val="ListParagraph"/>
        <w:numPr>
          <w:ilvl w:val="0"/>
          <w:numId w:val="22"/>
        </w:numPr>
        <w:rPr>
          <w:lang w:bidi="ar-SA"/>
        </w:rPr>
      </w:pPr>
      <w:r>
        <w:rPr>
          <w:lang w:bidi="ar-SA"/>
        </w:rPr>
        <w:t>Validate Neptune with Triton exposure: OPN filter, 4000ms exposure, gain=100, and gamma=100</w:t>
      </w:r>
      <w:r w:rsidR="0035642F">
        <w:rPr>
          <w:lang w:bidi="ar-SA"/>
        </w:rPr>
        <w:t>. Take 2 min video.</w:t>
      </w:r>
    </w:p>
    <w:p w:rsidR="00386B13" w:rsidRDefault="00386B13" w:rsidP="0071317D">
      <w:pPr>
        <w:pStyle w:val="ListParagraph"/>
        <w:numPr>
          <w:ilvl w:val="0"/>
          <w:numId w:val="22"/>
        </w:numPr>
        <w:rPr>
          <w:lang w:bidi="ar-SA"/>
        </w:rPr>
      </w:pPr>
      <w:r>
        <w:rPr>
          <w:lang w:bidi="ar-SA"/>
        </w:rPr>
        <w:t>Expose</w:t>
      </w:r>
      <w:r w:rsidR="00A335FE">
        <w:rPr>
          <w:lang w:bidi="ar-SA"/>
        </w:rPr>
        <w:t xml:space="preserve"> NIR</w:t>
      </w:r>
      <w:r w:rsidR="0035642F">
        <w:rPr>
          <w:lang w:bidi="ar-SA"/>
        </w:rPr>
        <w:t xml:space="preserve"> for study: 685NIR filter, 4000ms exposure, gain=100, and gamma=50. Take 20 min video (10x2m or 4x5m?). Rotation period of Neptune results in 1.0 arcsec smearing in about two hours. </w:t>
      </w:r>
      <w:proofErr w:type="gramStart"/>
      <w:r w:rsidR="0035642F">
        <w:rPr>
          <w:lang w:bidi="ar-SA"/>
        </w:rPr>
        <w:t>So</w:t>
      </w:r>
      <w:proofErr w:type="gramEnd"/>
      <w:r w:rsidR="0035642F">
        <w:rPr>
          <w:lang w:bidi="ar-SA"/>
        </w:rPr>
        <w:t xml:space="preserve"> 20 minutes should not require de-rotation.</w:t>
      </w:r>
    </w:p>
    <w:p w:rsidR="00CB2ECE" w:rsidRDefault="00CB2ECE">
      <w:pPr>
        <w:rPr>
          <w:lang w:bidi="ar-SA"/>
        </w:rPr>
      </w:pPr>
    </w:p>
    <w:p w:rsidR="00CB2ECE" w:rsidRDefault="0071317D">
      <w:pPr>
        <w:rPr>
          <w:lang w:bidi="ar-SA"/>
        </w:rPr>
      </w:pPr>
      <w:r>
        <w:rPr>
          <w:lang w:bidi="ar-SA"/>
        </w:rPr>
        <w:t xml:space="preserve">From Marc Delcroix posted on Cloudy Nights: </w:t>
      </w:r>
      <w:hyperlink r:id="rId144" w:history="1">
        <w:r w:rsidRPr="00955153">
          <w:rPr>
            <w:rStyle w:val="Hyperlink"/>
            <w:lang w:bidi="ar-SA"/>
          </w:rPr>
          <w:t>https://www.cloudynights.com/topic/595225-neptune-bright-spot-ephemeris-tentative/</w:t>
        </w:r>
      </w:hyperlink>
    </w:p>
    <w:p w:rsidR="0071317D" w:rsidRDefault="0071317D">
      <w:pPr>
        <w:rPr>
          <w:lang w:bidi="ar-SA"/>
        </w:rPr>
      </w:pPr>
    </w:p>
    <w:p w:rsidR="0071317D" w:rsidRDefault="0071317D">
      <w:pPr>
        <w:rPr>
          <w:lang w:bidi="ar-SA"/>
        </w:rPr>
      </w:pPr>
      <w:r>
        <w:rPr>
          <w:lang w:bidi="ar-SA"/>
        </w:rPr>
        <w:t>There is clearly at least on IR-bright spot circling the plant.</w:t>
      </w:r>
    </w:p>
    <w:p w:rsidR="0071317D" w:rsidRDefault="0071317D">
      <w:pPr>
        <w:rPr>
          <w:lang w:bidi="ar-SA"/>
        </w:rPr>
      </w:pPr>
    </w:p>
    <w:p w:rsidR="00CB2ECE" w:rsidRPr="00CB2ECE" w:rsidRDefault="00CB2ECE" w:rsidP="00CB2ECE">
      <w:pPr>
        <w:shd w:val="clear" w:color="auto" w:fill="ECE7D5"/>
        <w:rPr>
          <w:rFonts w:ascii="Verdana" w:hAnsi="Verdana"/>
          <w:color w:val="000000"/>
          <w:sz w:val="21"/>
          <w:szCs w:val="21"/>
          <w:lang w:bidi="ar-SA"/>
        </w:rPr>
      </w:pPr>
      <w:r w:rsidRPr="00CB2ECE">
        <w:rPr>
          <w:rFonts w:ascii="Verdana" w:hAnsi="Verdana"/>
          <w:color w:val="000000"/>
          <w:sz w:val="21"/>
          <w:szCs w:val="21"/>
          <w:lang w:bidi="ar-SA"/>
        </w:rPr>
        <w:t>Dears,</w:t>
      </w:r>
    </w:p>
    <w:p w:rsidR="00CB2ECE" w:rsidRPr="00CB2ECE" w:rsidRDefault="00CB2ECE" w:rsidP="00CB2ECE">
      <w:pPr>
        <w:shd w:val="clear" w:color="auto" w:fill="ECE7D5"/>
        <w:rPr>
          <w:rFonts w:ascii="Verdana" w:hAnsi="Verdana"/>
          <w:color w:val="000000"/>
          <w:sz w:val="21"/>
          <w:szCs w:val="21"/>
          <w:lang w:bidi="ar-SA"/>
        </w:rPr>
      </w:pPr>
      <w:r w:rsidRPr="00CB2ECE">
        <w:rPr>
          <w:rFonts w:ascii="Verdana" w:hAnsi="Verdana"/>
          <w:color w:val="000000"/>
          <w:sz w:val="21"/>
          <w:szCs w:val="21"/>
          <w:lang w:bidi="ar-SA"/>
        </w:rPr>
        <w:t> </w:t>
      </w:r>
    </w:p>
    <w:p w:rsidR="00CB2ECE" w:rsidRPr="00CB2ECE" w:rsidRDefault="00CB2ECE" w:rsidP="00CB2ECE">
      <w:pPr>
        <w:shd w:val="clear" w:color="auto" w:fill="ECE7D5"/>
        <w:rPr>
          <w:rFonts w:ascii="Verdana" w:hAnsi="Verdana"/>
          <w:color w:val="000000"/>
          <w:sz w:val="21"/>
          <w:szCs w:val="21"/>
          <w:lang w:bidi="ar-SA"/>
        </w:rPr>
      </w:pPr>
      <w:r w:rsidRPr="00CB2ECE">
        <w:rPr>
          <w:rFonts w:ascii="Verdana" w:hAnsi="Verdana"/>
          <w:color w:val="000000"/>
          <w:sz w:val="21"/>
          <w:szCs w:val="21"/>
          <w:lang w:bidi="ar-SA"/>
        </w:rPr>
        <w:t xml:space="preserve">I worked heavily these last two days to measure images from bright spots on Neptune since the beginning of the apparition. let me say that you guys Steve, </w:t>
      </w:r>
      <w:proofErr w:type="spellStart"/>
      <w:r w:rsidRPr="00CB2ECE">
        <w:rPr>
          <w:rFonts w:ascii="Verdana" w:hAnsi="Verdana"/>
          <w:color w:val="000000"/>
          <w:sz w:val="21"/>
          <w:szCs w:val="21"/>
          <w:lang w:bidi="ar-SA"/>
        </w:rPr>
        <w:t>Darryl+Pat</w:t>
      </w:r>
      <w:proofErr w:type="spellEnd"/>
      <w:r w:rsidRPr="00CB2ECE">
        <w:rPr>
          <w:rFonts w:ascii="Verdana" w:hAnsi="Verdana"/>
          <w:color w:val="000000"/>
          <w:sz w:val="21"/>
          <w:szCs w:val="21"/>
          <w:lang w:bidi="ar-SA"/>
        </w:rPr>
        <w:t>, Phil, Nick are doing an incredible job at watching regularly Neptune's atmosphere...</w:t>
      </w:r>
      <w:r w:rsidRPr="00CB2ECE">
        <w:rPr>
          <w:rFonts w:ascii="Verdana" w:hAnsi="Verdana"/>
          <w:color w:val="000000"/>
          <w:sz w:val="21"/>
          <w:szCs w:val="21"/>
          <w:lang w:bidi="ar-SA"/>
        </w:rPr>
        <w:br/>
        <w:t>My first analysis could identify observations since Sep. 30th from Darryl, Steve, Phil and I of an equatorial feature drifting at around +47°/earth day. I could derive the following first ephemeris, all observations fall within +/-10° of it:</w:t>
      </w:r>
      <w:r w:rsidRPr="00CB2ECE">
        <w:rPr>
          <w:rFonts w:ascii="Verdana" w:hAnsi="Verdana"/>
          <w:color w:val="000000"/>
          <w:sz w:val="21"/>
          <w:szCs w:val="21"/>
          <w:lang w:bidi="ar-SA"/>
        </w:rPr>
        <w:br/>
      </w:r>
      <w:r w:rsidRPr="00CB2ECE">
        <w:rPr>
          <w:rFonts w:ascii="Verdana" w:hAnsi="Verdana"/>
          <w:color w:val="000000"/>
          <w:sz w:val="15"/>
          <w:szCs w:val="15"/>
          <w:lang w:bidi="ar-SA"/>
        </w:rPr>
        <w:t>Time interval: 2017 Jun 01,0 ... 2017 Dec 01,0</w:t>
      </w:r>
      <w:r w:rsidRPr="00CB2ECE">
        <w:rPr>
          <w:rFonts w:ascii="Verdana" w:hAnsi="Verdana"/>
          <w:color w:val="000000"/>
          <w:sz w:val="15"/>
          <w:szCs w:val="15"/>
          <w:lang w:bidi="ar-SA"/>
        </w:rPr>
        <w:br/>
        <w:t>Output format: Date UT (C.M. of System 1)</w:t>
      </w:r>
      <w:r w:rsidRPr="00CB2ECE">
        <w:rPr>
          <w:rFonts w:ascii="Verdana" w:hAnsi="Verdana"/>
          <w:color w:val="000000"/>
          <w:sz w:val="15"/>
          <w:szCs w:val="15"/>
          <w:lang w:bidi="ar-SA"/>
        </w:rPr>
        <w:br/>
        <w:t>------------------------------------------------------------------------------</w:t>
      </w:r>
      <w:r w:rsidRPr="00CB2ECE">
        <w:rPr>
          <w:rFonts w:ascii="Verdana" w:hAnsi="Verdana"/>
          <w:color w:val="000000"/>
          <w:sz w:val="15"/>
          <w:szCs w:val="15"/>
          <w:lang w:bidi="ar-SA"/>
        </w:rPr>
        <w:br/>
        <w:t>2017 Sep 15   01:40 ( 248°)   19:20 ( 283°)</w:t>
      </w:r>
      <w:r w:rsidRPr="00CB2ECE">
        <w:rPr>
          <w:rFonts w:ascii="Verdana" w:hAnsi="Verdana"/>
          <w:color w:val="000000"/>
          <w:sz w:val="15"/>
          <w:szCs w:val="15"/>
          <w:lang w:bidi="ar-SA"/>
        </w:rPr>
        <w:br/>
        <w:t>2017 Sep 16   13:00 ( 317°)</w:t>
      </w:r>
      <w:r w:rsidRPr="00CB2ECE">
        <w:rPr>
          <w:rFonts w:ascii="Verdana" w:hAnsi="Verdana"/>
          <w:color w:val="000000"/>
          <w:sz w:val="15"/>
          <w:szCs w:val="15"/>
          <w:lang w:bidi="ar-SA"/>
        </w:rPr>
        <w:br/>
        <w:t>2017 Sep 17   06:40 ( 352°)</w:t>
      </w:r>
      <w:r w:rsidRPr="00CB2ECE">
        <w:rPr>
          <w:rFonts w:ascii="Verdana" w:hAnsi="Verdana"/>
          <w:color w:val="000000"/>
          <w:sz w:val="15"/>
          <w:szCs w:val="15"/>
          <w:lang w:bidi="ar-SA"/>
        </w:rPr>
        <w:br/>
        <w:t>2017 Sep 18   00:20 (  27°)   18:00 (  62°)</w:t>
      </w:r>
      <w:r w:rsidRPr="00CB2ECE">
        <w:rPr>
          <w:rFonts w:ascii="Verdana" w:hAnsi="Verdana"/>
          <w:color w:val="000000"/>
          <w:sz w:val="15"/>
          <w:szCs w:val="15"/>
          <w:lang w:bidi="ar-SA"/>
        </w:rPr>
        <w:br/>
        <w:t>2017 Sep 19   11:40 (  97°)</w:t>
      </w:r>
      <w:r w:rsidRPr="00CB2ECE">
        <w:rPr>
          <w:rFonts w:ascii="Verdana" w:hAnsi="Verdana"/>
          <w:color w:val="000000"/>
          <w:sz w:val="15"/>
          <w:szCs w:val="15"/>
          <w:lang w:bidi="ar-SA"/>
        </w:rPr>
        <w:br/>
        <w:t>2017 Sep 20   05:20 ( 131°)   23:00 ( 166°)</w:t>
      </w:r>
      <w:r w:rsidRPr="00CB2ECE">
        <w:rPr>
          <w:rFonts w:ascii="Verdana" w:hAnsi="Verdana"/>
          <w:color w:val="000000"/>
          <w:sz w:val="15"/>
          <w:szCs w:val="15"/>
          <w:lang w:bidi="ar-SA"/>
        </w:rPr>
        <w:br/>
        <w:t>2017 Sep 21   16:40 ( 201°)</w:t>
      </w:r>
      <w:r w:rsidRPr="00CB2ECE">
        <w:rPr>
          <w:rFonts w:ascii="Verdana" w:hAnsi="Verdana"/>
          <w:color w:val="000000"/>
          <w:sz w:val="15"/>
          <w:szCs w:val="15"/>
          <w:lang w:bidi="ar-SA"/>
        </w:rPr>
        <w:br/>
        <w:t>2017 Sep 22   10:20 ( 236°)</w:t>
      </w:r>
      <w:r w:rsidRPr="00CB2ECE">
        <w:rPr>
          <w:rFonts w:ascii="Verdana" w:hAnsi="Verdana"/>
          <w:color w:val="000000"/>
          <w:sz w:val="15"/>
          <w:szCs w:val="15"/>
          <w:lang w:bidi="ar-SA"/>
        </w:rPr>
        <w:br/>
        <w:t>2017 Sep 23   04:00 ( 271°)   21:40 ( 305°)</w:t>
      </w:r>
      <w:r w:rsidRPr="00CB2ECE">
        <w:rPr>
          <w:rFonts w:ascii="Verdana" w:hAnsi="Verdana"/>
          <w:color w:val="000000"/>
          <w:sz w:val="15"/>
          <w:szCs w:val="15"/>
          <w:lang w:bidi="ar-SA"/>
        </w:rPr>
        <w:br/>
        <w:t>2017 Sep 24   15:20 ( 340°)</w:t>
      </w:r>
      <w:r w:rsidRPr="00CB2ECE">
        <w:rPr>
          <w:rFonts w:ascii="Verdana" w:hAnsi="Verdana"/>
          <w:color w:val="000000"/>
          <w:sz w:val="15"/>
          <w:szCs w:val="15"/>
          <w:lang w:bidi="ar-SA"/>
        </w:rPr>
        <w:br/>
        <w:t>2017 Sep 25   09:00 (  15°)</w:t>
      </w:r>
      <w:r w:rsidRPr="00CB2ECE">
        <w:rPr>
          <w:rFonts w:ascii="Verdana" w:hAnsi="Verdana"/>
          <w:color w:val="000000"/>
          <w:sz w:val="15"/>
          <w:szCs w:val="15"/>
          <w:lang w:bidi="ar-SA"/>
        </w:rPr>
        <w:br/>
      </w:r>
      <w:r w:rsidRPr="00CB2ECE">
        <w:rPr>
          <w:rFonts w:ascii="Verdana" w:hAnsi="Verdana"/>
          <w:color w:val="000000"/>
          <w:sz w:val="15"/>
          <w:szCs w:val="15"/>
          <w:lang w:bidi="ar-SA"/>
        </w:rPr>
        <w:lastRenderedPageBreak/>
        <w:t>2017 Sep 26   02:40 (  50°)   20:20 (  85°)</w:t>
      </w:r>
      <w:r w:rsidRPr="00CB2ECE">
        <w:rPr>
          <w:rFonts w:ascii="Verdana" w:hAnsi="Verdana"/>
          <w:color w:val="000000"/>
          <w:sz w:val="15"/>
          <w:szCs w:val="15"/>
          <w:lang w:bidi="ar-SA"/>
        </w:rPr>
        <w:br/>
        <w:t>2017 Sep 27   14:00 ( 119°)</w:t>
      </w:r>
      <w:r w:rsidRPr="00CB2ECE">
        <w:rPr>
          <w:rFonts w:ascii="Verdana" w:hAnsi="Verdana"/>
          <w:color w:val="000000"/>
          <w:sz w:val="15"/>
          <w:szCs w:val="15"/>
          <w:lang w:bidi="ar-SA"/>
        </w:rPr>
        <w:br/>
        <w:t>2017 Sep 28   07:40 ( 154°)</w:t>
      </w:r>
      <w:r w:rsidRPr="00CB2ECE">
        <w:rPr>
          <w:rFonts w:ascii="Verdana" w:hAnsi="Verdana"/>
          <w:color w:val="000000"/>
          <w:sz w:val="15"/>
          <w:szCs w:val="15"/>
          <w:lang w:bidi="ar-SA"/>
        </w:rPr>
        <w:br/>
        <w:t>2017 Sep 29   01:20 ( 189°)   19:00 ( 224°)</w:t>
      </w:r>
      <w:r w:rsidRPr="00CB2ECE">
        <w:rPr>
          <w:rFonts w:ascii="Verdana" w:hAnsi="Verdana"/>
          <w:color w:val="000000"/>
          <w:sz w:val="15"/>
          <w:szCs w:val="15"/>
          <w:lang w:bidi="ar-SA"/>
        </w:rPr>
        <w:br/>
        <w:t>2017 Sep 30   12:40 ( 259°)</w:t>
      </w:r>
      <w:r w:rsidRPr="00CB2ECE">
        <w:rPr>
          <w:rFonts w:ascii="Verdana" w:hAnsi="Verdana"/>
          <w:color w:val="000000"/>
          <w:sz w:val="15"/>
          <w:szCs w:val="15"/>
          <w:lang w:bidi="ar-SA"/>
        </w:rPr>
        <w:br/>
        <w:t>2017 Oct 01   06:20 ( 293°)</w:t>
      </w:r>
      <w:r w:rsidRPr="00CB2ECE">
        <w:rPr>
          <w:rFonts w:ascii="Verdana" w:hAnsi="Verdana"/>
          <w:color w:val="000000"/>
          <w:sz w:val="15"/>
          <w:szCs w:val="15"/>
          <w:lang w:bidi="ar-SA"/>
        </w:rPr>
        <w:br/>
        <w:t>2017 Oct 02   00:00 ( 328°)   17:40 (   3°)   17:41 (   3°)</w:t>
      </w:r>
      <w:r w:rsidRPr="00CB2ECE">
        <w:rPr>
          <w:rFonts w:ascii="Verdana" w:hAnsi="Verdana"/>
          <w:color w:val="000000"/>
          <w:sz w:val="15"/>
          <w:szCs w:val="15"/>
          <w:lang w:bidi="ar-SA"/>
        </w:rPr>
        <w:br/>
        <w:t>2017 Oct 03   11:21 (  38°)</w:t>
      </w:r>
      <w:r w:rsidRPr="00CB2ECE">
        <w:rPr>
          <w:rFonts w:ascii="Verdana" w:hAnsi="Verdana"/>
          <w:color w:val="000000"/>
          <w:sz w:val="15"/>
          <w:szCs w:val="15"/>
          <w:lang w:bidi="ar-SA"/>
        </w:rPr>
        <w:br/>
        <w:t>2017 Oct 04   05:01 (  73°)   22:41 ( 108°)</w:t>
      </w:r>
      <w:r w:rsidRPr="00CB2ECE">
        <w:rPr>
          <w:rFonts w:ascii="Verdana" w:hAnsi="Verdana"/>
          <w:color w:val="000000"/>
          <w:sz w:val="15"/>
          <w:szCs w:val="15"/>
          <w:lang w:bidi="ar-SA"/>
        </w:rPr>
        <w:br/>
        <w:t>2017 Oct 05   16:21 ( 142°)</w:t>
      </w:r>
      <w:r w:rsidRPr="00CB2ECE">
        <w:rPr>
          <w:rFonts w:ascii="Verdana" w:hAnsi="Verdana"/>
          <w:color w:val="000000"/>
          <w:sz w:val="15"/>
          <w:szCs w:val="15"/>
          <w:lang w:bidi="ar-SA"/>
        </w:rPr>
        <w:br/>
        <w:t>2017 Oct 06   10:01 ( 177°)</w:t>
      </w:r>
      <w:r w:rsidRPr="00CB2ECE">
        <w:rPr>
          <w:rFonts w:ascii="Verdana" w:hAnsi="Verdana"/>
          <w:color w:val="000000"/>
          <w:sz w:val="15"/>
          <w:szCs w:val="15"/>
          <w:lang w:bidi="ar-SA"/>
        </w:rPr>
        <w:br/>
      </w:r>
      <w:r w:rsidRPr="002D7BC9">
        <w:rPr>
          <w:rFonts w:ascii="Verdana" w:hAnsi="Verdana"/>
          <w:color w:val="000000"/>
          <w:sz w:val="15"/>
          <w:szCs w:val="15"/>
          <w:highlight w:val="green"/>
          <w:lang w:bidi="ar-SA"/>
        </w:rPr>
        <w:t>2017 Oct 07   03:41 ( 212°)</w:t>
      </w:r>
      <w:r w:rsidRPr="00CB2ECE">
        <w:rPr>
          <w:rFonts w:ascii="Verdana" w:hAnsi="Verdana"/>
          <w:color w:val="000000"/>
          <w:sz w:val="15"/>
          <w:szCs w:val="15"/>
          <w:lang w:bidi="ar-SA"/>
        </w:rPr>
        <w:t>   21:21 ( 247°)</w:t>
      </w:r>
      <w:r w:rsidRPr="00CB2ECE">
        <w:rPr>
          <w:rFonts w:ascii="Verdana" w:hAnsi="Verdana"/>
          <w:color w:val="000000"/>
          <w:sz w:val="15"/>
          <w:szCs w:val="15"/>
          <w:lang w:bidi="ar-SA"/>
        </w:rPr>
        <w:br/>
        <w:t>2017 Oct 08   15:01 ( 282°)</w:t>
      </w:r>
      <w:r w:rsidRPr="00CB2ECE">
        <w:rPr>
          <w:rFonts w:ascii="Verdana" w:hAnsi="Verdana"/>
          <w:color w:val="000000"/>
          <w:sz w:val="15"/>
          <w:szCs w:val="15"/>
          <w:lang w:bidi="ar-SA"/>
        </w:rPr>
        <w:br/>
        <w:t>2017 Oct 09   08:41 ( 316°)</w:t>
      </w:r>
      <w:r w:rsidRPr="00CB2ECE">
        <w:rPr>
          <w:rFonts w:ascii="Verdana" w:hAnsi="Verdana"/>
          <w:color w:val="000000"/>
          <w:sz w:val="15"/>
          <w:szCs w:val="15"/>
          <w:lang w:bidi="ar-SA"/>
        </w:rPr>
        <w:br/>
      </w:r>
      <w:r w:rsidRPr="002D7BC9">
        <w:rPr>
          <w:rFonts w:ascii="Verdana" w:hAnsi="Verdana"/>
          <w:color w:val="000000"/>
          <w:sz w:val="15"/>
          <w:szCs w:val="15"/>
          <w:highlight w:val="yellow"/>
          <w:lang w:bidi="ar-SA"/>
        </w:rPr>
        <w:t>2017 Oct 10   02:21 ( 351°)</w:t>
      </w:r>
      <w:r w:rsidRPr="00CB2ECE">
        <w:rPr>
          <w:rFonts w:ascii="Verdana" w:hAnsi="Verdana"/>
          <w:color w:val="000000"/>
          <w:sz w:val="15"/>
          <w:szCs w:val="15"/>
          <w:lang w:bidi="ar-SA"/>
        </w:rPr>
        <w:t>   20:01 (  26°)</w:t>
      </w:r>
      <w:r w:rsidRPr="00CB2ECE">
        <w:rPr>
          <w:rFonts w:ascii="Verdana" w:hAnsi="Verdana"/>
          <w:color w:val="000000"/>
          <w:sz w:val="15"/>
          <w:szCs w:val="15"/>
          <w:lang w:bidi="ar-SA"/>
        </w:rPr>
        <w:br/>
      </w:r>
      <w:r w:rsidRPr="00E52FFD">
        <w:rPr>
          <w:rFonts w:ascii="Verdana" w:hAnsi="Verdana"/>
          <w:b/>
          <w:color w:val="FF0000"/>
          <w:sz w:val="15"/>
          <w:szCs w:val="15"/>
          <w:lang w:bidi="ar-SA"/>
        </w:rPr>
        <w:t>2017 Oct 11   13:41 (  61°)</w:t>
      </w:r>
      <w:r w:rsidRPr="00CB2ECE">
        <w:rPr>
          <w:rFonts w:ascii="Verdana" w:hAnsi="Verdana"/>
          <w:color w:val="000000"/>
          <w:sz w:val="15"/>
          <w:szCs w:val="15"/>
          <w:lang w:bidi="ar-SA"/>
        </w:rPr>
        <w:br/>
        <w:t>2017 Oct 12   07:21 (  95°)</w:t>
      </w:r>
      <w:r w:rsidRPr="00CB2ECE">
        <w:rPr>
          <w:rFonts w:ascii="Verdana" w:hAnsi="Verdana"/>
          <w:color w:val="000000"/>
          <w:sz w:val="15"/>
          <w:szCs w:val="15"/>
          <w:lang w:bidi="ar-SA"/>
        </w:rPr>
        <w:br/>
        <w:t>2017 Oct 13   01:01 ( 130°)   18:41 ( 165°)   18:42 ( 165°)</w:t>
      </w:r>
      <w:r w:rsidRPr="00CB2ECE">
        <w:rPr>
          <w:rFonts w:ascii="Verdana" w:hAnsi="Verdana"/>
          <w:color w:val="000000"/>
          <w:sz w:val="15"/>
          <w:szCs w:val="15"/>
          <w:lang w:bidi="ar-SA"/>
        </w:rPr>
        <w:br/>
        <w:t>2017 Oct 14   12:22 ( 200°)</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Oct 15   06:02 ( 235°)</w:t>
      </w:r>
      <w:r w:rsidRPr="00CB2ECE">
        <w:rPr>
          <w:rFonts w:ascii="Verdana" w:hAnsi="Verdana"/>
          <w:color w:val="000000"/>
          <w:sz w:val="15"/>
          <w:szCs w:val="15"/>
          <w:lang w:bidi="ar-SA"/>
        </w:rPr>
        <w:t>   23:42 ( 270°)</w:t>
      </w:r>
      <w:r w:rsidRPr="00CB2ECE">
        <w:rPr>
          <w:rFonts w:ascii="Verdana" w:hAnsi="Verdana"/>
          <w:color w:val="000000"/>
          <w:sz w:val="15"/>
          <w:szCs w:val="15"/>
          <w:lang w:bidi="ar-SA"/>
        </w:rPr>
        <w:br/>
        <w:t>2017 Oct 16   17:22 ( 304°)</w:t>
      </w:r>
      <w:r w:rsidRPr="00CB2ECE">
        <w:rPr>
          <w:rFonts w:ascii="Verdana" w:hAnsi="Verdana"/>
          <w:color w:val="000000"/>
          <w:sz w:val="15"/>
          <w:szCs w:val="15"/>
          <w:lang w:bidi="ar-SA"/>
        </w:rPr>
        <w:br/>
        <w:t>2017 Oct 17   11:02 ( 339°)</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Oct 18   04:42 (  14°)</w:t>
      </w:r>
      <w:r w:rsidRPr="00CB2ECE">
        <w:rPr>
          <w:rFonts w:ascii="Verdana" w:hAnsi="Verdana"/>
          <w:color w:val="000000"/>
          <w:sz w:val="15"/>
          <w:szCs w:val="15"/>
          <w:lang w:bidi="ar-SA"/>
        </w:rPr>
        <w:t>   22:22 (  49°)</w:t>
      </w:r>
      <w:r w:rsidRPr="00CB2ECE">
        <w:rPr>
          <w:rFonts w:ascii="Verdana" w:hAnsi="Verdana"/>
          <w:color w:val="000000"/>
          <w:sz w:val="15"/>
          <w:szCs w:val="15"/>
          <w:lang w:bidi="ar-SA"/>
        </w:rPr>
        <w:br/>
      </w:r>
      <w:r w:rsidRPr="00E52FFD">
        <w:rPr>
          <w:rFonts w:ascii="Verdana" w:hAnsi="Verdana"/>
          <w:b/>
          <w:color w:val="FF0000"/>
          <w:sz w:val="15"/>
          <w:szCs w:val="15"/>
          <w:lang w:bidi="ar-SA"/>
        </w:rPr>
        <w:t>2017 Oct 19   16:02 (  84°)</w:t>
      </w:r>
      <w:r w:rsidRPr="00CB2ECE">
        <w:rPr>
          <w:rFonts w:ascii="Verdana" w:hAnsi="Verdana"/>
          <w:color w:val="000000"/>
          <w:sz w:val="15"/>
          <w:szCs w:val="15"/>
          <w:lang w:bidi="ar-SA"/>
        </w:rPr>
        <w:br/>
        <w:t>2017 Oct 20   09:42 ( 118°)</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Oct 21   03:22 ( 153°)</w:t>
      </w:r>
      <w:r w:rsidRPr="00CB2ECE">
        <w:rPr>
          <w:rFonts w:ascii="Verdana" w:hAnsi="Verdana"/>
          <w:color w:val="000000"/>
          <w:sz w:val="15"/>
          <w:szCs w:val="15"/>
          <w:lang w:bidi="ar-SA"/>
        </w:rPr>
        <w:t>   21:03 ( 188°)</w:t>
      </w:r>
      <w:r w:rsidRPr="00CB2ECE">
        <w:rPr>
          <w:rFonts w:ascii="Verdana" w:hAnsi="Verdana"/>
          <w:color w:val="000000"/>
          <w:sz w:val="15"/>
          <w:szCs w:val="15"/>
          <w:lang w:bidi="ar-SA"/>
        </w:rPr>
        <w:br/>
      </w:r>
      <w:r w:rsidR="002D7BC9">
        <w:rPr>
          <w:rFonts w:ascii="Verdana" w:hAnsi="Verdana"/>
          <w:color w:val="000000"/>
          <w:sz w:val="15"/>
          <w:szCs w:val="15"/>
          <w:lang w:bidi="ar-SA"/>
        </w:rPr>
        <w:t>*</w:t>
      </w:r>
      <w:r w:rsidRPr="00CB2ECE">
        <w:rPr>
          <w:rFonts w:ascii="Verdana" w:hAnsi="Verdana"/>
          <w:color w:val="000000"/>
          <w:sz w:val="15"/>
          <w:szCs w:val="15"/>
          <w:lang w:bidi="ar-SA"/>
        </w:rPr>
        <w:t>2017 Oct 22   14:43 ( 223°)</w:t>
      </w:r>
      <w:r w:rsidRPr="00CB2ECE">
        <w:rPr>
          <w:rFonts w:ascii="Verdana" w:hAnsi="Verdana"/>
          <w:color w:val="000000"/>
          <w:sz w:val="15"/>
          <w:szCs w:val="15"/>
          <w:lang w:bidi="ar-SA"/>
        </w:rPr>
        <w:br/>
      </w:r>
      <w:r w:rsidR="002D7BC9">
        <w:rPr>
          <w:rFonts w:ascii="Verdana" w:hAnsi="Verdana"/>
          <w:b/>
          <w:color w:val="000000"/>
          <w:sz w:val="15"/>
          <w:szCs w:val="15"/>
          <w:lang w:bidi="ar-SA"/>
        </w:rPr>
        <w:t>*</w:t>
      </w:r>
      <w:r w:rsidRPr="002D7BC9">
        <w:rPr>
          <w:rFonts w:ascii="Verdana" w:hAnsi="Verdana"/>
          <w:b/>
          <w:color w:val="000000"/>
          <w:sz w:val="15"/>
          <w:szCs w:val="15"/>
          <w:lang w:bidi="ar-SA"/>
        </w:rPr>
        <w:t>2017 Oct 23   08:23 ( 258°)</w:t>
      </w:r>
      <w:r w:rsidRPr="002D7BC9">
        <w:rPr>
          <w:rFonts w:ascii="Verdana" w:hAnsi="Verdana"/>
          <w:b/>
          <w:color w:val="000000"/>
          <w:sz w:val="15"/>
          <w:szCs w:val="15"/>
          <w:lang w:bidi="ar-SA"/>
        </w:rPr>
        <w:br/>
      </w:r>
      <w:r w:rsidR="002D7BC9">
        <w:rPr>
          <w:rFonts w:ascii="Verdana" w:hAnsi="Verdana"/>
          <w:b/>
          <w:color w:val="000000"/>
          <w:sz w:val="15"/>
          <w:szCs w:val="15"/>
          <w:highlight w:val="yellow"/>
          <w:lang w:bidi="ar-SA"/>
        </w:rPr>
        <w:t>*</w:t>
      </w:r>
      <w:r w:rsidRPr="002D7BC9">
        <w:rPr>
          <w:rFonts w:ascii="Verdana" w:hAnsi="Verdana"/>
          <w:b/>
          <w:color w:val="000000"/>
          <w:sz w:val="15"/>
          <w:szCs w:val="15"/>
          <w:highlight w:val="yellow"/>
          <w:lang w:bidi="ar-SA"/>
        </w:rPr>
        <w:t>2017 Oct 24   02:03 ( 293°)</w:t>
      </w:r>
      <w:r w:rsidRPr="002D7BC9">
        <w:rPr>
          <w:rFonts w:ascii="Verdana" w:hAnsi="Verdana"/>
          <w:b/>
          <w:color w:val="000000"/>
          <w:sz w:val="15"/>
          <w:szCs w:val="15"/>
          <w:lang w:bidi="ar-SA"/>
        </w:rPr>
        <w:t>   19:43 ( 327°)</w:t>
      </w:r>
      <w:r w:rsidRPr="002D7BC9">
        <w:rPr>
          <w:rFonts w:ascii="Verdana" w:hAnsi="Verdana"/>
          <w:b/>
          <w:color w:val="000000"/>
          <w:sz w:val="15"/>
          <w:szCs w:val="15"/>
          <w:lang w:bidi="ar-SA"/>
        </w:rPr>
        <w:br/>
        <w:t>2017 Oct 25   13:23 (   2°)</w:t>
      </w:r>
      <w:r w:rsidRPr="002D7BC9">
        <w:rPr>
          <w:rFonts w:ascii="Verdana" w:hAnsi="Verdana"/>
          <w:b/>
          <w:color w:val="000000"/>
          <w:sz w:val="15"/>
          <w:szCs w:val="15"/>
          <w:lang w:bidi="ar-SA"/>
        </w:rPr>
        <w:br/>
      </w:r>
      <w:r w:rsidRPr="00E52FFD">
        <w:rPr>
          <w:rFonts w:ascii="Verdana" w:hAnsi="Verdana"/>
          <w:color w:val="000000"/>
          <w:sz w:val="15"/>
          <w:szCs w:val="15"/>
          <w:highlight w:val="yellow"/>
          <w:lang w:bidi="ar-SA"/>
        </w:rPr>
        <w:t>2017 Oct 26   07:03 (  37°)</w:t>
      </w:r>
      <w:r w:rsidRPr="00CB2ECE">
        <w:rPr>
          <w:rFonts w:ascii="Verdana" w:hAnsi="Verdana"/>
          <w:color w:val="000000"/>
          <w:sz w:val="15"/>
          <w:szCs w:val="15"/>
          <w:lang w:bidi="ar-SA"/>
        </w:rPr>
        <w:br/>
        <w:t>2017 Oct 27   00:43 (  72°)   18:23 ( 106°)</w:t>
      </w:r>
      <w:r w:rsidRPr="00CB2ECE">
        <w:rPr>
          <w:rFonts w:ascii="Verdana" w:hAnsi="Verdana"/>
          <w:color w:val="000000"/>
          <w:sz w:val="15"/>
          <w:szCs w:val="15"/>
          <w:lang w:bidi="ar-SA"/>
        </w:rPr>
        <w:br/>
        <w:t>2017 Oct 28   12:03 ( 141°)   12:04 ( 142°)</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Oct 29   05:44 ( 176°)</w:t>
      </w:r>
      <w:r w:rsidRPr="00CB2ECE">
        <w:rPr>
          <w:rFonts w:ascii="Verdana" w:hAnsi="Verdana"/>
          <w:color w:val="000000"/>
          <w:sz w:val="15"/>
          <w:szCs w:val="15"/>
          <w:lang w:bidi="ar-SA"/>
        </w:rPr>
        <w:t>   23:24 ( 211°)</w:t>
      </w:r>
      <w:r w:rsidRPr="00CB2ECE">
        <w:rPr>
          <w:rFonts w:ascii="Verdana" w:hAnsi="Verdana"/>
          <w:color w:val="000000"/>
          <w:sz w:val="15"/>
          <w:szCs w:val="15"/>
          <w:lang w:bidi="ar-SA"/>
        </w:rPr>
        <w:br/>
        <w:t>2017 Oct 30   17:04 ( 246°)</w:t>
      </w:r>
      <w:r w:rsidRPr="00CB2ECE">
        <w:rPr>
          <w:rFonts w:ascii="Verdana" w:hAnsi="Verdana"/>
          <w:color w:val="000000"/>
          <w:sz w:val="15"/>
          <w:szCs w:val="15"/>
          <w:lang w:bidi="ar-SA"/>
        </w:rPr>
        <w:br/>
        <w:t>2017 Oct 31   10:44 ( 281°)</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Nov 01   04:24 ( 315°)</w:t>
      </w:r>
      <w:r w:rsidRPr="00CB2ECE">
        <w:rPr>
          <w:rFonts w:ascii="Verdana" w:hAnsi="Verdana"/>
          <w:color w:val="000000"/>
          <w:sz w:val="15"/>
          <w:szCs w:val="15"/>
          <w:lang w:bidi="ar-SA"/>
        </w:rPr>
        <w:t>   22:04 ( 350°)</w:t>
      </w:r>
      <w:r w:rsidRPr="00CB2ECE">
        <w:rPr>
          <w:rFonts w:ascii="Verdana" w:hAnsi="Verdana"/>
          <w:color w:val="000000"/>
          <w:sz w:val="15"/>
          <w:szCs w:val="15"/>
          <w:lang w:bidi="ar-SA"/>
        </w:rPr>
        <w:br/>
        <w:t>2017 Nov 02   15:44 (  25°)</w:t>
      </w:r>
      <w:r w:rsidRPr="00CB2ECE">
        <w:rPr>
          <w:rFonts w:ascii="Verdana" w:hAnsi="Verdana"/>
          <w:color w:val="000000"/>
          <w:sz w:val="15"/>
          <w:szCs w:val="15"/>
          <w:lang w:bidi="ar-SA"/>
        </w:rPr>
        <w:br/>
        <w:t>2017 Nov 03   09:24 (  60°)   09:25 (  60°)</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Nov 04   03:05 (  95°)</w:t>
      </w:r>
      <w:r w:rsidRPr="00CB2ECE">
        <w:rPr>
          <w:rFonts w:ascii="Verdana" w:hAnsi="Verdana"/>
          <w:color w:val="000000"/>
          <w:sz w:val="15"/>
          <w:szCs w:val="15"/>
          <w:lang w:bidi="ar-SA"/>
        </w:rPr>
        <w:t>   20:45 ( 130°)</w:t>
      </w:r>
      <w:r w:rsidRPr="00CB2ECE">
        <w:rPr>
          <w:rFonts w:ascii="Verdana" w:hAnsi="Verdana"/>
          <w:color w:val="000000"/>
          <w:sz w:val="15"/>
          <w:szCs w:val="15"/>
          <w:lang w:bidi="ar-SA"/>
        </w:rPr>
        <w:br/>
        <w:t>2017 Nov 05   14:25 ( 164°)</w:t>
      </w:r>
      <w:r w:rsidRPr="00CB2ECE">
        <w:rPr>
          <w:rFonts w:ascii="Verdana" w:hAnsi="Verdana"/>
          <w:color w:val="000000"/>
          <w:sz w:val="15"/>
          <w:szCs w:val="15"/>
          <w:lang w:bidi="ar-SA"/>
        </w:rPr>
        <w:br/>
        <w:t>2017 Nov 06   08:05 ( 199°)</w:t>
      </w:r>
      <w:r w:rsidRPr="00CB2ECE">
        <w:rPr>
          <w:rFonts w:ascii="Verdana" w:hAnsi="Verdana"/>
          <w:color w:val="000000"/>
          <w:sz w:val="15"/>
          <w:szCs w:val="15"/>
          <w:lang w:bidi="ar-SA"/>
        </w:rPr>
        <w:br/>
      </w:r>
      <w:r w:rsidRPr="00E52FFD">
        <w:rPr>
          <w:rFonts w:ascii="Verdana" w:hAnsi="Verdana"/>
          <w:color w:val="000000"/>
          <w:sz w:val="15"/>
          <w:szCs w:val="15"/>
          <w:highlight w:val="yellow"/>
          <w:lang w:bidi="ar-SA"/>
        </w:rPr>
        <w:t>2017 Nov 07   01:45 ( 234°)</w:t>
      </w:r>
      <w:r w:rsidRPr="00CB2ECE">
        <w:rPr>
          <w:rFonts w:ascii="Verdana" w:hAnsi="Verdana"/>
          <w:color w:val="000000"/>
          <w:sz w:val="15"/>
          <w:szCs w:val="15"/>
          <w:lang w:bidi="ar-SA"/>
        </w:rPr>
        <w:t>   19:25 ( 269°)</w:t>
      </w:r>
      <w:r w:rsidRPr="00CB2ECE">
        <w:rPr>
          <w:rFonts w:ascii="Verdana" w:hAnsi="Verdana"/>
          <w:color w:val="000000"/>
          <w:sz w:val="15"/>
          <w:szCs w:val="15"/>
          <w:lang w:bidi="ar-SA"/>
        </w:rPr>
        <w:br/>
        <w:t>2017 Nov 08   13:05 ( 303°)   13:06 ( 304°)</w:t>
      </w:r>
      <w:r w:rsidRPr="00CB2ECE">
        <w:rPr>
          <w:rFonts w:ascii="Verdana" w:hAnsi="Verdana"/>
          <w:color w:val="000000"/>
          <w:sz w:val="15"/>
          <w:szCs w:val="15"/>
          <w:lang w:bidi="ar-SA"/>
        </w:rPr>
        <w:br/>
        <w:t>2017 Nov 09   06:46 ( 338°)</w:t>
      </w:r>
      <w:r w:rsidRPr="00CB2ECE">
        <w:rPr>
          <w:rFonts w:ascii="Verdana" w:hAnsi="Verdana"/>
          <w:color w:val="000000"/>
          <w:sz w:val="15"/>
          <w:szCs w:val="15"/>
          <w:lang w:bidi="ar-SA"/>
        </w:rPr>
        <w:br/>
        <w:t>2017 Nov 10   00:26 (  13°)   18:06 (  48°)</w:t>
      </w:r>
      <w:r w:rsidRPr="00CB2ECE">
        <w:rPr>
          <w:rFonts w:ascii="Verdana" w:hAnsi="Verdana"/>
          <w:color w:val="000000"/>
          <w:sz w:val="15"/>
          <w:szCs w:val="15"/>
          <w:lang w:bidi="ar-SA"/>
        </w:rPr>
        <w:br/>
        <w:t>2017 Nov 11   11:46 (  83°)</w:t>
      </w:r>
      <w:r w:rsidRPr="00CB2ECE">
        <w:rPr>
          <w:rFonts w:ascii="Verdana" w:hAnsi="Verdana"/>
          <w:color w:val="000000"/>
          <w:sz w:val="15"/>
          <w:szCs w:val="15"/>
          <w:lang w:bidi="ar-SA"/>
        </w:rPr>
        <w:br/>
      </w:r>
      <w:r w:rsidRPr="00E52FFD">
        <w:rPr>
          <w:rFonts w:ascii="Verdana" w:hAnsi="Verdana"/>
          <w:color w:val="000000"/>
          <w:sz w:val="15"/>
          <w:szCs w:val="15"/>
          <w:highlight w:val="yellow"/>
          <w:lang w:bidi="ar-SA"/>
        </w:rPr>
        <w:t>2017 Nov 12   05:26 ( 117°)</w:t>
      </w:r>
      <w:r w:rsidRPr="00CB2ECE">
        <w:rPr>
          <w:rFonts w:ascii="Verdana" w:hAnsi="Verdana"/>
          <w:color w:val="000000"/>
          <w:sz w:val="15"/>
          <w:szCs w:val="15"/>
          <w:lang w:bidi="ar-SA"/>
        </w:rPr>
        <w:t>   23:06 ( 152°)</w:t>
      </w:r>
      <w:r w:rsidRPr="00CB2ECE">
        <w:rPr>
          <w:rFonts w:ascii="Verdana" w:hAnsi="Verdana"/>
          <w:color w:val="000000"/>
          <w:sz w:val="15"/>
          <w:szCs w:val="15"/>
          <w:lang w:bidi="ar-SA"/>
        </w:rPr>
        <w:br/>
        <w:t>2017 Nov 13   16:46 ( 187°)   16:47 ( 187°)</w:t>
      </w:r>
      <w:r w:rsidRPr="00CB2ECE">
        <w:rPr>
          <w:rFonts w:ascii="Verdana" w:hAnsi="Verdana"/>
          <w:color w:val="000000"/>
          <w:sz w:val="15"/>
          <w:szCs w:val="15"/>
          <w:lang w:bidi="ar-SA"/>
        </w:rPr>
        <w:br/>
        <w:t>2017 Nov 14   10:27 ( 222°)</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Nov 15   04:07 ( 257°)</w:t>
      </w:r>
      <w:r w:rsidRPr="00CB2ECE">
        <w:rPr>
          <w:rFonts w:ascii="Verdana" w:hAnsi="Verdana"/>
          <w:color w:val="000000"/>
          <w:sz w:val="15"/>
          <w:szCs w:val="15"/>
          <w:lang w:bidi="ar-SA"/>
        </w:rPr>
        <w:t>   21:47 ( 292°)</w:t>
      </w:r>
      <w:r w:rsidRPr="00CB2ECE">
        <w:rPr>
          <w:rFonts w:ascii="Verdana" w:hAnsi="Verdana"/>
          <w:color w:val="000000"/>
          <w:sz w:val="15"/>
          <w:szCs w:val="15"/>
          <w:lang w:bidi="ar-SA"/>
        </w:rPr>
        <w:br/>
        <w:t>2017 Nov 16   15:27 ( 326°)</w:t>
      </w:r>
      <w:r w:rsidRPr="00CB2ECE">
        <w:rPr>
          <w:rFonts w:ascii="Verdana" w:hAnsi="Verdana"/>
          <w:color w:val="000000"/>
          <w:sz w:val="15"/>
          <w:szCs w:val="15"/>
          <w:lang w:bidi="ar-SA"/>
        </w:rPr>
        <w:br/>
        <w:t>2017 Nov 17   09:07 (   1°)</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Nov 18   02:47 (  36°)</w:t>
      </w:r>
      <w:r w:rsidRPr="00CB2ECE">
        <w:rPr>
          <w:rFonts w:ascii="Verdana" w:hAnsi="Verdana"/>
          <w:color w:val="000000"/>
          <w:sz w:val="15"/>
          <w:szCs w:val="15"/>
          <w:lang w:bidi="ar-SA"/>
        </w:rPr>
        <w:t>   02:48 (  36°)   20:28 (  71°)</w:t>
      </w:r>
      <w:r w:rsidRPr="00CB2ECE">
        <w:rPr>
          <w:rFonts w:ascii="Verdana" w:hAnsi="Verdana"/>
          <w:color w:val="000000"/>
          <w:sz w:val="15"/>
          <w:szCs w:val="15"/>
          <w:lang w:bidi="ar-SA"/>
        </w:rPr>
        <w:br/>
        <w:t>2017 Nov 19   14:08 ( 106°)</w:t>
      </w:r>
      <w:r w:rsidRPr="00CB2ECE">
        <w:rPr>
          <w:rFonts w:ascii="Verdana" w:hAnsi="Verdana"/>
          <w:color w:val="000000"/>
          <w:sz w:val="15"/>
          <w:szCs w:val="15"/>
          <w:lang w:bidi="ar-SA"/>
        </w:rPr>
        <w:br/>
        <w:t>2017 Nov 20   07:48 ( 140°)</w:t>
      </w:r>
      <w:r w:rsidRPr="00CB2ECE">
        <w:rPr>
          <w:rFonts w:ascii="Verdana" w:hAnsi="Verdana"/>
          <w:color w:val="000000"/>
          <w:sz w:val="15"/>
          <w:szCs w:val="15"/>
          <w:lang w:bidi="ar-SA"/>
        </w:rPr>
        <w:br/>
      </w:r>
      <w:r w:rsidRPr="00E52FFD">
        <w:rPr>
          <w:rFonts w:ascii="Verdana" w:hAnsi="Verdana"/>
          <w:color w:val="000000"/>
          <w:sz w:val="15"/>
          <w:szCs w:val="15"/>
          <w:highlight w:val="yellow"/>
          <w:lang w:bidi="ar-SA"/>
        </w:rPr>
        <w:t>2017 Nov 21   01:28 ( 175°)</w:t>
      </w:r>
      <w:r w:rsidRPr="00CB2ECE">
        <w:rPr>
          <w:rFonts w:ascii="Verdana" w:hAnsi="Verdana"/>
          <w:color w:val="000000"/>
          <w:sz w:val="15"/>
          <w:szCs w:val="15"/>
          <w:lang w:bidi="ar-SA"/>
        </w:rPr>
        <w:t>   19:08 ( 210°)</w:t>
      </w:r>
      <w:r w:rsidRPr="00CB2ECE">
        <w:rPr>
          <w:rFonts w:ascii="Verdana" w:hAnsi="Verdana"/>
          <w:color w:val="000000"/>
          <w:sz w:val="15"/>
          <w:szCs w:val="15"/>
          <w:lang w:bidi="ar-SA"/>
        </w:rPr>
        <w:br/>
        <w:t>2017 Nov 22   12:48 ( 245°)   12:49 ( 245°)</w:t>
      </w:r>
      <w:r w:rsidRPr="00CB2ECE">
        <w:rPr>
          <w:rFonts w:ascii="Verdana" w:hAnsi="Verdana"/>
          <w:color w:val="000000"/>
          <w:sz w:val="15"/>
          <w:szCs w:val="15"/>
          <w:lang w:bidi="ar-SA"/>
        </w:rPr>
        <w:br/>
        <w:t>2017 Nov 23   06:29 ( 280°)</w:t>
      </w:r>
      <w:r w:rsidRPr="00CB2ECE">
        <w:rPr>
          <w:rFonts w:ascii="Verdana" w:hAnsi="Verdana"/>
          <w:color w:val="000000"/>
          <w:sz w:val="15"/>
          <w:szCs w:val="15"/>
          <w:lang w:bidi="ar-SA"/>
        </w:rPr>
        <w:br/>
        <w:t>2017 Nov 24   00:09 ( 315°)   17:49 ( 349°)</w:t>
      </w:r>
      <w:r w:rsidRPr="00CB2ECE">
        <w:rPr>
          <w:rFonts w:ascii="Verdana" w:hAnsi="Verdana"/>
          <w:color w:val="000000"/>
          <w:sz w:val="15"/>
          <w:szCs w:val="15"/>
          <w:lang w:bidi="ar-SA"/>
        </w:rPr>
        <w:br/>
        <w:t>2017 Nov 25   11:29 (  24°)</w:t>
      </w:r>
      <w:r w:rsidRPr="00CB2ECE">
        <w:rPr>
          <w:rFonts w:ascii="Verdana" w:hAnsi="Verdana"/>
          <w:color w:val="000000"/>
          <w:sz w:val="15"/>
          <w:szCs w:val="15"/>
          <w:lang w:bidi="ar-SA"/>
        </w:rPr>
        <w:br/>
      </w:r>
      <w:r w:rsidRPr="00E52FFD">
        <w:rPr>
          <w:rFonts w:ascii="Verdana" w:hAnsi="Verdana"/>
          <w:color w:val="000000"/>
          <w:sz w:val="15"/>
          <w:szCs w:val="15"/>
          <w:highlight w:val="yellow"/>
          <w:lang w:bidi="ar-SA"/>
        </w:rPr>
        <w:t>2017 Nov 26   05:09 (  59°)</w:t>
      </w:r>
      <w:r w:rsidRPr="00CB2ECE">
        <w:rPr>
          <w:rFonts w:ascii="Verdana" w:hAnsi="Verdana"/>
          <w:color w:val="000000"/>
          <w:sz w:val="15"/>
          <w:szCs w:val="15"/>
          <w:lang w:bidi="ar-SA"/>
        </w:rPr>
        <w:t>   22:49 (  94°)   22:50 (  94°)</w:t>
      </w:r>
      <w:r w:rsidRPr="00CB2ECE">
        <w:rPr>
          <w:rFonts w:ascii="Verdana" w:hAnsi="Verdana"/>
          <w:color w:val="000000"/>
          <w:sz w:val="15"/>
          <w:szCs w:val="15"/>
          <w:lang w:bidi="ar-SA"/>
        </w:rPr>
        <w:br/>
        <w:t>2017 Nov 27   16:30 ( 129°)</w:t>
      </w:r>
      <w:r w:rsidRPr="00CB2ECE">
        <w:rPr>
          <w:rFonts w:ascii="Verdana" w:hAnsi="Verdana"/>
          <w:color w:val="000000"/>
          <w:sz w:val="15"/>
          <w:szCs w:val="15"/>
          <w:lang w:bidi="ar-SA"/>
        </w:rPr>
        <w:br/>
        <w:t>2017 Nov 28   10:10 ( 163°)</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Nov 29   03:50 ( 198°)</w:t>
      </w:r>
      <w:r w:rsidRPr="00CB2ECE">
        <w:rPr>
          <w:rFonts w:ascii="Verdana" w:hAnsi="Verdana"/>
          <w:color w:val="000000"/>
          <w:sz w:val="15"/>
          <w:szCs w:val="15"/>
          <w:lang w:bidi="ar-SA"/>
        </w:rPr>
        <w:t>   21:30 ( 233°)</w:t>
      </w:r>
      <w:r w:rsidRPr="00CB2ECE">
        <w:rPr>
          <w:rFonts w:ascii="Verdana" w:hAnsi="Verdana"/>
          <w:color w:val="000000"/>
          <w:sz w:val="15"/>
          <w:szCs w:val="15"/>
          <w:lang w:bidi="ar-SA"/>
        </w:rPr>
        <w:br/>
        <w:t>2017 Nov 30   15:10 ( 268°)</w:t>
      </w:r>
      <w:r w:rsidRPr="00CB2ECE">
        <w:rPr>
          <w:rFonts w:ascii="Verdana" w:hAnsi="Verdana"/>
          <w:color w:val="000000"/>
          <w:sz w:val="15"/>
          <w:szCs w:val="15"/>
          <w:lang w:bidi="ar-SA"/>
        </w:rPr>
        <w:br/>
        <w:t>------------------------------------------------------------------------------</w:t>
      </w:r>
    </w:p>
    <w:p w:rsidR="00CB2ECE" w:rsidRPr="00CB2ECE" w:rsidRDefault="00CB2ECE" w:rsidP="00CB2ECE">
      <w:pPr>
        <w:shd w:val="clear" w:color="auto" w:fill="ECE7D5"/>
        <w:rPr>
          <w:rFonts w:ascii="Verdana" w:hAnsi="Verdana"/>
          <w:color w:val="000000"/>
          <w:sz w:val="21"/>
          <w:szCs w:val="21"/>
          <w:lang w:bidi="ar-SA"/>
        </w:rPr>
      </w:pPr>
      <w:r w:rsidRPr="00CB2ECE">
        <w:rPr>
          <w:rFonts w:ascii="Verdana" w:hAnsi="Verdana"/>
          <w:color w:val="000000"/>
          <w:sz w:val="21"/>
          <w:szCs w:val="21"/>
          <w:lang w:bidi="ar-SA"/>
        </w:rPr>
        <w:t> </w:t>
      </w:r>
    </w:p>
    <w:p w:rsidR="00CB2ECE" w:rsidRPr="00CB2ECE" w:rsidRDefault="00CB2ECE" w:rsidP="00CB2ECE">
      <w:pPr>
        <w:shd w:val="clear" w:color="auto" w:fill="ECE7D5"/>
        <w:rPr>
          <w:rFonts w:ascii="Verdana" w:hAnsi="Verdana"/>
          <w:color w:val="000000"/>
          <w:sz w:val="21"/>
          <w:szCs w:val="21"/>
          <w:lang w:bidi="ar-SA"/>
        </w:rPr>
      </w:pPr>
      <w:r w:rsidRPr="00CB2ECE">
        <w:rPr>
          <w:rFonts w:ascii="Verdana" w:hAnsi="Verdana"/>
          <w:color w:val="000000"/>
          <w:sz w:val="21"/>
          <w:szCs w:val="21"/>
          <w:lang w:bidi="ar-SA"/>
        </w:rPr>
        <w:lastRenderedPageBreak/>
        <w:t>It's good to be able to track bright persistent feature(s) on Neptune, please continue to share your observations,</w:t>
      </w:r>
    </w:p>
    <w:p w:rsidR="00CB2ECE" w:rsidRPr="00CB2ECE" w:rsidRDefault="00CB2ECE" w:rsidP="00CB2ECE">
      <w:pPr>
        <w:shd w:val="clear" w:color="auto" w:fill="ECE7D5"/>
        <w:rPr>
          <w:rFonts w:ascii="Verdana" w:hAnsi="Verdana"/>
          <w:color w:val="000000"/>
          <w:sz w:val="21"/>
          <w:szCs w:val="21"/>
          <w:lang w:bidi="ar-SA"/>
        </w:rPr>
      </w:pPr>
      <w:r w:rsidRPr="00CB2ECE">
        <w:rPr>
          <w:rFonts w:ascii="Verdana" w:hAnsi="Verdana"/>
          <w:color w:val="000000"/>
          <w:sz w:val="21"/>
          <w:szCs w:val="21"/>
          <w:lang w:bidi="ar-SA"/>
        </w:rPr>
        <w:t> </w:t>
      </w:r>
    </w:p>
    <w:p w:rsidR="00C40FE4" w:rsidRDefault="00C40FE4">
      <w:pPr>
        <w:rPr>
          <w:lang w:bidi="ar-SA"/>
        </w:rPr>
      </w:pPr>
    </w:p>
    <w:p w:rsidR="00C40FE4" w:rsidRDefault="00C40FE4">
      <w:pPr>
        <w:rPr>
          <w:lang w:bidi="ar-SA"/>
        </w:rPr>
      </w:pPr>
    </w:p>
    <w:p w:rsidR="00C40FE4" w:rsidRDefault="00C40FE4">
      <w:pPr>
        <w:rPr>
          <w:rFonts w:cs="Arial"/>
          <w:b/>
          <w:bCs/>
          <w:sz w:val="26"/>
          <w:szCs w:val="26"/>
          <w:lang w:bidi="ar-SA"/>
        </w:rPr>
      </w:pPr>
      <w:r>
        <w:br w:type="page"/>
      </w:r>
    </w:p>
    <w:p w:rsidR="009478E4" w:rsidRPr="00D4326C" w:rsidRDefault="009478E4" w:rsidP="009478E4">
      <w:pPr>
        <w:pStyle w:val="Heading3"/>
      </w:pPr>
      <w:bookmarkStart w:id="40" w:name="_Toc497199154"/>
      <w:r>
        <w:lastRenderedPageBreak/>
        <w:t xml:space="preserve">2017-Oct-21 (Oct-22 UT): </w:t>
      </w:r>
      <w:r w:rsidRPr="002B2B28">
        <w:t xml:space="preserve"> </w:t>
      </w:r>
      <w:r>
        <w:t>IC1396 – Elephant Trunk Nebula</w:t>
      </w:r>
      <w:bookmarkEnd w:id="40"/>
    </w:p>
    <w:p w:rsidR="009478E4" w:rsidRDefault="009478E4" w:rsidP="009478E4">
      <w:pPr>
        <w:rPr>
          <w:color w:val="808080" w:themeColor="background1" w:themeShade="80"/>
          <w:sz w:val="20"/>
          <w:lang w:bidi="ar-SA"/>
        </w:rPr>
      </w:pPr>
      <w:r>
        <w:rPr>
          <w:color w:val="808080" w:themeColor="background1" w:themeShade="80"/>
          <w:sz w:val="20"/>
          <w:lang w:bidi="ar-SA"/>
        </w:rPr>
        <w:t>Last Updated 10/18/2017</w:t>
      </w:r>
    </w:p>
    <w:p w:rsidR="009478E4" w:rsidRDefault="009478E4" w:rsidP="009478E4"/>
    <w:p w:rsidR="009478E4" w:rsidRDefault="009478E4" w:rsidP="009478E4">
      <w:r>
        <w:t>TBD</w:t>
      </w:r>
    </w:p>
    <w:p w:rsidR="009478E4" w:rsidRDefault="009478E4" w:rsidP="009478E4">
      <w:pPr>
        <w:rPr>
          <w:lang w:bidi="ar-SA"/>
        </w:rPr>
      </w:pPr>
    </w:p>
    <w:p w:rsidR="009478E4" w:rsidRDefault="009478E4">
      <w:pPr>
        <w:rPr>
          <w:rFonts w:cs="Arial"/>
          <w:b/>
          <w:bCs/>
          <w:sz w:val="26"/>
          <w:szCs w:val="26"/>
          <w:lang w:bidi="ar-SA"/>
        </w:rPr>
      </w:pPr>
      <w:r>
        <w:br w:type="page"/>
      </w:r>
    </w:p>
    <w:p w:rsidR="009478E4" w:rsidRPr="00D4326C" w:rsidRDefault="009478E4" w:rsidP="009478E4">
      <w:pPr>
        <w:pStyle w:val="Heading3"/>
      </w:pPr>
      <w:bookmarkStart w:id="41" w:name="_Toc497199155"/>
      <w:r>
        <w:lastRenderedPageBreak/>
        <w:t xml:space="preserve">2017-Oct-23 (Oct-24 UT): </w:t>
      </w:r>
      <w:r w:rsidRPr="002B2B28">
        <w:t xml:space="preserve"> </w:t>
      </w:r>
      <w:r>
        <w:t>Veil Nebula</w:t>
      </w:r>
      <w:bookmarkEnd w:id="41"/>
    </w:p>
    <w:p w:rsidR="009478E4" w:rsidRDefault="009478E4" w:rsidP="009478E4">
      <w:pPr>
        <w:rPr>
          <w:color w:val="808080" w:themeColor="background1" w:themeShade="80"/>
          <w:sz w:val="20"/>
          <w:lang w:bidi="ar-SA"/>
        </w:rPr>
      </w:pPr>
      <w:r>
        <w:rPr>
          <w:color w:val="808080" w:themeColor="background1" w:themeShade="80"/>
          <w:sz w:val="20"/>
          <w:lang w:bidi="ar-SA"/>
        </w:rPr>
        <w:t>Last Updated 10/18/2017</w:t>
      </w:r>
    </w:p>
    <w:p w:rsidR="009478E4" w:rsidRDefault="009478E4" w:rsidP="009478E4"/>
    <w:p w:rsidR="009478E4" w:rsidRDefault="00550461" w:rsidP="009478E4">
      <w:r>
        <w:t xml:space="preserve">SII image is slightly out of focus.  Flats for OIII were used. </w:t>
      </w:r>
      <w:proofErr w:type="gramStart"/>
      <w:r>
        <w:t>As long as</w:t>
      </w:r>
      <w:proofErr w:type="gramEnd"/>
      <w:r>
        <w:t xml:space="preserve"> the images are not for scientific use, that is probably fine.</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C0B07" w:rsidRPr="004174E0" w:rsidTr="008A7253">
        <w:trPr>
          <w:jc w:val="center"/>
        </w:trPr>
        <w:tc>
          <w:tcPr>
            <w:tcW w:w="4680" w:type="dxa"/>
            <w:shd w:val="clear" w:color="auto" w:fill="000000"/>
            <w:vAlign w:val="center"/>
          </w:tcPr>
          <w:p w:rsidR="000C0B07" w:rsidRDefault="00EE1B82" w:rsidP="008A7253">
            <w:pPr>
              <w:jc w:val="center"/>
              <w:rPr>
                <w:noProof/>
                <w:color w:val="808080" w:themeColor="background1" w:themeShade="80"/>
                <w:sz w:val="20"/>
                <w:lang w:bidi="ar-SA"/>
              </w:rPr>
            </w:pPr>
            <w:r>
              <w:rPr>
                <w:noProof/>
              </w:rPr>
              <w:drawing>
                <wp:inline distT="0" distB="0" distL="0" distR="0">
                  <wp:extent cx="2926080" cy="2194560"/>
                  <wp:effectExtent l="0" t="0" r="7620" b="0"/>
                  <wp:docPr id="251" name="Picture 251" descr="C:\Users\Steven Hill\AppData\Local\Microsoft\Windows\INetCache\Content.Word\Veil-20171024UT-672SII-sum1h45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teven Hill\AppData\Local\Microsoft\Windows\INetCache\Content.Word\Veil-20171024UT-672SII-sum1h45m-Flattened-Log-HalfSize.jpg"/>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0C0B07" w:rsidRPr="004174E0" w:rsidRDefault="00EE1B82" w:rsidP="008A7253">
            <w:pPr>
              <w:jc w:val="center"/>
              <w:rPr>
                <w:sz w:val="20"/>
                <w:lang w:bidi="ar-SA"/>
              </w:rPr>
            </w:pPr>
            <w:r>
              <w:rPr>
                <w:noProof/>
              </w:rPr>
              <w:drawing>
                <wp:inline distT="0" distB="0" distL="0" distR="0">
                  <wp:extent cx="2926080" cy="2194560"/>
                  <wp:effectExtent l="0" t="0" r="7620" b="0"/>
                  <wp:docPr id="252" name="Picture 252" descr="C:\Users\Steven Hill\AppData\Local\Microsoft\Windows\INetCache\Content.Word\Veil-20171024UT-656HIA-sum0h3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teven Hill\AppData\Local\Microsoft\Windows\INetCache\Content.Word\Veil-20171024UT-656HIA-sum0h30m-Flattened-Log-HalfSize.jp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0C0B07" w:rsidRPr="00EE3E4F" w:rsidTr="008A7253">
        <w:trPr>
          <w:jc w:val="center"/>
        </w:trPr>
        <w:tc>
          <w:tcPr>
            <w:tcW w:w="4680" w:type="dxa"/>
            <w:shd w:val="clear" w:color="auto" w:fill="000000"/>
          </w:tcPr>
          <w:p w:rsidR="000C0B07" w:rsidRPr="00EE3E4F" w:rsidRDefault="00EE1B82" w:rsidP="008A7253">
            <w:pPr>
              <w:jc w:val="center"/>
              <w:rPr>
                <w:sz w:val="20"/>
                <w:lang w:bidi="ar-SA"/>
              </w:rPr>
            </w:pPr>
            <w:r w:rsidRPr="00EE1B82">
              <w:rPr>
                <w:sz w:val="20"/>
                <w:lang w:bidi="ar-SA"/>
              </w:rPr>
              <w:t>Veil-20171024UT-672SII-sum1h45m-Flattened-Log-HalfSize.jpg</w:t>
            </w:r>
          </w:p>
        </w:tc>
        <w:tc>
          <w:tcPr>
            <w:tcW w:w="4680" w:type="dxa"/>
            <w:shd w:val="clear" w:color="auto" w:fill="000000"/>
          </w:tcPr>
          <w:p w:rsidR="000C0B07" w:rsidRPr="00EE3E4F" w:rsidRDefault="00EE1B82" w:rsidP="008A7253">
            <w:pPr>
              <w:jc w:val="center"/>
              <w:rPr>
                <w:sz w:val="20"/>
                <w:lang w:bidi="ar-SA"/>
              </w:rPr>
            </w:pPr>
            <w:r w:rsidRPr="00EE1B82">
              <w:rPr>
                <w:sz w:val="20"/>
                <w:lang w:bidi="ar-SA"/>
              </w:rPr>
              <w:t>Veil-20171024UT-656HIA-sum0h30m-Flattened-Log-HalfSize.jpg</w:t>
            </w:r>
          </w:p>
        </w:tc>
      </w:tr>
      <w:tr w:rsidR="002568EA" w:rsidRPr="004174E0" w:rsidTr="008A7253">
        <w:trPr>
          <w:jc w:val="center"/>
        </w:trPr>
        <w:tc>
          <w:tcPr>
            <w:tcW w:w="4680" w:type="dxa"/>
            <w:shd w:val="clear" w:color="auto" w:fill="000000"/>
            <w:vAlign w:val="center"/>
          </w:tcPr>
          <w:p w:rsidR="002568EA" w:rsidRDefault="000C0B07" w:rsidP="008A7253">
            <w:pPr>
              <w:jc w:val="center"/>
              <w:rPr>
                <w:noProof/>
                <w:color w:val="808080" w:themeColor="background1" w:themeShade="80"/>
                <w:sz w:val="20"/>
                <w:lang w:bidi="ar-SA"/>
              </w:rPr>
            </w:pPr>
            <w:r>
              <w:rPr>
                <w:noProof/>
              </w:rPr>
              <w:drawing>
                <wp:inline distT="0" distB="0" distL="0" distR="0" wp14:anchorId="00EB472F" wp14:editId="5D168EF1">
                  <wp:extent cx="2926080" cy="2194560"/>
                  <wp:effectExtent l="0" t="0" r="7620" b="0"/>
                  <wp:docPr id="243" name="Picture 243" descr="C:\Users\Steven Hill\AppData\Local\Microsoft\Windows\INetCache\Content.Word\Veil-201710XXUT-XXX-RGB-SHO-WhtBal-ColBal-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ven Hill\AppData\Local\Microsoft\Windows\INetCache\Content.Word\Veil-201710XXUT-XXX-RGB-SHO-WhtBal-ColBal-HalfSize.jpg"/>
                          <pic:cNvPicPr>
                            <a:picLocks noChangeAspect="1" noChangeArrowheads="1"/>
                          </pic:cNvPicPr>
                        </pic:nvPicPr>
                        <pic:blipFill>
                          <a:blip r:embed="rId147" cstate="print">
                            <a:extLst>
                              <a:ext uri="{BEBA8EAE-BF5A-486C-A8C5-ECC9F3942E4B}">
                                <a14:imgProps xmlns:a14="http://schemas.microsoft.com/office/drawing/2010/main">
                                  <a14:imgLayer r:embed="rId148">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2568EA" w:rsidRPr="004174E0" w:rsidRDefault="000C0B07" w:rsidP="008A7253">
            <w:pPr>
              <w:jc w:val="center"/>
              <w:rPr>
                <w:sz w:val="20"/>
                <w:lang w:bidi="ar-SA"/>
              </w:rPr>
            </w:pPr>
            <w:r>
              <w:rPr>
                <w:noProof/>
              </w:rPr>
              <w:drawing>
                <wp:inline distT="0" distB="0" distL="0" distR="0">
                  <wp:extent cx="2926080" cy="2194560"/>
                  <wp:effectExtent l="0" t="0" r="7620" b="0"/>
                  <wp:docPr id="246" name="Picture 246" descr="C:\Users\Steven Hill\AppData\Local\Microsoft\Windows\INetCache\Content.Word\Veil-201710XXUT-XXX-RGB-SHO-WhtBal-ColBal-Wavelets-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teven Hill\AppData\Local\Microsoft\Windows\INetCache\Content.Word\Veil-201710XXUT-XXX-RGB-SHO-WhtBal-ColBal-Wavelets-HalfSize.jpg"/>
                          <pic:cNvPicPr>
                            <a:picLocks noChangeAspect="1" noChangeArrowheads="1"/>
                          </pic:cNvPicPr>
                        </pic:nvPicPr>
                        <pic:blipFill>
                          <a:blip r:embed="rId149" cstate="print">
                            <a:extLst>
                              <a:ext uri="{BEBA8EAE-BF5A-486C-A8C5-ECC9F3942E4B}">
                                <a14:imgProps xmlns:a14="http://schemas.microsoft.com/office/drawing/2010/main">
                                  <a14:imgLayer r:embed="rId150">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0C0B07" w:rsidRPr="00EE3E4F" w:rsidTr="008A7253">
        <w:trPr>
          <w:jc w:val="center"/>
        </w:trPr>
        <w:tc>
          <w:tcPr>
            <w:tcW w:w="4680" w:type="dxa"/>
            <w:shd w:val="clear" w:color="auto" w:fill="000000"/>
          </w:tcPr>
          <w:p w:rsidR="000C0B07" w:rsidRPr="00EE3E4F" w:rsidRDefault="000C0B07" w:rsidP="000C0B07">
            <w:pPr>
              <w:jc w:val="center"/>
              <w:rPr>
                <w:sz w:val="20"/>
                <w:lang w:bidi="ar-SA"/>
              </w:rPr>
            </w:pPr>
            <w:r w:rsidRPr="002568EA">
              <w:rPr>
                <w:sz w:val="20"/>
                <w:lang w:bidi="ar-SA"/>
              </w:rPr>
              <w:t>IC1396-2017102XUT-XXX-RGB-SHO-WhtBal-ColBal-Flattened-HalfSize.jpg</w:t>
            </w:r>
          </w:p>
        </w:tc>
        <w:tc>
          <w:tcPr>
            <w:tcW w:w="4680" w:type="dxa"/>
            <w:shd w:val="clear" w:color="auto" w:fill="000000"/>
          </w:tcPr>
          <w:p w:rsidR="000C0B07" w:rsidRPr="00EE3E4F" w:rsidRDefault="00605018" w:rsidP="000C0B07">
            <w:pPr>
              <w:jc w:val="center"/>
              <w:rPr>
                <w:sz w:val="20"/>
                <w:lang w:bidi="ar-SA"/>
              </w:rPr>
            </w:pPr>
            <w:r w:rsidRPr="00605018">
              <w:rPr>
                <w:sz w:val="20"/>
                <w:lang w:bidi="ar-SA"/>
              </w:rPr>
              <w:t>Veil-201710XXUT-XXX-RGB-SHO-WhtBal-ColBal-Wavelets-HalfSize.jpg</w:t>
            </w:r>
          </w:p>
        </w:tc>
      </w:tr>
    </w:tbl>
    <w:p w:rsidR="009478E4" w:rsidRDefault="009478E4" w:rsidP="009478E4">
      <w:pPr>
        <w:rPr>
          <w:lang w:bidi="ar-SA"/>
        </w:rPr>
      </w:pPr>
    </w:p>
    <w:p w:rsidR="009478E4" w:rsidRDefault="009478E4">
      <w:pPr>
        <w:rPr>
          <w:rFonts w:cs="Arial"/>
          <w:b/>
          <w:bCs/>
          <w:sz w:val="26"/>
          <w:szCs w:val="26"/>
          <w:lang w:bidi="ar-SA"/>
        </w:rPr>
      </w:pPr>
      <w:r>
        <w:br w:type="page"/>
      </w:r>
    </w:p>
    <w:p w:rsidR="009478E4" w:rsidRPr="00D4326C" w:rsidRDefault="009478E4" w:rsidP="009478E4">
      <w:pPr>
        <w:pStyle w:val="Heading3"/>
      </w:pPr>
      <w:bookmarkStart w:id="42" w:name="_Toc497199156"/>
      <w:r>
        <w:lastRenderedPageBreak/>
        <w:t xml:space="preserve">2017-Oct-25 (Oct-26 UT): </w:t>
      </w:r>
      <w:r w:rsidRPr="002B2B28">
        <w:t xml:space="preserve"> </w:t>
      </w:r>
      <w:r>
        <w:t>IC1396 – Elephant Trunk Nebula</w:t>
      </w:r>
      <w:bookmarkEnd w:id="42"/>
    </w:p>
    <w:p w:rsidR="009478E4" w:rsidRDefault="009478E4" w:rsidP="009478E4">
      <w:pPr>
        <w:rPr>
          <w:color w:val="808080" w:themeColor="background1" w:themeShade="80"/>
          <w:sz w:val="20"/>
          <w:lang w:bidi="ar-SA"/>
        </w:rPr>
      </w:pPr>
      <w:r>
        <w:rPr>
          <w:color w:val="808080" w:themeColor="background1" w:themeShade="80"/>
          <w:sz w:val="20"/>
          <w:lang w:bidi="ar-SA"/>
        </w:rPr>
        <w:t>Last Updated 10/18/2017</w:t>
      </w:r>
    </w:p>
    <w:p w:rsidR="009478E4" w:rsidRDefault="009478E4" w:rsidP="009478E4"/>
    <w:p w:rsidR="009478E4" w:rsidRDefault="009478E4" w:rsidP="009478E4">
      <w:r>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B6F34" w:rsidRPr="004174E0" w:rsidTr="008A7253">
        <w:trPr>
          <w:jc w:val="center"/>
        </w:trPr>
        <w:tc>
          <w:tcPr>
            <w:tcW w:w="4680" w:type="dxa"/>
            <w:shd w:val="clear" w:color="auto" w:fill="000000"/>
            <w:vAlign w:val="center"/>
          </w:tcPr>
          <w:p w:rsidR="000B6F34" w:rsidRDefault="000B6F34" w:rsidP="008A7253">
            <w:pPr>
              <w:jc w:val="center"/>
              <w:rPr>
                <w:noProof/>
                <w:color w:val="808080" w:themeColor="background1" w:themeShade="80"/>
                <w:sz w:val="20"/>
                <w:lang w:bidi="ar-SA"/>
              </w:rPr>
            </w:pPr>
            <w:r>
              <w:rPr>
                <w:noProof/>
              </w:rPr>
              <w:drawing>
                <wp:inline distT="0" distB="0" distL="0" distR="0" wp14:anchorId="7005BDB0" wp14:editId="274AFBBB">
                  <wp:extent cx="2926080" cy="2194560"/>
                  <wp:effectExtent l="0" t="0" r="7620" b="0"/>
                  <wp:docPr id="254" name="Picture 254" descr="C:\Users\Steven Hill\AppData\Local\Microsoft\Windows\INetCache\Content.Word\IC1396-20171026UT-501OIII-sum1h2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ven Hill\AppData\Local\Microsoft\Windows\INetCache\Content.Word\IC1396-20171026UT-501OIII-sum1h20m-Flattened-Log-HalfSize.jpg"/>
                          <pic:cNvPicPr>
                            <a:picLocks noChangeAspect="1" noChangeArrowheads="1"/>
                          </pic:cNvPicPr>
                        </pic:nvPicPr>
                        <pic:blipFill>
                          <a:blip r:embed="rId151" cstate="print">
                            <a:extLst>
                              <a:ext uri="{BEBA8EAE-BF5A-486C-A8C5-ECC9F3942E4B}">
                                <a14:imgProps xmlns:a14="http://schemas.microsoft.com/office/drawing/2010/main">
                                  <a14:imgLayer r:embed="rId152">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0B6F34" w:rsidRPr="004174E0" w:rsidRDefault="000B6F34" w:rsidP="008A7253">
            <w:pPr>
              <w:jc w:val="center"/>
              <w:rPr>
                <w:sz w:val="20"/>
                <w:lang w:bidi="ar-SA"/>
              </w:rPr>
            </w:pPr>
            <w:r>
              <w:rPr>
                <w:noProof/>
              </w:rPr>
              <w:drawing>
                <wp:inline distT="0" distB="0" distL="0" distR="0" wp14:anchorId="02A809FB" wp14:editId="03939BE2">
                  <wp:extent cx="2926080" cy="2194560"/>
                  <wp:effectExtent l="0" t="0" r="7620" b="0"/>
                  <wp:docPr id="257" name="Picture 257" descr="C:\Users\Steven Hill\AppData\Local\Microsoft\Windows\INetCache\Content.Word\IC1396-2017102XUT-XXX-RGB-SHO-WhtBal-ColBal-Flattened-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teven Hill\AppData\Local\Microsoft\Windows\INetCache\Content.Word\IC1396-2017102XUT-XXX-RGB-SHO-WhtBal-ColBal-Flattened-HalfSize.jp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0B6F34" w:rsidRPr="00EE3E4F" w:rsidTr="008A7253">
        <w:trPr>
          <w:jc w:val="center"/>
        </w:trPr>
        <w:tc>
          <w:tcPr>
            <w:tcW w:w="4680" w:type="dxa"/>
            <w:shd w:val="clear" w:color="auto" w:fill="000000"/>
          </w:tcPr>
          <w:p w:rsidR="000B6F34" w:rsidRPr="00EE3E4F" w:rsidRDefault="000B6F34" w:rsidP="008A7253">
            <w:pPr>
              <w:jc w:val="center"/>
              <w:rPr>
                <w:sz w:val="20"/>
                <w:lang w:bidi="ar-SA"/>
              </w:rPr>
            </w:pPr>
            <w:r w:rsidRPr="002568EA">
              <w:rPr>
                <w:sz w:val="20"/>
                <w:lang w:bidi="ar-SA"/>
              </w:rPr>
              <w:t>IC1396-20171026UT-501OIII-sum1h20m-Flattened-Log-HalfSize.jpg</w:t>
            </w:r>
          </w:p>
        </w:tc>
        <w:tc>
          <w:tcPr>
            <w:tcW w:w="4680" w:type="dxa"/>
            <w:shd w:val="clear" w:color="auto" w:fill="000000"/>
          </w:tcPr>
          <w:p w:rsidR="000B6F34" w:rsidRPr="00EE3E4F" w:rsidRDefault="000B6F34" w:rsidP="008A7253">
            <w:pPr>
              <w:jc w:val="center"/>
              <w:rPr>
                <w:sz w:val="20"/>
                <w:lang w:bidi="ar-SA"/>
              </w:rPr>
            </w:pPr>
            <w:r w:rsidRPr="002568EA">
              <w:rPr>
                <w:sz w:val="20"/>
                <w:lang w:bidi="ar-SA"/>
              </w:rPr>
              <w:t>IC1396-2017102XUT-XXX-RGB-SHO-WhtBal-ColBal-Flattened-HalfSize.jpg</w:t>
            </w:r>
          </w:p>
        </w:tc>
      </w:tr>
      <w:tr w:rsidR="009478E4" w:rsidRPr="004174E0" w:rsidTr="009478E4">
        <w:trPr>
          <w:jc w:val="center"/>
        </w:trPr>
        <w:tc>
          <w:tcPr>
            <w:tcW w:w="4680" w:type="dxa"/>
            <w:shd w:val="clear" w:color="auto" w:fill="000000"/>
            <w:vAlign w:val="center"/>
          </w:tcPr>
          <w:p w:rsidR="009478E4" w:rsidRDefault="009478E4" w:rsidP="009478E4">
            <w:pPr>
              <w:jc w:val="center"/>
              <w:rPr>
                <w:noProof/>
                <w:color w:val="808080" w:themeColor="background1" w:themeShade="80"/>
                <w:sz w:val="20"/>
                <w:lang w:bidi="ar-SA"/>
              </w:rPr>
            </w:pPr>
          </w:p>
        </w:tc>
        <w:tc>
          <w:tcPr>
            <w:tcW w:w="4680" w:type="dxa"/>
            <w:shd w:val="clear" w:color="auto" w:fill="000000"/>
          </w:tcPr>
          <w:p w:rsidR="009478E4" w:rsidRPr="004174E0" w:rsidRDefault="000B6F34" w:rsidP="009478E4">
            <w:pPr>
              <w:jc w:val="center"/>
              <w:rPr>
                <w:sz w:val="20"/>
                <w:lang w:bidi="ar-SA"/>
              </w:rPr>
            </w:pPr>
            <w:r>
              <w:rPr>
                <w:noProof/>
              </w:rPr>
              <w:drawing>
                <wp:inline distT="0" distB="0" distL="0" distR="0" wp14:anchorId="511E3F7C" wp14:editId="10764D05">
                  <wp:extent cx="2926080" cy="2194560"/>
                  <wp:effectExtent l="0" t="0" r="7620" b="0"/>
                  <wp:docPr id="253" name="Picture 253" descr="C:\Users\Steven Hill\AppData\Local\Microsoft\Windows\INetCache\Content.Word\IC1396-2017102XUT-XXX-RGB-SHO-WhtBal-ColBal-Flattened-Wavelets-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teven Hill\AppData\Local\Microsoft\Windows\INetCache\Content.Word\IC1396-2017102XUT-XXX-RGB-SHO-WhtBal-ColBal-Flattened-Wavelets-HalfSize.jpg"/>
                          <pic:cNvPicPr>
                            <a:picLocks noChangeAspect="1" noChangeArrowheads="1"/>
                          </pic:cNvPicPr>
                        </pic:nvPicPr>
                        <pic:blipFill>
                          <a:blip r:embed="rId154" cstate="print">
                            <a:extLst>
                              <a:ext uri="{BEBA8EAE-BF5A-486C-A8C5-ECC9F3942E4B}">
                                <a14:imgProps xmlns:a14="http://schemas.microsoft.com/office/drawing/2010/main">
                                  <a14:imgLayer r:embed="rId155">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9478E4" w:rsidRPr="00EE3E4F" w:rsidTr="009478E4">
        <w:trPr>
          <w:jc w:val="center"/>
        </w:trPr>
        <w:tc>
          <w:tcPr>
            <w:tcW w:w="4680" w:type="dxa"/>
            <w:shd w:val="clear" w:color="auto" w:fill="000000"/>
          </w:tcPr>
          <w:p w:rsidR="009478E4" w:rsidRPr="00EE3E4F" w:rsidRDefault="009478E4" w:rsidP="009478E4">
            <w:pPr>
              <w:jc w:val="center"/>
              <w:rPr>
                <w:sz w:val="20"/>
                <w:lang w:bidi="ar-SA"/>
              </w:rPr>
            </w:pPr>
          </w:p>
        </w:tc>
        <w:tc>
          <w:tcPr>
            <w:tcW w:w="4680" w:type="dxa"/>
            <w:shd w:val="clear" w:color="auto" w:fill="000000"/>
          </w:tcPr>
          <w:p w:rsidR="009478E4" w:rsidRPr="00EE3E4F" w:rsidRDefault="000B6F34" w:rsidP="009478E4">
            <w:pPr>
              <w:jc w:val="center"/>
              <w:rPr>
                <w:sz w:val="20"/>
                <w:lang w:bidi="ar-SA"/>
              </w:rPr>
            </w:pPr>
            <w:r w:rsidRPr="000B6F34">
              <w:rPr>
                <w:sz w:val="20"/>
                <w:lang w:bidi="ar-SA"/>
              </w:rPr>
              <w:t>IC1396-2017102XUT-XXX-RGB-SHO-WhtBal-ColBal-Flattened-Wavelets-HalfSize.jpg</w:t>
            </w:r>
          </w:p>
        </w:tc>
      </w:tr>
    </w:tbl>
    <w:p w:rsidR="009478E4" w:rsidRDefault="009478E4" w:rsidP="009478E4">
      <w:pPr>
        <w:rPr>
          <w:lang w:bidi="ar-SA"/>
        </w:rPr>
      </w:pPr>
    </w:p>
    <w:p w:rsidR="009478E4" w:rsidRDefault="009478E4">
      <w:pPr>
        <w:rPr>
          <w:lang w:bidi="ar-SA"/>
        </w:rPr>
      </w:pPr>
    </w:p>
    <w:p w:rsidR="009478E4" w:rsidRDefault="009478E4">
      <w:pPr>
        <w:rPr>
          <w:lang w:bidi="ar-SA"/>
        </w:rPr>
      </w:pPr>
    </w:p>
    <w:p w:rsidR="00A90CE0" w:rsidRDefault="00A90CE0">
      <w:pPr>
        <w:rPr>
          <w:rFonts w:cs="Arial"/>
          <w:b/>
          <w:bCs/>
          <w:sz w:val="26"/>
          <w:szCs w:val="26"/>
          <w:lang w:bidi="ar-SA"/>
        </w:rPr>
      </w:pPr>
      <w:r>
        <w:br w:type="page"/>
      </w:r>
    </w:p>
    <w:p w:rsidR="00A90CE0" w:rsidRPr="00D4326C" w:rsidRDefault="00A90CE0" w:rsidP="00A90CE0">
      <w:pPr>
        <w:pStyle w:val="Heading3"/>
      </w:pPr>
      <w:bookmarkStart w:id="43" w:name="_Toc497199157"/>
      <w:r>
        <w:lastRenderedPageBreak/>
        <w:t xml:space="preserve">2017-Oct-28 (Oct-29 UT): </w:t>
      </w:r>
      <w:r w:rsidRPr="002B2B28">
        <w:t xml:space="preserve"> </w:t>
      </w:r>
      <w:r>
        <w:t>NGC7822</w:t>
      </w:r>
      <w:bookmarkEnd w:id="43"/>
    </w:p>
    <w:p w:rsidR="00A90CE0" w:rsidRDefault="00A90CE0" w:rsidP="00A90CE0">
      <w:pPr>
        <w:rPr>
          <w:color w:val="808080" w:themeColor="background1" w:themeShade="80"/>
          <w:sz w:val="20"/>
          <w:lang w:bidi="ar-SA"/>
        </w:rPr>
      </w:pPr>
      <w:r>
        <w:rPr>
          <w:color w:val="808080" w:themeColor="background1" w:themeShade="80"/>
          <w:sz w:val="20"/>
          <w:lang w:bidi="ar-SA"/>
        </w:rPr>
        <w:t>Last Updated 10/30/2017</w:t>
      </w:r>
    </w:p>
    <w:p w:rsidR="00A90CE0" w:rsidRDefault="00A90CE0" w:rsidP="00A90CE0"/>
    <w:p w:rsidR="00A90CE0" w:rsidRDefault="00A90CE0" w:rsidP="00A90CE0">
      <w:r>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B91D90" w:rsidRPr="004174E0" w:rsidTr="004C6788">
        <w:trPr>
          <w:jc w:val="center"/>
        </w:trPr>
        <w:tc>
          <w:tcPr>
            <w:tcW w:w="4680" w:type="dxa"/>
            <w:shd w:val="clear" w:color="auto" w:fill="000000"/>
            <w:vAlign w:val="center"/>
          </w:tcPr>
          <w:p w:rsidR="00B91D90" w:rsidRDefault="00904511" w:rsidP="004C6788">
            <w:pPr>
              <w:jc w:val="center"/>
              <w:rPr>
                <w:noProof/>
                <w:color w:val="808080" w:themeColor="background1" w:themeShade="80"/>
                <w:sz w:val="20"/>
                <w:lang w:bidi="ar-SA"/>
              </w:rPr>
            </w:pPr>
            <w:r>
              <w:rPr>
                <w:noProof/>
              </w:rPr>
              <w:drawing>
                <wp:inline distT="0" distB="0" distL="0" distR="0">
                  <wp:extent cx="2926080" cy="2194560"/>
                  <wp:effectExtent l="0" t="0" r="7620" b="0"/>
                  <wp:docPr id="241" name="Picture 241" descr="C:\Users\Steven Hill\AppData\Local\Microsoft\Windows\INetCache\Content.Word\NGC7822-20171029UT-672SII-sum2h4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ven Hill\AppData\Local\Microsoft\Windows\INetCache\Content.Word\NGC7822-20171029UT-672SII-sum2h40m-Flattened-Log-HalfSize.jp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B91D90" w:rsidRPr="004174E0" w:rsidRDefault="00904511" w:rsidP="004C6788">
            <w:pPr>
              <w:jc w:val="center"/>
              <w:rPr>
                <w:sz w:val="20"/>
                <w:lang w:bidi="ar-SA"/>
              </w:rPr>
            </w:pPr>
            <w:r>
              <w:rPr>
                <w:noProof/>
              </w:rPr>
              <w:drawing>
                <wp:inline distT="0" distB="0" distL="0" distR="0">
                  <wp:extent cx="2926080" cy="2194560"/>
                  <wp:effectExtent l="0" t="0" r="7620" b="0"/>
                  <wp:docPr id="240" name="Picture 240" descr="C:\Users\Steven Hill\AppData\Local\Microsoft\Windows\INetCache\Content.Word\NGC7822-20171029UT-656HIA-sum1h2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teven Hill\AppData\Local\Microsoft\Windows\INetCache\Content.Word\NGC7822-20171029UT-656HIA-sum1h20m-Flattened-Log-HalfSize.jp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B91D90" w:rsidRPr="00EE3E4F" w:rsidTr="004C6788">
        <w:trPr>
          <w:jc w:val="center"/>
        </w:trPr>
        <w:tc>
          <w:tcPr>
            <w:tcW w:w="4680" w:type="dxa"/>
            <w:shd w:val="clear" w:color="auto" w:fill="000000"/>
          </w:tcPr>
          <w:p w:rsidR="00B91D90" w:rsidRPr="00EE3E4F" w:rsidRDefault="00904511" w:rsidP="004C6788">
            <w:pPr>
              <w:jc w:val="center"/>
              <w:rPr>
                <w:sz w:val="20"/>
                <w:lang w:bidi="ar-SA"/>
              </w:rPr>
            </w:pPr>
            <w:r w:rsidRPr="00904511">
              <w:rPr>
                <w:sz w:val="20"/>
                <w:lang w:bidi="ar-SA"/>
              </w:rPr>
              <w:t>NGC7822-20171029UT-672SII-sum2h40m-Flattened-Log-HalfSize.jpg</w:t>
            </w:r>
          </w:p>
        </w:tc>
        <w:tc>
          <w:tcPr>
            <w:tcW w:w="4680" w:type="dxa"/>
            <w:shd w:val="clear" w:color="auto" w:fill="000000"/>
          </w:tcPr>
          <w:p w:rsidR="00B91D90" w:rsidRPr="00EE3E4F" w:rsidRDefault="00904511" w:rsidP="004C6788">
            <w:pPr>
              <w:jc w:val="center"/>
              <w:rPr>
                <w:sz w:val="20"/>
                <w:lang w:bidi="ar-SA"/>
              </w:rPr>
            </w:pPr>
            <w:r w:rsidRPr="00904511">
              <w:rPr>
                <w:sz w:val="20"/>
                <w:lang w:bidi="ar-SA"/>
              </w:rPr>
              <w:t>NGC7822-20171029UT-656HIA-sum1h20m-Flattened-Log-HalfSize.jpg</w:t>
            </w:r>
          </w:p>
        </w:tc>
      </w:tr>
      <w:tr w:rsidR="00A90CE0" w:rsidRPr="004174E0" w:rsidTr="00A90CE0">
        <w:trPr>
          <w:jc w:val="center"/>
        </w:trPr>
        <w:tc>
          <w:tcPr>
            <w:tcW w:w="4680" w:type="dxa"/>
            <w:shd w:val="clear" w:color="auto" w:fill="000000"/>
            <w:vAlign w:val="center"/>
          </w:tcPr>
          <w:p w:rsidR="00A90CE0" w:rsidRDefault="001A1CCA" w:rsidP="00A90CE0">
            <w:pPr>
              <w:jc w:val="center"/>
              <w:rPr>
                <w:noProof/>
                <w:color w:val="808080" w:themeColor="background1" w:themeShade="80"/>
                <w:sz w:val="20"/>
                <w:lang w:bidi="ar-SA"/>
              </w:rPr>
            </w:pPr>
            <w:r>
              <w:rPr>
                <w:noProof/>
              </w:rPr>
              <w:drawing>
                <wp:inline distT="0" distB="0" distL="0" distR="0" wp14:anchorId="57B9FF9A" wp14:editId="158FA9AA">
                  <wp:extent cx="2926080" cy="2194560"/>
                  <wp:effectExtent l="0" t="0" r="7620" b="0"/>
                  <wp:docPr id="242" name="Picture 242" descr="C:\Users\Steven Hill\AppData\Local\Microsoft\Windows\INetCache\Content.Word\NGC7822-201XXXXXUT-672SII-sum3h4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ven Hill\AppData\Local\Microsoft\Windows\INetCache\Content.Word\NGC7822-201XXXXXUT-672SII-sum3h40m-Flattened-Log-HalfSize.jp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A90CE0" w:rsidRPr="004174E0" w:rsidRDefault="001A1CCA" w:rsidP="00A90CE0">
            <w:pPr>
              <w:jc w:val="center"/>
              <w:rPr>
                <w:sz w:val="20"/>
                <w:lang w:bidi="ar-SA"/>
              </w:rPr>
            </w:pPr>
            <w:r>
              <w:rPr>
                <w:noProof/>
              </w:rPr>
              <w:drawing>
                <wp:inline distT="0" distB="0" distL="0" distR="0">
                  <wp:extent cx="2926080" cy="2194560"/>
                  <wp:effectExtent l="0" t="0" r="7620" b="0"/>
                  <wp:docPr id="245" name="Picture 245" descr="C:\Users\Steven Hill\AppData\Local\Microsoft\Windows\INetCache\Content.Word\NGC7822-201XXXXXUT-656HIA-sum2h2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teven Hill\AppData\Local\Microsoft\Windows\INetCache\Content.Word\NGC7822-201XXXXXUT-656HIA-sum2h20m-Flattened-Log-HalfSize.jpg"/>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1A1CCA" w:rsidRPr="00EE3E4F" w:rsidTr="00A90CE0">
        <w:trPr>
          <w:jc w:val="center"/>
        </w:trPr>
        <w:tc>
          <w:tcPr>
            <w:tcW w:w="4680" w:type="dxa"/>
            <w:shd w:val="clear" w:color="auto" w:fill="000000"/>
          </w:tcPr>
          <w:p w:rsidR="001A1CCA" w:rsidRPr="00EE3E4F" w:rsidRDefault="001A1CCA" w:rsidP="001A1CCA">
            <w:pPr>
              <w:jc w:val="center"/>
              <w:rPr>
                <w:sz w:val="20"/>
                <w:lang w:bidi="ar-SA"/>
              </w:rPr>
            </w:pPr>
            <w:r w:rsidRPr="00904511">
              <w:rPr>
                <w:sz w:val="20"/>
                <w:lang w:bidi="ar-SA"/>
              </w:rPr>
              <w:t>NGC7822-201XXXXXUT-672SII-sum3h40m-Flattened-Log-HalfSize.jpg</w:t>
            </w:r>
          </w:p>
        </w:tc>
        <w:tc>
          <w:tcPr>
            <w:tcW w:w="4680" w:type="dxa"/>
            <w:shd w:val="clear" w:color="auto" w:fill="000000"/>
          </w:tcPr>
          <w:p w:rsidR="001A1CCA" w:rsidRPr="00EE3E4F" w:rsidRDefault="001A1CCA" w:rsidP="001A1CCA">
            <w:pPr>
              <w:jc w:val="center"/>
              <w:rPr>
                <w:sz w:val="20"/>
                <w:lang w:bidi="ar-SA"/>
              </w:rPr>
            </w:pPr>
            <w:r w:rsidRPr="001A1CCA">
              <w:rPr>
                <w:sz w:val="20"/>
                <w:lang w:bidi="ar-SA"/>
              </w:rPr>
              <w:t>NGC7822-201XXXXXUT-656HIA-sum2h20m-Flattened-Log-HalfSize.jpg</w:t>
            </w:r>
          </w:p>
        </w:tc>
      </w:tr>
    </w:tbl>
    <w:p w:rsidR="00A90CE0" w:rsidRDefault="00A90CE0">
      <w:pPr>
        <w:rPr>
          <w:lang w:bidi="ar-SA"/>
        </w:rPr>
      </w:pPr>
    </w:p>
    <w:p w:rsidR="009F3472" w:rsidRDefault="009F3472">
      <w:pPr>
        <w:rPr>
          <w:lang w:bidi="ar-SA"/>
        </w:rPr>
      </w:pPr>
    </w:p>
    <w:p w:rsidR="009F3472" w:rsidRDefault="009F3472">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A1CCA" w:rsidRPr="004174E0" w:rsidTr="004C6788">
        <w:trPr>
          <w:jc w:val="center"/>
        </w:trPr>
        <w:tc>
          <w:tcPr>
            <w:tcW w:w="4680" w:type="dxa"/>
            <w:shd w:val="clear" w:color="auto" w:fill="000000"/>
            <w:vAlign w:val="center"/>
          </w:tcPr>
          <w:p w:rsidR="001A1CCA" w:rsidRDefault="001A1CCA" w:rsidP="004C6788">
            <w:pPr>
              <w:jc w:val="center"/>
              <w:rPr>
                <w:noProof/>
                <w:color w:val="808080" w:themeColor="background1" w:themeShade="80"/>
                <w:sz w:val="20"/>
                <w:lang w:bidi="ar-SA"/>
              </w:rPr>
            </w:pPr>
            <w:r>
              <w:rPr>
                <w:noProof/>
              </w:rPr>
              <w:lastRenderedPageBreak/>
              <w:drawing>
                <wp:inline distT="0" distB="0" distL="0" distR="0">
                  <wp:extent cx="2926080" cy="2286000"/>
                  <wp:effectExtent l="0" t="0" r="7620" b="0"/>
                  <wp:docPr id="263" name="Picture 263" descr="C:\Users\Steven Hill\AppData\Local\Microsoft\Windows\INetCache\Content.Word\NGC7822-20151204UT-Log-SHO-SOGam50pct-Cropped-Gam75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teven Hill\AppData\Local\Microsoft\Windows\INetCache\Content.Word\NGC7822-20151204UT-Log-SHO-SOGam50pct-Cropped-Gam75pct.jpg"/>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2926080" cy="2286000"/>
                          </a:xfrm>
                          <a:prstGeom prst="rect">
                            <a:avLst/>
                          </a:prstGeom>
                          <a:noFill/>
                          <a:ln>
                            <a:noFill/>
                          </a:ln>
                        </pic:spPr>
                      </pic:pic>
                    </a:graphicData>
                  </a:graphic>
                </wp:inline>
              </w:drawing>
            </w:r>
          </w:p>
        </w:tc>
        <w:tc>
          <w:tcPr>
            <w:tcW w:w="4680" w:type="dxa"/>
            <w:shd w:val="clear" w:color="auto" w:fill="000000"/>
          </w:tcPr>
          <w:p w:rsidR="001A1CCA" w:rsidRPr="004174E0" w:rsidRDefault="009F3472" w:rsidP="004C6788">
            <w:pPr>
              <w:jc w:val="center"/>
              <w:rPr>
                <w:sz w:val="20"/>
                <w:lang w:bidi="ar-SA"/>
              </w:rPr>
            </w:pPr>
            <w:r>
              <w:rPr>
                <w:noProof/>
              </w:rPr>
              <w:drawing>
                <wp:inline distT="0" distB="0" distL="0" distR="0">
                  <wp:extent cx="2926080" cy="2286000"/>
                  <wp:effectExtent l="0" t="0" r="7620" b="0"/>
                  <wp:docPr id="265" name="Picture 265" descr="C:\Users\Steven Hill\AppData\Local\Microsoft\Windows\INetCache\Content.Word\NGC7822-201XXXXX-RGB-SHO-Flattened-HalfSize-Gam75pc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Steven Hill\AppData\Local\Microsoft\Windows\INetCache\Content.Word\NGC7822-201XXXXX-RGB-SHO-Flattened-HalfSize-Gam75pct-Crop.jpg"/>
                          <pic:cNvPicPr>
                            <a:picLocks noChangeAspect="1" noChangeArrowheads="1"/>
                          </pic:cNvPicPr>
                        </pic:nvPicPr>
                        <pic:blipFill rotWithShape="1">
                          <a:blip r:embed="rId161">
                            <a:extLst>
                              <a:ext uri="{28A0092B-C50C-407E-A947-70E740481C1C}">
                                <a14:useLocalDpi xmlns:a14="http://schemas.microsoft.com/office/drawing/2010/main" val="0"/>
                              </a:ext>
                            </a:extLst>
                          </a:blip>
                          <a:srcRect l="7453" t="1982" r="4321" b="3541"/>
                          <a:stretch/>
                        </pic:blipFill>
                        <pic:spPr bwMode="auto">
                          <a:xfrm>
                            <a:off x="0" y="0"/>
                            <a:ext cx="2926080" cy="2286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A1CCA" w:rsidRPr="00EE3E4F" w:rsidTr="004C6788">
        <w:trPr>
          <w:jc w:val="center"/>
        </w:trPr>
        <w:tc>
          <w:tcPr>
            <w:tcW w:w="4680" w:type="dxa"/>
            <w:shd w:val="clear" w:color="auto" w:fill="000000"/>
          </w:tcPr>
          <w:p w:rsidR="001A1CCA" w:rsidRPr="00EE3E4F" w:rsidRDefault="001A1CCA" w:rsidP="004C6788">
            <w:pPr>
              <w:jc w:val="center"/>
              <w:rPr>
                <w:sz w:val="20"/>
                <w:lang w:bidi="ar-SA"/>
              </w:rPr>
            </w:pPr>
            <w:r w:rsidRPr="001A1CCA">
              <w:rPr>
                <w:sz w:val="20"/>
                <w:lang w:bidi="ar-SA"/>
              </w:rPr>
              <w:t>NGC7822-20151204UT-Log-SHO-SOGam50pct-Cropped-Gam75pct.jpg</w:t>
            </w:r>
          </w:p>
        </w:tc>
        <w:tc>
          <w:tcPr>
            <w:tcW w:w="4680" w:type="dxa"/>
            <w:shd w:val="clear" w:color="auto" w:fill="000000"/>
          </w:tcPr>
          <w:p w:rsidR="001A1CCA" w:rsidRPr="00EE3E4F" w:rsidRDefault="009F3472" w:rsidP="004C6788">
            <w:pPr>
              <w:jc w:val="center"/>
              <w:rPr>
                <w:sz w:val="20"/>
                <w:lang w:bidi="ar-SA"/>
              </w:rPr>
            </w:pPr>
            <w:r w:rsidRPr="009F3472">
              <w:rPr>
                <w:sz w:val="20"/>
                <w:lang w:bidi="ar-SA"/>
              </w:rPr>
              <w:t>NGC7822-201XXXXX-RGB-SHO-Flattened-HalfSize-Gam75pct-Crop.jpg</w:t>
            </w:r>
          </w:p>
        </w:tc>
      </w:tr>
    </w:tbl>
    <w:p w:rsidR="00AE2570" w:rsidRDefault="00AE2570">
      <w:pPr>
        <w:rPr>
          <w:lang w:bidi="ar-SA"/>
        </w:rPr>
      </w:pPr>
      <w:r>
        <w:rPr>
          <w:lang w:bidi="ar-SA"/>
        </w:rPr>
        <w:br w:type="page"/>
      </w:r>
    </w:p>
    <w:p w:rsidR="00AE2570" w:rsidRDefault="00AE2570" w:rsidP="00AE2570">
      <w:pPr>
        <w:pStyle w:val="Heading2"/>
        <w:rPr>
          <w:lang w:bidi="ar-SA"/>
        </w:rPr>
      </w:pPr>
      <w:bookmarkStart w:id="44" w:name="_Toc497199158"/>
      <w:r>
        <w:rPr>
          <w:lang w:bidi="ar-SA"/>
        </w:rPr>
        <w:lastRenderedPageBreak/>
        <w:t>References</w:t>
      </w:r>
      <w:bookmarkEnd w:id="44"/>
    </w:p>
    <w:p w:rsidR="00AE2570" w:rsidRDefault="00AE2570" w:rsidP="008E6711">
      <w:pPr>
        <w:rPr>
          <w:lang w:bidi="ar-SA"/>
        </w:rPr>
      </w:pPr>
    </w:p>
    <w:p w:rsidR="00AE2570" w:rsidRPr="00AE2570" w:rsidRDefault="00AE2570" w:rsidP="00AE2570">
      <w:pPr>
        <w:pStyle w:val="EndNoteBibliography"/>
        <w:ind w:left="720" w:hanging="720"/>
      </w:pPr>
      <w:r>
        <w:rPr>
          <w:lang w:bidi="ar-SA"/>
        </w:rPr>
        <w:fldChar w:fldCharType="begin"/>
      </w:r>
      <w:r>
        <w:rPr>
          <w:lang w:bidi="ar-SA"/>
        </w:rPr>
        <w:instrText xml:space="preserve"> ADDIN EN.REFLIST </w:instrText>
      </w:r>
      <w:r>
        <w:rPr>
          <w:lang w:bidi="ar-SA"/>
        </w:rPr>
        <w:fldChar w:fldCharType="separate"/>
      </w:r>
      <w:r w:rsidRPr="00AE2570">
        <w:t xml:space="preserve">Parker, R. A. R. (1964). Physical Conditions in the Cygnus Loop and Some Other Possible Supernova Remnants. </w:t>
      </w:r>
      <w:r w:rsidRPr="00AE2570">
        <w:rPr>
          <w:i/>
        </w:rPr>
        <w:t>The Astrophysical Journal, 139</w:t>
      </w:r>
      <w:r w:rsidRPr="00AE2570">
        <w:t xml:space="preserve">, 493. </w:t>
      </w:r>
    </w:p>
    <w:p w:rsidR="001A0C7A" w:rsidRPr="0022092A" w:rsidRDefault="00AE2570" w:rsidP="008E6711">
      <w:pPr>
        <w:rPr>
          <w:lang w:bidi="ar-SA"/>
        </w:rPr>
      </w:pPr>
      <w:r>
        <w:rPr>
          <w:lang w:bidi="ar-SA"/>
        </w:rPr>
        <w:fldChar w:fldCharType="end"/>
      </w:r>
    </w:p>
    <w:sectPr w:rsidR="001A0C7A" w:rsidRPr="0022092A" w:rsidSect="00582F84">
      <w:headerReference w:type="default" r:id="rId162"/>
      <w:footerReference w:type="even" r:id="rId163"/>
      <w:footerReference w:type="default" r:id="rId16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90CE0" w:rsidRDefault="00A90CE0">
      <w:r>
        <w:separator/>
      </w:r>
    </w:p>
  </w:endnote>
  <w:endnote w:type="continuationSeparator" w:id="0">
    <w:p w:rsidR="00A90CE0" w:rsidRDefault="00A90C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90CE0" w:rsidRDefault="00A90CE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A90CE0" w:rsidRDefault="00A90C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90CE0" w:rsidRDefault="00A90CE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F5E65">
      <w:rPr>
        <w:rStyle w:val="PageNumber"/>
        <w:noProof/>
      </w:rPr>
      <w:t>2</w:t>
    </w:r>
    <w:r>
      <w:rPr>
        <w:rStyle w:val="PageNumber"/>
      </w:rPr>
      <w:fldChar w:fldCharType="end"/>
    </w:r>
  </w:p>
  <w:p w:rsidR="00A90CE0" w:rsidRDefault="00A90C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90CE0" w:rsidRDefault="00A90CE0">
      <w:r>
        <w:separator/>
      </w:r>
    </w:p>
  </w:footnote>
  <w:footnote w:type="continuationSeparator" w:id="0">
    <w:p w:rsidR="00A90CE0" w:rsidRDefault="00A90CE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90CE0" w:rsidRPr="00D42140" w:rsidRDefault="00A90CE0">
    <w:pPr>
      <w:pStyle w:val="Header"/>
      <w:tabs>
        <w:tab w:val="clear" w:pos="4320"/>
        <w:tab w:val="clear" w:pos="8640"/>
        <w:tab w:val="center" w:pos="5040"/>
        <w:tab w:val="right" w:pos="10080"/>
      </w:tabs>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pP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begin"/>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instrText xml:space="preserve"> DATE \@ "M/d/yyyy" </w:instrTex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separate"/>
    </w:r>
    <w:r>
      <w:rPr>
        <w:rFonts w:ascii="Arial" w:hAnsi="Arial" w:cs="Arial"/>
        <w:b/>
        <w:outline/>
        <w:noProof/>
        <w:color w:val="FFFFFF" w:themeColor="background1"/>
        <w:sz w:val="20"/>
        <w:szCs w:val="20"/>
        <w14:textOutline w14:w="9525" w14:cap="flat" w14:cmpd="sng" w14:algn="ctr">
          <w14:solidFill>
            <w14:schemeClr w14:val="bg1"/>
          </w14:solidFill>
          <w14:prstDash w14:val="solid"/>
          <w14:round/>
        </w14:textOutline>
        <w14:textFill>
          <w14:noFill/>
        </w14:textFill>
      </w:rPr>
      <w:t>10/30/2017</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end"/>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ab/>
    </w:r>
    <w:r w:rsidRPr="00D42140">
      <w:rPr>
        <w:rFonts w:ascii="Arial" w:hAnsi="Arial" w:cs="Arial"/>
        <w:b/>
        <w:outline/>
        <w:color w:val="FFFFFF" w:themeColor="background1"/>
        <w:sz w:val="32"/>
        <w:szCs w:val="32"/>
        <w14:textOutline w14:w="9525" w14:cap="flat" w14:cmpd="sng" w14:algn="ctr">
          <w14:solidFill>
            <w14:schemeClr w14:val="bg1"/>
          </w14:solidFill>
          <w14:prstDash w14:val="solid"/>
          <w14:round/>
        </w14:textOutline>
        <w14:textFill>
          <w14:noFill/>
        </w14:textFill>
      </w:rPr>
      <w:t>Observing Notes 2012</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ab/>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begin"/>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instrText xml:space="preserve"> TIME \@ "h:mm:ss am/pm" </w:instrTex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separate"/>
    </w:r>
    <w:r>
      <w:rPr>
        <w:rFonts w:ascii="Arial" w:hAnsi="Arial" w:cs="Arial"/>
        <w:b/>
        <w:outline/>
        <w:noProof/>
        <w:color w:val="FFFFFF" w:themeColor="background1"/>
        <w:sz w:val="20"/>
        <w:szCs w:val="20"/>
        <w14:textOutline w14:w="9525" w14:cap="flat" w14:cmpd="sng" w14:algn="ctr">
          <w14:solidFill>
            <w14:schemeClr w14:val="bg1"/>
          </w14:solidFill>
          <w14:prstDash w14:val="solid"/>
          <w14:round/>
        </w14:textOutline>
        <w14:textFill>
          <w14:noFill/>
        </w14:textFill>
      </w:rPr>
      <w:t>6:23:22 AM</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72B25"/>
    <w:multiLevelType w:val="hybridMultilevel"/>
    <w:tmpl w:val="D8F830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1932B5"/>
    <w:multiLevelType w:val="hybridMultilevel"/>
    <w:tmpl w:val="1C7C20D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705F97"/>
    <w:multiLevelType w:val="hybridMultilevel"/>
    <w:tmpl w:val="E02C7E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955E26"/>
    <w:multiLevelType w:val="hybridMultilevel"/>
    <w:tmpl w:val="3A2CF4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D64906"/>
    <w:multiLevelType w:val="hybridMultilevel"/>
    <w:tmpl w:val="55A296A4"/>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8A3B99"/>
    <w:multiLevelType w:val="hybridMultilevel"/>
    <w:tmpl w:val="3F76E0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4D07C9"/>
    <w:multiLevelType w:val="hybridMultilevel"/>
    <w:tmpl w:val="9086F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2C4A35"/>
    <w:multiLevelType w:val="hybridMultilevel"/>
    <w:tmpl w:val="3F9008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3F751C"/>
    <w:multiLevelType w:val="hybridMultilevel"/>
    <w:tmpl w:val="219E16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1D7FCF"/>
    <w:multiLevelType w:val="hybridMultilevel"/>
    <w:tmpl w:val="00948A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E653819"/>
    <w:multiLevelType w:val="hybridMultilevel"/>
    <w:tmpl w:val="9D0202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F553C4"/>
    <w:multiLevelType w:val="hybridMultilevel"/>
    <w:tmpl w:val="B406FD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16512A"/>
    <w:multiLevelType w:val="hybridMultilevel"/>
    <w:tmpl w:val="E4A4EB5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4647FF"/>
    <w:multiLevelType w:val="hybridMultilevel"/>
    <w:tmpl w:val="A746B4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5935B8"/>
    <w:multiLevelType w:val="hybridMultilevel"/>
    <w:tmpl w:val="2124B7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3029F9"/>
    <w:multiLevelType w:val="hybridMultilevel"/>
    <w:tmpl w:val="C52001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D26FC6"/>
    <w:multiLevelType w:val="hybridMultilevel"/>
    <w:tmpl w:val="9A7C0B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D23329"/>
    <w:multiLevelType w:val="hybridMultilevel"/>
    <w:tmpl w:val="DE2A9A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44F7CFB"/>
    <w:multiLevelType w:val="hybridMultilevel"/>
    <w:tmpl w:val="006A51A8"/>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5123F5A"/>
    <w:multiLevelType w:val="hybridMultilevel"/>
    <w:tmpl w:val="55181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5635A6A"/>
    <w:multiLevelType w:val="hybridMultilevel"/>
    <w:tmpl w:val="CFA80F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92C00BE"/>
    <w:multiLevelType w:val="hybridMultilevel"/>
    <w:tmpl w:val="4DD09B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BC94094"/>
    <w:multiLevelType w:val="hybridMultilevel"/>
    <w:tmpl w:val="391428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C7A5BF6"/>
    <w:multiLevelType w:val="hybridMultilevel"/>
    <w:tmpl w:val="58D8B6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EC00FD1"/>
    <w:multiLevelType w:val="hybridMultilevel"/>
    <w:tmpl w:val="E06413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F8B7F0D"/>
    <w:multiLevelType w:val="hybridMultilevel"/>
    <w:tmpl w:val="7CDCA2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03A3221"/>
    <w:multiLevelType w:val="hybridMultilevel"/>
    <w:tmpl w:val="B9D254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4871EFA"/>
    <w:multiLevelType w:val="hybridMultilevel"/>
    <w:tmpl w:val="1076E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8E82E32"/>
    <w:multiLevelType w:val="hybridMultilevel"/>
    <w:tmpl w:val="E7C29B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DC7191C"/>
    <w:multiLevelType w:val="hybridMultilevel"/>
    <w:tmpl w:val="FBD859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1945221"/>
    <w:multiLevelType w:val="hybridMultilevel"/>
    <w:tmpl w:val="E7A2CB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38D2018"/>
    <w:multiLevelType w:val="hybridMultilevel"/>
    <w:tmpl w:val="F1607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5AF71FE"/>
    <w:multiLevelType w:val="hybridMultilevel"/>
    <w:tmpl w:val="BADC05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5FA1104"/>
    <w:multiLevelType w:val="hybridMultilevel"/>
    <w:tmpl w:val="F718E8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6EA132A"/>
    <w:multiLevelType w:val="hybridMultilevel"/>
    <w:tmpl w:val="DB1C4E9A"/>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8E3566C"/>
    <w:multiLevelType w:val="hybridMultilevel"/>
    <w:tmpl w:val="8F02DC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EE00C13"/>
    <w:multiLevelType w:val="hybridMultilevel"/>
    <w:tmpl w:val="C70826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09C15E6"/>
    <w:multiLevelType w:val="hybridMultilevel"/>
    <w:tmpl w:val="BE9881C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302095A"/>
    <w:multiLevelType w:val="hybridMultilevel"/>
    <w:tmpl w:val="DDF0F6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7207C75"/>
    <w:multiLevelType w:val="hybridMultilevel"/>
    <w:tmpl w:val="AB0A4B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8002798"/>
    <w:multiLevelType w:val="hybridMultilevel"/>
    <w:tmpl w:val="3452B0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FF71AB7"/>
    <w:multiLevelType w:val="hybridMultilevel"/>
    <w:tmpl w:val="478E79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EC23EC"/>
    <w:multiLevelType w:val="hybridMultilevel"/>
    <w:tmpl w:val="BED2F0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60156FC"/>
    <w:multiLevelType w:val="hybridMultilevel"/>
    <w:tmpl w:val="AB0694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60E3E42"/>
    <w:multiLevelType w:val="hybridMultilevel"/>
    <w:tmpl w:val="4B0ED3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8772DFA"/>
    <w:multiLevelType w:val="hybridMultilevel"/>
    <w:tmpl w:val="297CF3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AE73D6B"/>
    <w:multiLevelType w:val="hybridMultilevel"/>
    <w:tmpl w:val="056A03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F66382A"/>
    <w:multiLevelType w:val="hybridMultilevel"/>
    <w:tmpl w:val="C6B6E0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6598CE46">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FFE0D98"/>
    <w:multiLevelType w:val="hybridMultilevel"/>
    <w:tmpl w:val="66B833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1"/>
  </w:num>
  <w:num w:numId="2">
    <w:abstractNumId w:val="36"/>
  </w:num>
  <w:num w:numId="3">
    <w:abstractNumId w:val="31"/>
  </w:num>
  <w:num w:numId="4">
    <w:abstractNumId w:val="21"/>
  </w:num>
  <w:num w:numId="5">
    <w:abstractNumId w:val="47"/>
  </w:num>
  <w:num w:numId="6">
    <w:abstractNumId w:val="22"/>
  </w:num>
  <w:num w:numId="7">
    <w:abstractNumId w:val="38"/>
  </w:num>
  <w:num w:numId="8">
    <w:abstractNumId w:val="6"/>
  </w:num>
  <w:num w:numId="9">
    <w:abstractNumId w:val="32"/>
  </w:num>
  <w:num w:numId="10">
    <w:abstractNumId w:val="23"/>
  </w:num>
  <w:num w:numId="11">
    <w:abstractNumId w:val="17"/>
  </w:num>
  <w:num w:numId="12">
    <w:abstractNumId w:val="20"/>
  </w:num>
  <w:num w:numId="13">
    <w:abstractNumId w:val="15"/>
  </w:num>
  <w:num w:numId="14">
    <w:abstractNumId w:val="2"/>
  </w:num>
  <w:num w:numId="15">
    <w:abstractNumId w:val="45"/>
  </w:num>
  <w:num w:numId="16">
    <w:abstractNumId w:val="25"/>
  </w:num>
  <w:num w:numId="17">
    <w:abstractNumId w:val="48"/>
  </w:num>
  <w:num w:numId="18">
    <w:abstractNumId w:val="27"/>
  </w:num>
  <w:num w:numId="19">
    <w:abstractNumId w:val="16"/>
  </w:num>
  <w:num w:numId="20">
    <w:abstractNumId w:val="37"/>
  </w:num>
  <w:num w:numId="21">
    <w:abstractNumId w:val="12"/>
  </w:num>
  <w:num w:numId="22">
    <w:abstractNumId w:val="1"/>
  </w:num>
  <w:num w:numId="23">
    <w:abstractNumId w:val="30"/>
  </w:num>
  <w:num w:numId="24">
    <w:abstractNumId w:val="40"/>
  </w:num>
  <w:num w:numId="25">
    <w:abstractNumId w:val="10"/>
  </w:num>
  <w:num w:numId="26">
    <w:abstractNumId w:val="29"/>
  </w:num>
  <w:num w:numId="27">
    <w:abstractNumId w:val="0"/>
  </w:num>
  <w:num w:numId="28">
    <w:abstractNumId w:val="43"/>
  </w:num>
  <w:num w:numId="29">
    <w:abstractNumId w:val="11"/>
  </w:num>
  <w:num w:numId="30">
    <w:abstractNumId w:val="44"/>
  </w:num>
  <w:num w:numId="31">
    <w:abstractNumId w:val="46"/>
  </w:num>
  <w:num w:numId="32">
    <w:abstractNumId w:val="28"/>
  </w:num>
  <w:num w:numId="33">
    <w:abstractNumId w:val="5"/>
  </w:num>
  <w:num w:numId="34">
    <w:abstractNumId w:val="19"/>
  </w:num>
  <w:num w:numId="35">
    <w:abstractNumId w:val="7"/>
  </w:num>
  <w:num w:numId="36">
    <w:abstractNumId w:val="33"/>
  </w:num>
  <w:num w:numId="37">
    <w:abstractNumId w:val="35"/>
  </w:num>
  <w:num w:numId="38">
    <w:abstractNumId w:val="9"/>
  </w:num>
  <w:num w:numId="39">
    <w:abstractNumId w:val="13"/>
  </w:num>
  <w:num w:numId="40">
    <w:abstractNumId w:val="8"/>
  </w:num>
  <w:num w:numId="41">
    <w:abstractNumId w:val="24"/>
  </w:num>
  <w:num w:numId="42">
    <w:abstractNumId w:val="42"/>
  </w:num>
  <w:num w:numId="43">
    <w:abstractNumId w:val="39"/>
  </w:num>
  <w:num w:numId="44">
    <w:abstractNumId w:val="3"/>
  </w:num>
  <w:num w:numId="45">
    <w:abstractNumId w:val="26"/>
  </w:num>
  <w:num w:numId="46">
    <w:abstractNumId w:val="18"/>
  </w:num>
  <w:num w:numId="47">
    <w:abstractNumId w:val="34"/>
  </w:num>
  <w:num w:numId="48">
    <w:abstractNumId w:val="4"/>
  </w:num>
  <w:num w:numId="49">
    <w:abstractNumId w:val="14"/>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27A1F"/>
    <w:rsid w:val="0000025D"/>
    <w:rsid w:val="00000758"/>
    <w:rsid w:val="000010A2"/>
    <w:rsid w:val="0000152E"/>
    <w:rsid w:val="0000215F"/>
    <w:rsid w:val="000028AF"/>
    <w:rsid w:val="00002CE1"/>
    <w:rsid w:val="00003698"/>
    <w:rsid w:val="000041F0"/>
    <w:rsid w:val="000043C0"/>
    <w:rsid w:val="00004477"/>
    <w:rsid w:val="00004660"/>
    <w:rsid w:val="0000488C"/>
    <w:rsid w:val="00005DAD"/>
    <w:rsid w:val="00006C2E"/>
    <w:rsid w:val="00006F8F"/>
    <w:rsid w:val="00007C94"/>
    <w:rsid w:val="00007CB7"/>
    <w:rsid w:val="00010335"/>
    <w:rsid w:val="00010E33"/>
    <w:rsid w:val="00011244"/>
    <w:rsid w:val="000114CD"/>
    <w:rsid w:val="000122F5"/>
    <w:rsid w:val="00012D21"/>
    <w:rsid w:val="0001362E"/>
    <w:rsid w:val="0001381C"/>
    <w:rsid w:val="00013AD6"/>
    <w:rsid w:val="00014543"/>
    <w:rsid w:val="00014599"/>
    <w:rsid w:val="00015A7B"/>
    <w:rsid w:val="00015F89"/>
    <w:rsid w:val="00015F92"/>
    <w:rsid w:val="00016419"/>
    <w:rsid w:val="00017292"/>
    <w:rsid w:val="00017376"/>
    <w:rsid w:val="00017ECF"/>
    <w:rsid w:val="00020037"/>
    <w:rsid w:val="0002296A"/>
    <w:rsid w:val="00022C7B"/>
    <w:rsid w:val="00022D42"/>
    <w:rsid w:val="000235F8"/>
    <w:rsid w:val="00023DC3"/>
    <w:rsid w:val="0002400A"/>
    <w:rsid w:val="00025189"/>
    <w:rsid w:val="00025318"/>
    <w:rsid w:val="00025604"/>
    <w:rsid w:val="000257B0"/>
    <w:rsid w:val="000259CF"/>
    <w:rsid w:val="000263EA"/>
    <w:rsid w:val="00027301"/>
    <w:rsid w:val="000276BB"/>
    <w:rsid w:val="00027993"/>
    <w:rsid w:val="000305E0"/>
    <w:rsid w:val="00030888"/>
    <w:rsid w:val="00030B3C"/>
    <w:rsid w:val="00030D35"/>
    <w:rsid w:val="00031943"/>
    <w:rsid w:val="00032219"/>
    <w:rsid w:val="00032279"/>
    <w:rsid w:val="00032C99"/>
    <w:rsid w:val="00032F2D"/>
    <w:rsid w:val="0003347F"/>
    <w:rsid w:val="00033627"/>
    <w:rsid w:val="000345F4"/>
    <w:rsid w:val="00034B6C"/>
    <w:rsid w:val="00035552"/>
    <w:rsid w:val="000358A3"/>
    <w:rsid w:val="00035F0C"/>
    <w:rsid w:val="00036B58"/>
    <w:rsid w:val="00036E2A"/>
    <w:rsid w:val="0003721F"/>
    <w:rsid w:val="000377E1"/>
    <w:rsid w:val="00037B96"/>
    <w:rsid w:val="00037FF7"/>
    <w:rsid w:val="0004021E"/>
    <w:rsid w:val="00040B31"/>
    <w:rsid w:val="00040C7F"/>
    <w:rsid w:val="00041E54"/>
    <w:rsid w:val="000420CC"/>
    <w:rsid w:val="0004283B"/>
    <w:rsid w:val="000428E8"/>
    <w:rsid w:val="00042F80"/>
    <w:rsid w:val="00044262"/>
    <w:rsid w:val="00045095"/>
    <w:rsid w:val="00045219"/>
    <w:rsid w:val="000455C6"/>
    <w:rsid w:val="000468C8"/>
    <w:rsid w:val="000475B0"/>
    <w:rsid w:val="000478EE"/>
    <w:rsid w:val="00050F9B"/>
    <w:rsid w:val="00051366"/>
    <w:rsid w:val="0005195B"/>
    <w:rsid w:val="00052405"/>
    <w:rsid w:val="00052645"/>
    <w:rsid w:val="000526FA"/>
    <w:rsid w:val="00052C05"/>
    <w:rsid w:val="00052D6C"/>
    <w:rsid w:val="00053001"/>
    <w:rsid w:val="000531E0"/>
    <w:rsid w:val="00053320"/>
    <w:rsid w:val="00053BAD"/>
    <w:rsid w:val="00053FA6"/>
    <w:rsid w:val="00055DDC"/>
    <w:rsid w:val="00057BCE"/>
    <w:rsid w:val="000606BB"/>
    <w:rsid w:val="0006117B"/>
    <w:rsid w:val="00061388"/>
    <w:rsid w:val="000613DD"/>
    <w:rsid w:val="000621F1"/>
    <w:rsid w:val="00063949"/>
    <w:rsid w:val="00063995"/>
    <w:rsid w:val="00064EB7"/>
    <w:rsid w:val="00065AA8"/>
    <w:rsid w:val="00065AE4"/>
    <w:rsid w:val="00067924"/>
    <w:rsid w:val="00067CBA"/>
    <w:rsid w:val="00070D34"/>
    <w:rsid w:val="00072AC0"/>
    <w:rsid w:val="00072EDB"/>
    <w:rsid w:val="00072F08"/>
    <w:rsid w:val="000731C8"/>
    <w:rsid w:val="000732AA"/>
    <w:rsid w:val="000734B2"/>
    <w:rsid w:val="00073BF8"/>
    <w:rsid w:val="00073D45"/>
    <w:rsid w:val="000748E2"/>
    <w:rsid w:val="000760E0"/>
    <w:rsid w:val="000760F1"/>
    <w:rsid w:val="000766F9"/>
    <w:rsid w:val="00076BC6"/>
    <w:rsid w:val="00076BF5"/>
    <w:rsid w:val="00076F96"/>
    <w:rsid w:val="000773CD"/>
    <w:rsid w:val="00077437"/>
    <w:rsid w:val="00077744"/>
    <w:rsid w:val="00077C98"/>
    <w:rsid w:val="000808B2"/>
    <w:rsid w:val="000809C7"/>
    <w:rsid w:val="000812F6"/>
    <w:rsid w:val="00081404"/>
    <w:rsid w:val="00081A9B"/>
    <w:rsid w:val="00081AFE"/>
    <w:rsid w:val="000828C1"/>
    <w:rsid w:val="000841F6"/>
    <w:rsid w:val="000848AC"/>
    <w:rsid w:val="0008494C"/>
    <w:rsid w:val="00084B18"/>
    <w:rsid w:val="00084E55"/>
    <w:rsid w:val="0008514D"/>
    <w:rsid w:val="000851B6"/>
    <w:rsid w:val="00085A52"/>
    <w:rsid w:val="00085B4D"/>
    <w:rsid w:val="00086425"/>
    <w:rsid w:val="000865B1"/>
    <w:rsid w:val="000865DE"/>
    <w:rsid w:val="000865F4"/>
    <w:rsid w:val="00086859"/>
    <w:rsid w:val="0008714A"/>
    <w:rsid w:val="0008721E"/>
    <w:rsid w:val="000875E1"/>
    <w:rsid w:val="000909DF"/>
    <w:rsid w:val="00090A1D"/>
    <w:rsid w:val="00090B59"/>
    <w:rsid w:val="00091ED1"/>
    <w:rsid w:val="0009325C"/>
    <w:rsid w:val="00093E78"/>
    <w:rsid w:val="00094372"/>
    <w:rsid w:val="000946A3"/>
    <w:rsid w:val="00094DFC"/>
    <w:rsid w:val="0009547F"/>
    <w:rsid w:val="00095885"/>
    <w:rsid w:val="00095A69"/>
    <w:rsid w:val="00095D1D"/>
    <w:rsid w:val="000962CF"/>
    <w:rsid w:val="00096862"/>
    <w:rsid w:val="00096ABA"/>
    <w:rsid w:val="00096AE9"/>
    <w:rsid w:val="000970E1"/>
    <w:rsid w:val="0009746F"/>
    <w:rsid w:val="000975C4"/>
    <w:rsid w:val="00097614"/>
    <w:rsid w:val="000976E3"/>
    <w:rsid w:val="0009776A"/>
    <w:rsid w:val="00097E67"/>
    <w:rsid w:val="00097FD1"/>
    <w:rsid w:val="000A12AD"/>
    <w:rsid w:val="000A1350"/>
    <w:rsid w:val="000A16AC"/>
    <w:rsid w:val="000A189B"/>
    <w:rsid w:val="000A35C1"/>
    <w:rsid w:val="000A3A93"/>
    <w:rsid w:val="000A3DB1"/>
    <w:rsid w:val="000A45A2"/>
    <w:rsid w:val="000A4819"/>
    <w:rsid w:val="000A4D15"/>
    <w:rsid w:val="000A4F96"/>
    <w:rsid w:val="000A562F"/>
    <w:rsid w:val="000A59DB"/>
    <w:rsid w:val="000A66A3"/>
    <w:rsid w:val="000A689C"/>
    <w:rsid w:val="000A78BD"/>
    <w:rsid w:val="000B0714"/>
    <w:rsid w:val="000B172F"/>
    <w:rsid w:val="000B33AB"/>
    <w:rsid w:val="000B396C"/>
    <w:rsid w:val="000B3D05"/>
    <w:rsid w:val="000B3E58"/>
    <w:rsid w:val="000B3E91"/>
    <w:rsid w:val="000B3F3B"/>
    <w:rsid w:val="000B45E8"/>
    <w:rsid w:val="000B4773"/>
    <w:rsid w:val="000B5601"/>
    <w:rsid w:val="000B570A"/>
    <w:rsid w:val="000B5D16"/>
    <w:rsid w:val="000B61EB"/>
    <w:rsid w:val="000B665F"/>
    <w:rsid w:val="000B6DD1"/>
    <w:rsid w:val="000B6EFE"/>
    <w:rsid w:val="000B6F34"/>
    <w:rsid w:val="000B720D"/>
    <w:rsid w:val="000B76EA"/>
    <w:rsid w:val="000B7C4B"/>
    <w:rsid w:val="000C023B"/>
    <w:rsid w:val="000C0447"/>
    <w:rsid w:val="000C05BE"/>
    <w:rsid w:val="000C05D0"/>
    <w:rsid w:val="000C0B07"/>
    <w:rsid w:val="000C18A7"/>
    <w:rsid w:val="000C1954"/>
    <w:rsid w:val="000C1D08"/>
    <w:rsid w:val="000C25B8"/>
    <w:rsid w:val="000C2673"/>
    <w:rsid w:val="000C31A8"/>
    <w:rsid w:val="000C371E"/>
    <w:rsid w:val="000C37C3"/>
    <w:rsid w:val="000C3C3C"/>
    <w:rsid w:val="000C3EEC"/>
    <w:rsid w:val="000C4122"/>
    <w:rsid w:val="000C4240"/>
    <w:rsid w:val="000C45EC"/>
    <w:rsid w:val="000C48D9"/>
    <w:rsid w:val="000C4B11"/>
    <w:rsid w:val="000C4DB4"/>
    <w:rsid w:val="000C6356"/>
    <w:rsid w:val="000C66DD"/>
    <w:rsid w:val="000C6F5A"/>
    <w:rsid w:val="000C7C37"/>
    <w:rsid w:val="000C7DB7"/>
    <w:rsid w:val="000D00D6"/>
    <w:rsid w:val="000D015F"/>
    <w:rsid w:val="000D025E"/>
    <w:rsid w:val="000D07FD"/>
    <w:rsid w:val="000D10B0"/>
    <w:rsid w:val="000D164F"/>
    <w:rsid w:val="000D1AC9"/>
    <w:rsid w:val="000D1FC7"/>
    <w:rsid w:val="000D20AE"/>
    <w:rsid w:val="000D2E94"/>
    <w:rsid w:val="000D2F17"/>
    <w:rsid w:val="000D31A2"/>
    <w:rsid w:val="000D3386"/>
    <w:rsid w:val="000D3537"/>
    <w:rsid w:val="000D3D6F"/>
    <w:rsid w:val="000D52A8"/>
    <w:rsid w:val="000D52E3"/>
    <w:rsid w:val="000D669F"/>
    <w:rsid w:val="000D6A19"/>
    <w:rsid w:val="000D6E41"/>
    <w:rsid w:val="000D7C88"/>
    <w:rsid w:val="000E074C"/>
    <w:rsid w:val="000E0B90"/>
    <w:rsid w:val="000E1514"/>
    <w:rsid w:val="000E15B5"/>
    <w:rsid w:val="000E1BFB"/>
    <w:rsid w:val="000E2D8A"/>
    <w:rsid w:val="000E3493"/>
    <w:rsid w:val="000E3611"/>
    <w:rsid w:val="000E3696"/>
    <w:rsid w:val="000E37DD"/>
    <w:rsid w:val="000E40F5"/>
    <w:rsid w:val="000E50E2"/>
    <w:rsid w:val="000E6066"/>
    <w:rsid w:val="000E6C69"/>
    <w:rsid w:val="000E72E2"/>
    <w:rsid w:val="000E73A0"/>
    <w:rsid w:val="000E7586"/>
    <w:rsid w:val="000F0F14"/>
    <w:rsid w:val="000F1100"/>
    <w:rsid w:val="000F1478"/>
    <w:rsid w:val="000F1B7E"/>
    <w:rsid w:val="000F1C8B"/>
    <w:rsid w:val="000F3830"/>
    <w:rsid w:val="000F429B"/>
    <w:rsid w:val="000F44D7"/>
    <w:rsid w:val="000F4B11"/>
    <w:rsid w:val="000F5958"/>
    <w:rsid w:val="000F5B1D"/>
    <w:rsid w:val="000F5E63"/>
    <w:rsid w:val="000F6501"/>
    <w:rsid w:val="000F6B67"/>
    <w:rsid w:val="000F757B"/>
    <w:rsid w:val="00100458"/>
    <w:rsid w:val="00102664"/>
    <w:rsid w:val="00102A71"/>
    <w:rsid w:val="0010321B"/>
    <w:rsid w:val="00103417"/>
    <w:rsid w:val="001035BA"/>
    <w:rsid w:val="0010442E"/>
    <w:rsid w:val="00104B30"/>
    <w:rsid w:val="00104B88"/>
    <w:rsid w:val="0010520C"/>
    <w:rsid w:val="001056A1"/>
    <w:rsid w:val="00105CEA"/>
    <w:rsid w:val="0010661C"/>
    <w:rsid w:val="00106996"/>
    <w:rsid w:val="00106E22"/>
    <w:rsid w:val="001077AA"/>
    <w:rsid w:val="00107CA6"/>
    <w:rsid w:val="001100A9"/>
    <w:rsid w:val="00110BBC"/>
    <w:rsid w:val="0011129F"/>
    <w:rsid w:val="00111ACA"/>
    <w:rsid w:val="00111D7D"/>
    <w:rsid w:val="00111E4B"/>
    <w:rsid w:val="00112346"/>
    <w:rsid w:val="0011246F"/>
    <w:rsid w:val="0011307E"/>
    <w:rsid w:val="00113794"/>
    <w:rsid w:val="00113E6E"/>
    <w:rsid w:val="00114284"/>
    <w:rsid w:val="0011474F"/>
    <w:rsid w:val="00114923"/>
    <w:rsid w:val="00115216"/>
    <w:rsid w:val="00115B6B"/>
    <w:rsid w:val="001161A3"/>
    <w:rsid w:val="001167DA"/>
    <w:rsid w:val="00116AD3"/>
    <w:rsid w:val="00117726"/>
    <w:rsid w:val="001177C9"/>
    <w:rsid w:val="0012129B"/>
    <w:rsid w:val="0012143E"/>
    <w:rsid w:val="001219DA"/>
    <w:rsid w:val="00122209"/>
    <w:rsid w:val="00122468"/>
    <w:rsid w:val="00123B6F"/>
    <w:rsid w:val="00123FE8"/>
    <w:rsid w:val="0012498A"/>
    <w:rsid w:val="00125991"/>
    <w:rsid w:val="00126D3E"/>
    <w:rsid w:val="0012727C"/>
    <w:rsid w:val="001276EF"/>
    <w:rsid w:val="001300A0"/>
    <w:rsid w:val="0013065F"/>
    <w:rsid w:val="001307EF"/>
    <w:rsid w:val="001309A4"/>
    <w:rsid w:val="00130A00"/>
    <w:rsid w:val="00130C6F"/>
    <w:rsid w:val="00130F22"/>
    <w:rsid w:val="00131330"/>
    <w:rsid w:val="00131542"/>
    <w:rsid w:val="00131BF6"/>
    <w:rsid w:val="00131D73"/>
    <w:rsid w:val="00131EF2"/>
    <w:rsid w:val="0013285E"/>
    <w:rsid w:val="0013294B"/>
    <w:rsid w:val="00132F87"/>
    <w:rsid w:val="001332B7"/>
    <w:rsid w:val="00133C6A"/>
    <w:rsid w:val="00136AB8"/>
    <w:rsid w:val="00137124"/>
    <w:rsid w:val="0013719F"/>
    <w:rsid w:val="00137CCF"/>
    <w:rsid w:val="00140632"/>
    <w:rsid w:val="00140A29"/>
    <w:rsid w:val="00140A3D"/>
    <w:rsid w:val="00140DA7"/>
    <w:rsid w:val="001424E2"/>
    <w:rsid w:val="0014264A"/>
    <w:rsid w:val="0014324E"/>
    <w:rsid w:val="0014346D"/>
    <w:rsid w:val="001437E2"/>
    <w:rsid w:val="00143ACC"/>
    <w:rsid w:val="00144627"/>
    <w:rsid w:val="00144FA2"/>
    <w:rsid w:val="00145209"/>
    <w:rsid w:val="001464FE"/>
    <w:rsid w:val="0014676A"/>
    <w:rsid w:val="00146AEE"/>
    <w:rsid w:val="00146D1A"/>
    <w:rsid w:val="00146EA6"/>
    <w:rsid w:val="00146F52"/>
    <w:rsid w:val="00147F39"/>
    <w:rsid w:val="001515E6"/>
    <w:rsid w:val="0015188C"/>
    <w:rsid w:val="00151C79"/>
    <w:rsid w:val="00152885"/>
    <w:rsid w:val="00152C62"/>
    <w:rsid w:val="0015372F"/>
    <w:rsid w:val="00154827"/>
    <w:rsid w:val="0015581F"/>
    <w:rsid w:val="001558AF"/>
    <w:rsid w:val="00155B7E"/>
    <w:rsid w:val="00155D97"/>
    <w:rsid w:val="00155FC1"/>
    <w:rsid w:val="001567F9"/>
    <w:rsid w:val="00156D0C"/>
    <w:rsid w:val="0015718D"/>
    <w:rsid w:val="001573B7"/>
    <w:rsid w:val="0015771C"/>
    <w:rsid w:val="00160211"/>
    <w:rsid w:val="0016021C"/>
    <w:rsid w:val="00160CC6"/>
    <w:rsid w:val="001610CD"/>
    <w:rsid w:val="001616A7"/>
    <w:rsid w:val="00162620"/>
    <w:rsid w:val="00163416"/>
    <w:rsid w:val="00163A35"/>
    <w:rsid w:val="00164263"/>
    <w:rsid w:val="0016501E"/>
    <w:rsid w:val="00165106"/>
    <w:rsid w:val="001657F2"/>
    <w:rsid w:val="00166643"/>
    <w:rsid w:val="00166670"/>
    <w:rsid w:val="00166929"/>
    <w:rsid w:val="00166DAD"/>
    <w:rsid w:val="00166F79"/>
    <w:rsid w:val="00167612"/>
    <w:rsid w:val="0016762F"/>
    <w:rsid w:val="00170981"/>
    <w:rsid w:val="00170C81"/>
    <w:rsid w:val="00170D25"/>
    <w:rsid w:val="001710AD"/>
    <w:rsid w:val="001712B6"/>
    <w:rsid w:val="0017131D"/>
    <w:rsid w:val="001719A5"/>
    <w:rsid w:val="00171C29"/>
    <w:rsid w:val="00171F52"/>
    <w:rsid w:val="00172A39"/>
    <w:rsid w:val="00172C5C"/>
    <w:rsid w:val="0017318F"/>
    <w:rsid w:val="0017343E"/>
    <w:rsid w:val="0017396A"/>
    <w:rsid w:val="00173BE7"/>
    <w:rsid w:val="00173D57"/>
    <w:rsid w:val="001740C2"/>
    <w:rsid w:val="00174A73"/>
    <w:rsid w:val="00174CEB"/>
    <w:rsid w:val="00174DE5"/>
    <w:rsid w:val="001755AF"/>
    <w:rsid w:val="001758A6"/>
    <w:rsid w:val="0017594F"/>
    <w:rsid w:val="00175B52"/>
    <w:rsid w:val="0017667A"/>
    <w:rsid w:val="0017675D"/>
    <w:rsid w:val="0017684C"/>
    <w:rsid w:val="00177262"/>
    <w:rsid w:val="00177F4C"/>
    <w:rsid w:val="00180324"/>
    <w:rsid w:val="00180B1A"/>
    <w:rsid w:val="00180D47"/>
    <w:rsid w:val="00180DAD"/>
    <w:rsid w:val="00181424"/>
    <w:rsid w:val="00181B98"/>
    <w:rsid w:val="001820FB"/>
    <w:rsid w:val="00182192"/>
    <w:rsid w:val="00182928"/>
    <w:rsid w:val="00182AA8"/>
    <w:rsid w:val="00182E4C"/>
    <w:rsid w:val="001833C7"/>
    <w:rsid w:val="001838FC"/>
    <w:rsid w:val="00183E76"/>
    <w:rsid w:val="001842DA"/>
    <w:rsid w:val="0018454F"/>
    <w:rsid w:val="00184DD7"/>
    <w:rsid w:val="00185C4A"/>
    <w:rsid w:val="0018718E"/>
    <w:rsid w:val="0018768C"/>
    <w:rsid w:val="00187970"/>
    <w:rsid w:val="00190660"/>
    <w:rsid w:val="00190C27"/>
    <w:rsid w:val="00190F63"/>
    <w:rsid w:val="00191761"/>
    <w:rsid w:val="001924B3"/>
    <w:rsid w:val="001933C9"/>
    <w:rsid w:val="001938E5"/>
    <w:rsid w:val="00194CB7"/>
    <w:rsid w:val="00194CE1"/>
    <w:rsid w:val="001951CA"/>
    <w:rsid w:val="001957F5"/>
    <w:rsid w:val="00195AAE"/>
    <w:rsid w:val="00195BEE"/>
    <w:rsid w:val="0019603E"/>
    <w:rsid w:val="00196441"/>
    <w:rsid w:val="00196E74"/>
    <w:rsid w:val="001976E0"/>
    <w:rsid w:val="00197941"/>
    <w:rsid w:val="001A0696"/>
    <w:rsid w:val="001A0C7A"/>
    <w:rsid w:val="001A1582"/>
    <w:rsid w:val="001A1C19"/>
    <w:rsid w:val="001A1CCA"/>
    <w:rsid w:val="001A1D3F"/>
    <w:rsid w:val="001A2581"/>
    <w:rsid w:val="001A28BD"/>
    <w:rsid w:val="001A29CF"/>
    <w:rsid w:val="001A3615"/>
    <w:rsid w:val="001A3EB1"/>
    <w:rsid w:val="001A44E3"/>
    <w:rsid w:val="001A47A0"/>
    <w:rsid w:val="001A49BC"/>
    <w:rsid w:val="001A4FB0"/>
    <w:rsid w:val="001A54E6"/>
    <w:rsid w:val="001A5694"/>
    <w:rsid w:val="001A57B4"/>
    <w:rsid w:val="001A60DC"/>
    <w:rsid w:val="001A6534"/>
    <w:rsid w:val="001A6A07"/>
    <w:rsid w:val="001A7078"/>
    <w:rsid w:val="001A75EE"/>
    <w:rsid w:val="001A79EC"/>
    <w:rsid w:val="001B02CE"/>
    <w:rsid w:val="001B04B4"/>
    <w:rsid w:val="001B18C8"/>
    <w:rsid w:val="001B20E5"/>
    <w:rsid w:val="001B2172"/>
    <w:rsid w:val="001B21DC"/>
    <w:rsid w:val="001B2E1D"/>
    <w:rsid w:val="001B3837"/>
    <w:rsid w:val="001B3850"/>
    <w:rsid w:val="001B40E4"/>
    <w:rsid w:val="001B4125"/>
    <w:rsid w:val="001B41B6"/>
    <w:rsid w:val="001B4270"/>
    <w:rsid w:val="001B4495"/>
    <w:rsid w:val="001B4EBA"/>
    <w:rsid w:val="001B4ECF"/>
    <w:rsid w:val="001B549E"/>
    <w:rsid w:val="001B5F56"/>
    <w:rsid w:val="001B600B"/>
    <w:rsid w:val="001B609D"/>
    <w:rsid w:val="001B674C"/>
    <w:rsid w:val="001B6904"/>
    <w:rsid w:val="001B719E"/>
    <w:rsid w:val="001B7229"/>
    <w:rsid w:val="001B73F2"/>
    <w:rsid w:val="001B7DDB"/>
    <w:rsid w:val="001C0C61"/>
    <w:rsid w:val="001C101D"/>
    <w:rsid w:val="001C11D4"/>
    <w:rsid w:val="001C1360"/>
    <w:rsid w:val="001C1A84"/>
    <w:rsid w:val="001C1DBC"/>
    <w:rsid w:val="001C2702"/>
    <w:rsid w:val="001C3A1A"/>
    <w:rsid w:val="001C4259"/>
    <w:rsid w:val="001C4811"/>
    <w:rsid w:val="001C4EE2"/>
    <w:rsid w:val="001C5544"/>
    <w:rsid w:val="001C56C2"/>
    <w:rsid w:val="001C58EB"/>
    <w:rsid w:val="001D0324"/>
    <w:rsid w:val="001D0362"/>
    <w:rsid w:val="001D037B"/>
    <w:rsid w:val="001D0876"/>
    <w:rsid w:val="001D08BA"/>
    <w:rsid w:val="001D0C2C"/>
    <w:rsid w:val="001D0DC7"/>
    <w:rsid w:val="001D0E11"/>
    <w:rsid w:val="001D1465"/>
    <w:rsid w:val="001D19CB"/>
    <w:rsid w:val="001D1FC2"/>
    <w:rsid w:val="001D2920"/>
    <w:rsid w:val="001D2EFE"/>
    <w:rsid w:val="001D3849"/>
    <w:rsid w:val="001D40AA"/>
    <w:rsid w:val="001D421B"/>
    <w:rsid w:val="001D5395"/>
    <w:rsid w:val="001D573F"/>
    <w:rsid w:val="001D5AC2"/>
    <w:rsid w:val="001D5B98"/>
    <w:rsid w:val="001D5F4B"/>
    <w:rsid w:val="001D611E"/>
    <w:rsid w:val="001D787A"/>
    <w:rsid w:val="001D7B6E"/>
    <w:rsid w:val="001E0734"/>
    <w:rsid w:val="001E0907"/>
    <w:rsid w:val="001E0CF9"/>
    <w:rsid w:val="001E3041"/>
    <w:rsid w:val="001E313E"/>
    <w:rsid w:val="001E33B4"/>
    <w:rsid w:val="001E343E"/>
    <w:rsid w:val="001E36B4"/>
    <w:rsid w:val="001E445E"/>
    <w:rsid w:val="001E4A88"/>
    <w:rsid w:val="001E4AB6"/>
    <w:rsid w:val="001E50DC"/>
    <w:rsid w:val="001E6400"/>
    <w:rsid w:val="001E67D5"/>
    <w:rsid w:val="001E689E"/>
    <w:rsid w:val="001E7BD0"/>
    <w:rsid w:val="001E7D5D"/>
    <w:rsid w:val="001F069B"/>
    <w:rsid w:val="001F1D28"/>
    <w:rsid w:val="001F1DAD"/>
    <w:rsid w:val="001F2CAE"/>
    <w:rsid w:val="001F2EFD"/>
    <w:rsid w:val="001F3693"/>
    <w:rsid w:val="001F3DE1"/>
    <w:rsid w:val="001F3F56"/>
    <w:rsid w:val="001F4B2E"/>
    <w:rsid w:val="001F4DE5"/>
    <w:rsid w:val="001F4F5D"/>
    <w:rsid w:val="001F562B"/>
    <w:rsid w:val="001F5808"/>
    <w:rsid w:val="001F5A12"/>
    <w:rsid w:val="001F5BB6"/>
    <w:rsid w:val="001F5E31"/>
    <w:rsid w:val="001F5E7F"/>
    <w:rsid w:val="001F5F11"/>
    <w:rsid w:val="001F6508"/>
    <w:rsid w:val="001F66EC"/>
    <w:rsid w:val="001F7293"/>
    <w:rsid w:val="001F7B83"/>
    <w:rsid w:val="002002F4"/>
    <w:rsid w:val="00200D1A"/>
    <w:rsid w:val="00200D63"/>
    <w:rsid w:val="00200F4B"/>
    <w:rsid w:val="00201498"/>
    <w:rsid w:val="00204460"/>
    <w:rsid w:val="002054D7"/>
    <w:rsid w:val="002064CB"/>
    <w:rsid w:val="00206889"/>
    <w:rsid w:val="00206F5A"/>
    <w:rsid w:val="0020709F"/>
    <w:rsid w:val="002071B8"/>
    <w:rsid w:val="00207A51"/>
    <w:rsid w:val="0021121C"/>
    <w:rsid w:val="00211692"/>
    <w:rsid w:val="0021252E"/>
    <w:rsid w:val="00212DEA"/>
    <w:rsid w:val="0021346B"/>
    <w:rsid w:val="00215410"/>
    <w:rsid w:val="00215591"/>
    <w:rsid w:val="00215881"/>
    <w:rsid w:val="002160B3"/>
    <w:rsid w:val="00216148"/>
    <w:rsid w:val="0021651A"/>
    <w:rsid w:val="00216A94"/>
    <w:rsid w:val="00216F96"/>
    <w:rsid w:val="002178F8"/>
    <w:rsid w:val="002179F7"/>
    <w:rsid w:val="002202CA"/>
    <w:rsid w:val="00220439"/>
    <w:rsid w:val="0022092A"/>
    <w:rsid w:val="00220984"/>
    <w:rsid w:val="00220AFD"/>
    <w:rsid w:val="00220B73"/>
    <w:rsid w:val="00220DA9"/>
    <w:rsid w:val="0022149D"/>
    <w:rsid w:val="00221A4D"/>
    <w:rsid w:val="00222116"/>
    <w:rsid w:val="00222174"/>
    <w:rsid w:val="00222ECF"/>
    <w:rsid w:val="00223523"/>
    <w:rsid w:val="0022387F"/>
    <w:rsid w:val="00223CC1"/>
    <w:rsid w:val="00224CB6"/>
    <w:rsid w:val="0022514F"/>
    <w:rsid w:val="00225825"/>
    <w:rsid w:val="00225DC3"/>
    <w:rsid w:val="002268BE"/>
    <w:rsid w:val="00226BE5"/>
    <w:rsid w:val="00227509"/>
    <w:rsid w:val="00227638"/>
    <w:rsid w:val="00227B76"/>
    <w:rsid w:val="002302F6"/>
    <w:rsid w:val="0023058E"/>
    <w:rsid w:val="00230DF3"/>
    <w:rsid w:val="00230F7D"/>
    <w:rsid w:val="00231335"/>
    <w:rsid w:val="00232058"/>
    <w:rsid w:val="002320FC"/>
    <w:rsid w:val="00233852"/>
    <w:rsid w:val="00233C5D"/>
    <w:rsid w:val="00233DD3"/>
    <w:rsid w:val="002340E7"/>
    <w:rsid w:val="00234409"/>
    <w:rsid w:val="0023452F"/>
    <w:rsid w:val="002348AD"/>
    <w:rsid w:val="00234D51"/>
    <w:rsid w:val="00235B5F"/>
    <w:rsid w:val="0023636D"/>
    <w:rsid w:val="00236EC0"/>
    <w:rsid w:val="0023720B"/>
    <w:rsid w:val="002372CC"/>
    <w:rsid w:val="00237ECB"/>
    <w:rsid w:val="0024004D"/>
    <w:rsid w:val="0024084A"/>
    <w:rsid w:val="00241635"/>
    <w:rsid w:val="002418D6"/>
    <w:rsid w:val="00241EE6"/>
    <w:rsid w:val="002427EE"/>
    <w:rsid w:val="002429DB"/>
    <w:rsid w:val="002439D6"/>
    <w:rsid w:val="002447D1"/>
    <w:rsid w:val="00244803"/>
    <w:rsid w:val="002460FC"/>
    <w:rsid w:val="0024620D"/>
    <w:rsid w:val="00247CC3"/>
    <w:rsid w:val="00250093"/>
    <w:rsid w:val="002503C6"/>
    <w:rsid w:val="00250802"/>
    <w:rsid w:val="00250A5E"/>
    <w:rsid w:val="00251268"/>
    <w:rsid w:val="002514B6"/>
    <w:rsid w:val="00251D7C"/>
    <w:rsid w:val="0025208C"/>
    <w:rsid w:val="00252527"/>
    <w:rsid w:val="00252F1C"/>
    <w:rsid w:val="00253B7B"/>
    <w:rsid w:val="00253D1A"/>
    <w:rsid w:val="00255F50"/>
    <w:rsid w:val="002568EA"/>
    <w:rsid w:val="0025755B"/>
    <w:rsid w:val="00257BB8"/>
    <w:rsid w:val="00261760"/>
    <w:rsid w:val="002623AC"/>
    <w:rsid w:val="00263DF9"/>
    <w:rsid w:val="0026405F"/>
    <w:rsid w:val="00264334"/>
    <w:rsid w:val="00265216"/>
    <w:rsid w:val="002661A5"/>
    <w:rsid w:val="002661E7"/>
    <w:rsid w:val="00266422"/>
    <w:rsid w:val="00266FA4"/>
    <w:rsid w:val="00267462"/>
    <w:rsid w:val="0026773C"/>
    <w:rsid w:val="0027003B"/>
    <w:rsid w:val="0027170D"/>
    <w:rsid w:val="002719AD"/>
    <w:rsid w:val="00272755"/>
    <w:rsid w:val="00272CFC"/>
    <w:rsid w:val="00272F14"/>
    <w:rsid w:val="00273A87"/>
    <w:rsid w:val="00273C3B"/>
    <w:rsid w:val="00273DAE"/>
    <w:rsid w:val="00274489"/>
    <w:rsid w:val="00275AE7"/>
    <w:rsid w:val="0027628D"/>
    <w:rsid w:val="00276573"/>
    <w:rsid w:val="00276798"/>
    <w:rsid w:val="00276A99"/>
    <w:rsid w:val="00277346"/>
    <w:rsid w:val="002773AF"/>
    <w:rsid w:val="0027747A"/>
    <w:rsid w:val="00277518"/>
    <w:rsid w:val="00277ED5"/>
    <w:rsid w:val="00280648"/>
    <w:rsid w:val="002815BD"/>
    <w:rsid w:val="002817E4"/>
    <w:rsid w:val="002819BB"/>
    <w:rsid w:val="00281DC3"/>
    <w:rsid w:val="00282232"/>
    <w:rsid w:val="00282433"/>
    <w:rsid w:val="00282690"/>
    <w:rsid w:val="0028329F"/>
    <w:rsid w:val="00283D18"/>
    <w:rsid w:val="00284546"/>
    <w:rsid w:val="00285521"/>
    <w:rsid w:val="00286FAF"/>
    <w:rsid w:val="002870BF"/>
    <w:rsid w:val="002877A4"/>
    <w:rsid w:val="00287836"/>
    <w:rsid w:val="00290482"/>
    <w:rsid w:val="002904D9"/>
    <w:rsid w:val="0029090A"/>
    <w:rsid w:val="002910E3"/>
    <w:rsid w:val="00291655"/>
    <w:rsid w:val="002916FB"/>
    <w:rsid w:val="00291925"/>
    <w:rsid w:val="00291C2D"/>
    <w:rsid w:val="002922A3"/>
    <w:rsid w:val="002938B5"/>
    <w:rsid w:val="00293AB2"/>
    <w:rsid w:val="00293AFB"/>
    <w:rsid w:val="00294882"/>
    <w:rsid w:val="00294D3C"/>
    <w:rsid w:val="00294D44"/>
    <w:rsid w:val="002951BB"/>
    <w:rsid w:val="00295254"/>
    <w:rsid w:val="00295765"/>
    <w:rsid w:val="00295992"/>
    <w:rsid w:val="00295A1A"/>
    <w:rsid w:val="00297542"/>
    <w:rsid w:val="00297B4D"/>
    <w:rsid w:val="002A0228"/>
    <w:rsid w:val="002A02D5"/>
    <w:rsid w:val="002A0CD5"/>
    <w:rsid w:val="002A0E63"/>
    <w:rsid w:val="002A10F9"/>
    <w:rsid w:val="002A1A40"/>
    <w:rsid w:val="002A28F1"/>
    <w:rsid w:val="002A30CB"/>
    <w:rsid w:val="002A33C1"/>
    <w:rsid w:val="002A34B4"/>
    <w:rsid w:val="002A3804"/>
    <w:rsid w:val="002A3AD7"/>
    <w:rsid w:val="002A40DE"/>
    <w:rsid w:val="002A45FB"/>
    <w:rsid w:val="002A5039"/>
    <w:rsid w:val="002A5831"/>
    <w:rsid w:val="002A5B06"/>
    <w:rsid w:val="002A5D8C"/>
    <w:rsid w:val="002A6B56"/>
    <w:rsid w:val="002A6C6F"/>
    <w:rsid w:val="002A76D4"/>
    <w:rsid w:val="002A79C2"/>
    <w:rsid w:val="002A7F26"/>
    <w:rsid w:val="002B0058"/>
    <w:rsid w:val="002B059D"/>
    <w:rsid w:val="002B0721"/>
    <w:rsid w:val="002B0EC1"/>
    <w:rsid w:val="002B0FBC"/>
    <w:rsid w:val="002B1C81"/>
    <w:rsid w:val="002B20A5"/>
    <w:rsid w:val="002B25D3"/>
    <w:rsid w:val="002B292C"/>
    <w:rsid w:val="002B2B28"/>
    <w:rsid w:val="002B2C87"/>
    <w:rsid w:val="002B2E7D"/>
    <w:rsid w:val="002B313D"/>
    <w:rsid w:val="002B3285"/>
    <w:rsid w:val="002B3E57"/>
    <w:rsid w:val="002B48F6"/>
    <w:rsid w:val="002B4912"/>
    <w:rsid w:val="002B4C5B"/>
    <w:rsid w:val="002B5732"/>
    <w:rsid w:val="002B6DA3"/>
    <w:rsid w:val="002B6E39"/>
    <w:rsid w:val="002B7767"/>
    <w:rsid w:val="002C059D"/>
    <w:rsid w:val="002C08AB"/>
    <w:rsid w:val="002C0CAF"/>
    <w:rsid w:val="002C0CF7"/>
    <w:rsid w:val="002C1033"/>
    <w:rsid w:val="002C1078"/>
    <w:rsid w:val="002C13FC"/>
    <w:rsid w:val="002C147A"/>
    <w:rsid w:val="002C269E"/>
    <w:rsid w:val="002C3BF9"/>
    <w:rsid w:val="002C3DCD"/>
    <w:rsid w:val="002C3F0A"/>
    <w:rsid w:val="002C515A"/>
    <w:rsid w:val="002C5424"/>
    <w:rsid w:val="002C5DD3"/>
    <w:rsid w:val="002C5E7F"/>
    <w:rsid w:val="002C6A6F"/>
    <w:rsid w:val="002D094B"/>
    <w:rsid w:val="002D1095"/>
    <w:rsid w:val="002D1374"/>
    <w:rsid w:val="002D1D16"/>
    <w:rsid w:val="002D1D81"/>
    <w:rsid w:val="002D1E3F"/>
    <w:rsid w:val="002D29E1"/>
    <w:rsid w:val="002D2A59"/>
    <w:rsid w:val="002D2D93"/>
    <w:rsid w:val="002D39E2"/>
    <w:rsid w:val="002D3CAA"/>
    <w:rsid w:val="002D4581"/>
    <w:rsid w:val="002D47CF"/>
    <w:rsid w:val="002D4925"/>
    <w:rsid w:val="002D4BE6"/>
    <w:rsid w:val="002D4E33"/>
    <w:rsid w:val="002D4E9C"/>
    <w:rsid w:val="002D4ECF"/>
    <w:rsid w:val="002D512A"/>
    <w:rsid w:val="002D5D86"/>
    <w:rsid w:val="002D5FCD"/>
    <w:rsid w:val="002D63BD"/>
    <w:rsid w:val="002D68A8"/>
    <w:rsid w:val="002D6DD8"/>
    <w:rsid w:val="002D6FC1"/>
    <w:rsid w:val="002D7464"/>
    <w:rsid w:val="002D767D"/>
    <w:rsid w:val="002D7BC9"/>
    <w:rsid w:val="002E0540"/>
    <w:rsid w:val="002E0681"/>
    <w:rsid w:val="002E1083"/>
    <w:rsid w:val="002E25A6"/>
    <w:rsid w:val="002E27D1"/>
    <w:rsid w:val="002E2B21"/>
    <w:rsid w:val="002E2BEB"/>
    <w:rsid w:val="002E2EE4"/>
    <w:rsid w:val="002E3DF5"/>
    <w:rsid w:val="002E408B"/>
    <w:rsid w:val="002E5F7B"/>
    <w:rsid w:val="002E6E24"/>
    <w:rsid w:val="002E7283"/>
    <w:rsid w:val="002F078F"/>
    <w:rsid w:val="002F0DFC"/>
    <w:rsid w:val="002F1C4C"/>
    <w:rsid w:val="002F4565"/>
    <w:rsid w:val="002F47B5"/>
    <w:rsid w:val="002F51E3"/>
    <w:rsid w:val="002F567C"/>
    <w:rsid w:val="002F58AE"/>
    <w:rsid w:val="002F5DC0"/>
    <w:rsid w:val="002F5DC2"/>
    <w:rsid w:val="002F6055"/>
    <w:rsid w:val="002F60D2"/>
    <w:rsid w:val="002F63E5"/>
    <w:rsid w:val="002F6BF6"/>
    <w:rsid w:val="002F6D42"/>
    <w:rsid w:val="002F723D"/>
    <w:rsid w:val="002F7727"/>
    <w:rsid w:val="003008F6"/>
    <w:rsid w:val="00300D07"/>
    <w:rsid w:val="003014CA"/>
    <w:rsid w:val="003024D3"/>
    <w:rsid w:val="003024EC"/>
    <w:rsid w:val="0030275B"/>
    <w:rsid w:val="00302EB8"/>
    <w:rsid w:val="0030365A"/>
    <w:rsid w:val="0030372E"/>
    <w:rsid w:val="00303FC8"/>
    <w:rsid w:val="00304020"/>
    <w:rsid w:val="00304033"/>
    <w:rsid w:val="00304460"/>
    <w:rsid w:val="00304648"/>
    <w:rsid w:val="00304DEC"/>
    <w:rsid w:val="00304E12"/>
    <w:rsid w:val="00305201"/>
    <w:rsid w:val="0030541B"/>
    <w:rsid w:val="00305848"/>
    <w:rsid w:val="0030595E"/>
    <w:rsid w:val="00307078"/>
    <w:rsid w:val="0030712B"/>
    <w:rsid w:val="003076B2"/>
    <w:rsid w:val="00307E38"/>
    <w:rsid w:val="003106E0"/>
    <w:rsid w:val="0031074B"/>
    <w:rsid w:val="00311126"/>
    <w:rsid w:val="00312523"/>
    <w:rsid w:val="00313681"/>
    <w:rsid w:val="003136B7"/>
    <w:rsid w:val="003139C5"/>
    <w:rsid w:val="00313A62"/>
    <w:rsid w:val="00313B8B"/>
    <w:rsid w:val="00314FB2"/>
    <w:rsid w:val="003153E2"/>
    <w:rsid w:val="0031565C"/>
    <w:rsid w:val="0031581E"/>
    <w:rsid w:val="003169F1"/>
    <w:rsid w:val="00316D1A"/>
    <w:rsid w:val="0031726D"/>
    <w:rsid w:val="00317886"/>
    <w:rsid w:val="003178E2"/>
    <w:rsid w:val="00317FEB"/>
    <w:rsid w:val="00320583"/>
    <w:rsid w:val="00320744"/>
    <w:rsid w:val="00320788"/>
    <w:rsid w:val="003207D0"/>
    <w:rsid w:val="003207EE"/>
    <w:rsid w:val="00320883"/>
    <w:rsid w:val="00320965"/>
    <w:rsid w:val="00321196"/>
    <w:rsid w:val="00321384"/>
    <w:rsid w:val="00321CAC"/>
    <w:rsid w:val="00321D2E"/>
    <w:rsid w:val="00322864"/>
    <w:rsid w:val="00322894"/>
    <w:rsid w:val="00322AEB"/>
    <w:rsid w:val="00325111"/>
    <w:rsid w:val="00325240"/>
    <w:rsid w:val="00325379"/>
    <w:rsid w:val="00325731"/>
    <w:rsid w:val="00325B19"/>
    <w:rsid w:val="00325F9B"/>
    <w:rsid w:val="003261CA"/>
    <w:rsid w:val="003262FB"/>
    <w:rsid w:val="00326747"/>
    <w:rsid w:val="00327409"/>
    <w:rsid w:val="003275F9"/>
    <w:rsid w:val="00327936"/>
    <w:rsid w:val="0033003B"/>
    <w:rsid w:val="003303C7"/>
    <w:rsid w:val="003303EA"/>
    <w:rsid w:val="003323DF"/>
    <w:rsid w:val="003329B3"/>
    <w:rsid w:val="00332DAD"/>
    <w:rsid w:val="003331D9"/>
    <w:rsid w:val="003335BE"/>
    <w:rsid w:val="003344EC"/>
    <w:rsid w:val="003347BC"/>
    <w:rsid w:val="0033489C"/>
    <w:rsid w:val="00334F7D"/>
    <w:rsid w:val="00335043"/>
    <w:rsid w:val="00336E75"/>
    <w:rsid w:val="003372AE"/>
    <w:rsid w:val="00340CDF"/>
    <w:rsid w:val="00340E1B"/>
    <w:rsid w:val="003427E4"/>
    <w:rsid w:val="00342D47"/>
    <w:rsid w:val="00342E5C"/>
    <w:rsid w:val="0034366B"/>
    <w:rsid w:val="0034366F"/>
    <w:rsid w:val="00343770"/>
    <w:rsid w:val="00343A03"/>
    <w:rsid w:val="0034459B"/>
    <w:rsid w:val="0034469A"/>
    <w:rsid w:val="00344848"/>
    <w:rsid w:val="0034536F"/>
    <w:rsid w:val="00345F8B"/>
    <w:rsid w:val="00346537"/>
    <w:rsid w:val="00346901"/>
    <w:rsid w:val="00347A41"/>
    <w:rsid w:val="00347CAF"/>
    <w:rsid w:val="00350811"/>
    <w:rsid w:val="0035083D"/>
    <w:rsid w:val="0035095A"/>
    <w:rsid w:val="00351CC1"/>
    <w:rsid w:val="00351DE3"/>
    <w:rsid w:val="00351F84"/>
    <w:rsid w:val="003524A8"/>
    <w:rsid w:val="0035373D"/>
    <w:rsid w:val="0035408B"/>
    <w:rsid w:val="00354449"/>
    <w:rsid w:val="00354C2F"/>
    <w:rsid w:val="00354F50"/>
    <w:rsid w:val="00354F69"/>
    <w:rsid w:val="00354F76"/>
    <w:rsid w:val="003558F0"/>
    <w:rsid w:val="00355EFA"/>
    <w:rsid w:val="0035613E"/>
    <w:rsid w:val="003562FE"/>
    <w:rsid w:val="0035642F"/>
    <w:rsid w:val="0035689C"/>
    <w:rsid w:val="00356FFA"/>
    <w:rsid w:val="00357DAF"/>
    <w:rsid w:val="00360342"/>
    <w:rsid w:val="00360791"/>
    <w:rsid w:val="003608AE"/>
    <w:rsid w:val="00361207"/>
    <w:rsid w:val="003621A5"/>
    <w:rsid w:val="00362732"/>
    <w:rsid w:val="00362D6C"/>
    <w:rsid w:val="00363475"/>
    <w:rsid w:val="00363480"/>
    <w:rsid w:val="00364698"/>
    <w:rsid w:val="00364BF5"/>
    <w:rsid w:val="00364CA6"/>
    <w:rsid w:val="003663D4"/>
    <w:rsid w:val="00366ADE"/>
    <w:rsid w:val="00366B4B"/>
    <w:rsid w:val="00367228"/>
    <w:rsid w:val="00367360"/>
    <w:rsid w:val="00367B5B"/>
    <w:rsid w:val="00367C39"/>
    <w:rsid w:val="00367C9E"/>
    <w:rsid w:val="00367FAD"/>
    <w:rsid w:val="00370367"/>
    <w:rsid w:val="00370565"/>
    <w:rsid w:val="00370851"/>
    <w:rsid w:val="00370863"/>
    <w:rsid w:val="00370A0B"/>
    <w:rsid w:val="00370A0C"/>
    <w:rsid w:val="003712AE"/>
    <w:rsid w:val="003719AF"/>
    <w:rsid w:val="00371D2A"/>
    <w:rsid w:val="003721C3"/>
    <w:rsid w:val="00372256"/>
    <w:rsid w:val="00372F97"/>
    <w:rsid w:val="00373011"/>
    <w:rsid w:val="003735C5"/>
    <w:rsid w:val="0037362B"/>
    <w:rsid w:val="00373C65"/>
    <w:rsid w:val="00375218"/>
    <w:rsid w:val="003757C1"/>
    <w:rsid w:val="00376CF5"/>
    <w:rsid w:val="003774C0"/>
    <w:rsid w:val="0037771A"/>
    <w:rsid w:val="00377B8E"/>
    <w:rsid w:val="00380145"/>
    <w:rsid w:val="0038043C"/>
    <w:rsid w:val="00380EBC"/>
    <w:rsid w:val="003810A9"/>
    <w:rsid w:val="00381903"/>
    <w:rsid w:val="00381C41"/>
    <w:rsid w:val="0038278D"/>
    <w:rsid w:val="003832A0"/>
    <w:rsid w:val="00383481"/>
    <w:rsid w:val="00383B6D"/>
    <w:rsid w:val="00383BE2"/>
    <w:rsid w:val="0038414C"/>
    <w:rsid w:val="00384E14"/>
    <w:rsid w:val="00385FF2"/>
    <w:rsid w:val="0038619F"/>
    <w:rsid w:val="0038631B"/>
    <w:rsid w:val="00386B13"/>
    <w:rsid w:val="003874E1"/>
    <w:rsid w:val="003878AB"/>
    <w:rsid w:val="00387A20"/>
    <w:rsid w:val="00387F7B"/>
    <w:rsid w:val="003907CF"/>
    <w:rsid w:val="0039091F"/>
    <w:rsid w:val="00391D5F"/>
    <w:rsid w:val="00391E59"/>
    <w:rsid w:val="00392494"/>
    <w:rsid w:val="00392BEC"/>
    <w:rsid w:val="00392E0F"/>
    <w:rsid w:val="00393258"/>
    <w:rsid w:val="0039360A"/>
    <w:rsid w:val="00394668"/>
    <w:rsid w:val="00394B34"/>
    <w:rsid w:val="0039570D"/>
    <w:rsid w:val="00395CB2"/>
    <w:rsid w:val="00395DDD"/>
    <w:rsid w:val="00395FA6"/>
    <w:rsid w:val="00396363"/>
    <w:rsid w:val="0039673A"/>
    <w:rsid w:val="00396DF5"/>
    <w:rsid w:val="0039720E"/>
    <w:rsid w:val="00397347"/>
    <w:rsid w:val="00397CFB"/>
    <w:rsid w:val="00397DEA"/>
    <w:rsid w:val="00397E90"/>
    <w:rsid w:val="003A02C6"/>
    <w:rsid w:val="003A03CD"/>
    <w:rsid w:val="003A03DE"/>
    <w:rsid w:val="003A0506"/>
    <w:rsid w:val="003A0589"/>
    <w:rsid w:val="003A078D"/>
    <w:rsid w:val="003A09CC"/>
    <w:rsid w:val="003A12F9"/>
    <w:rsid w:val="003A1B16"/>
    <w:rsid w:val="003A2847"/>
    <w:rsid w:val="003A2F4B"/>
    <w:rsid w:val="003A3618"/>
    <w:rsid w:val="003A3B1C"/>
    <w:rsid w:val="003A3DCC"/>
    <w:rsid w:val="003A4373"/>
    <w:rsid w:val="003A43FC"/>
    <w:rsid w:val="003A447A"/>
    <w:rsid w:val="003A4B3C"/>
    <w:rsid w:val="003A4FC0"/>
    <w:rsid w:val="003A5971"/>
    <w:rsid w:val="003A60AC"/>
    <w:rsid w:val="003A6350"/>
    <w:rsid w:val="003A65DD"/>
    <w:rsid w:val="003A6D1C"/>
    <w:rsid w:val="003A7588"/>
    <w:rsid w:val="003A7B53"/>
    <w:rsid w:val="003A7CBF"/>
    <w:rsid w:val="003A7D02"/>
    <w:rsid w:val="003B0099"/>
    <w:rsid w:val="003B03AF"/>
    <w:rsid w:val="003B0AA8"/>
    <w:rsid w:val="003B1382"/>
    <w:rsid w:val="003B182A"/>
    <w:rsid w:val="003B1F7B"/>
    <w:rsid w:val="003B2FE3"/>
    <w:rsid w:val="003B31FB"/>
    <w:rsid w:val="003B3692"/>
    <w:rsid w:val="003B499A"/>
    <w:rsid w:val="003B4CC4"/>
    <w:rsid w:val="003B5815"/>
    <w:rsid w:val="003B590D"/>
    <w:rsid w:val="003B6221"/>
    <w:rsid w:val="003B64AC"/>
    <w:rsid w:val="003B66F2"/>
    <w:rsid w:val="003B68DB"/>
    <w:rsid w:val="003B6BDA"/>
    <w:rsid w:val="003B73C4"/>
    <w:rsid w:val="003B7ECE"/>
    <w:rsid w:val="003C0370"/>
    <w:rsid w:val="003C0A88"/>
    <w:rsid w:val="003C0AF0"/>
    <w:rsid w:val="003C0F04"/>
    <w:rsid w:val="003C0F58"/>
    <w:rsid w:val="003C19ED"/>
    <w:rsid w:val="003C221F"/>
    <w:rsid w:val="003C2A74"/>
    <w:rsid w:val="003C2D5E"/>
    <w:rsid w:val="003C3007"/>
    <w:rsid w:val="003C3199"/>
    <w:rsid w:val="003C31FD"/>
    <w:rsid w:val="003C3DF2"/>
    <w:rsid w:val="003C5178"/>
    <w:rsid w:val="003C5FA2"/>
    <w:rsid w:val="003C667C"/>
    <w:rsid w:val="003C66A2"/>
    <w:rsid w:val="003C68A9"/>
    <w:rsid w:val="003C6B9E"/>
    <w:rsid w:val="003C6FB2"/>
    <w:rsid w:val="003C7019"/>
    <w:rsid w:val="003C707A"/>
    <w:rsid w:val="003C70CB"/>
    <w:rsid w:val="003C7888"/>
    <w:rsid w:val="003D018E"/>
    <w:rsid w:val="003D0489"/>
    <w:rsid w:val="003D0A95"/>
    <w:rsid w:val="003D0BAE"/>
    <w:rsid w:val="003D0CA6"/>
    <w:rsid w:val="003D2C03"/>
    <w:rsid w:val="003D3B09"/>
    <w:rsid w:val="003D4208"/>
    <w:rsid w:val="003D4691"/>
    <w:rsid w:val="003D4908"/>
    <w:rsid w:val="003D4B6A"/>
    <w:rsid w:val="003D4E8E"/>
    <w:rsid w:val="003D57AB"/>
    <w:rsid w:val="003D59E2"/>
    <w:rsid w:val="003D5C96"/>
    <w:rsid w:val="003D6D43"/>
    <w:rsid w:val="003D6EBE"/>
    <w:rsid w:val="003D7B57"/>
    <w:rsid w:val="003D7DCB"/>
    <w:rsid w:val="003E020E"/>
    <w:rsid w:val="003E05CD"/>
    <w:rsid w:val="003E0C76"/>
    <w:rsid w:val="003E15A2"/>
    <w:rsid w:val="003E192B"/>
    <w:rsid w:val="003E1B21"/>
    <w:rsid w:val="003E2BCE"/>
    <w:rsid w:val="003E2CF8"/>
    <w:rsid w:val="003E2E89"/>
    <w:rsid w:val="003E3547"/>
    <w:rsid w:val="003E383E"/>
    <w:rsid w:val="003E4390"/>
    <w:rsid w:val="003E4B6F"/>
    <w:rsid w:val="003E4FE7"/>
    <w:rsid w:val="003E57AA"/>
    <w:rsid w:val="003E6C2B"/>
    <w:rsid w:val="003E74F3"/>
    <w:rsid w:val="003E74F4"/>
    <w:rsid w:val="003E7BC1"/>
    <w:rsid w:val="003F00E3"/>
    <w:rsid w:val="003F01B1"/>
    <w:rsid w:val="003F0C5F"/>
    <w:rsid w:val="003F0D7A"/>
    <w:rsid w:val="003F1944"/>
    <w:rsid w:val="003F21FE"/>
    <w:rsid w:val="003F289A"/>
    <w:rsid w:val="003F29D3"/>
    <w:rsid w:val="003F2FB4"/>
    <w:rsid w:val="003F31AC"/>
    <w:rsid w:val="003F3AD9"/>
    <w:rsid w:val="003F3CC3"/>
    <w:rsid w:val="003F3D24"/>
    <w:rsid w:val="003F457C"/>
    <w:rsid w:val="003F4A84"/>
    <w:rsid w:val="003F4E38"/>
    <w:rsid w:val="003F4E56"/>
    <w:rsid w:val="003F537A"/>
    <w:rsid w:val="003F57F6"/>
    <w:rsid w:val="003F5D5B"/>
    <w:rsid w:val="003F61D4"/>
    <w:rsid w:val="003F635B"/>
    <w:rsid w:val="003F64B5"/>
    <w:rsid w:val="003F64E0"/>
    <w:rsid w:val="003F6ADD"/>
    <w:rsid w:val="003F6EB1"/>
    <w:rsid w:val="003F6FB6"/>
    <w:rsid w:val="00401505"/>
    <w:rsid w:val="004015CF"/>
    <w:rsid w:val="004016F8"/>
    <w:rsid w:val="00401C3D"/>
    <w:rsid w:val="00401D60"/>
    <w:rsid w:val="00401EE4"/>
    <w:rsid w:val="00402006"/>
    <w:rsid w:val="00402046"/>
    <w:rsid w:val="004022E6"/>
    <w:rsid w:val="0040267B"/>
    <w:rsid w:val="004031CE"/>
    <w:rsid w:val="00403268"/>
    <w:rsid w:val="004034B1"/>
    <w:rsid w:val="00403554"/>
    <w:rsid w:val="00403794"/>
    <w:rsid w:val="0040382E"/>
    <w:rsid w:val="004038D6"/>
    <w:rsid w:val="004039C9"/>
    <w:rsid w:val="004049D4"/>
    <w:rsid w:val="00404C68"/>
    <w:rsid w:val="00404D55"/>
    <w:rsid w:val="004059E1"/>
    <w:rsid w:val="00405CC7"/>
    <w:rsid w:val="00405F74"/>
    <w:rsid w:val="00406428"/>
    <w:rsid w:val="00406574"/>
    <w:rsid w:val="00406ECE"/>
    <w:rsid w:val="00407CD8"/>
    <w:rsid w:val="00407D1E"/>
    <w:rsid w:val="00407F93"/>
    <w:rsid w:val="0041084D"/>
    <w:rsid w:val="00410878"/>
    <w:rsid w:val="004112C9"/>
    <w:rsid w:val="00411E75"/>
    <w:rsid w:val="004124CD"/>
    <w:rsid w:val="004126BE"/>
    <w:rsid w:val="00412E6C"/>
    <w:rsid w:val="004132F2"/>
    <w:rsid w:val="00413A93"/>
    <w:rsid w:val="00413DED"/>
    <w:rsid w:val="00413ED6"/>
    <w:rsid w:val="004144A9"/>
    <w:rsid w:val="00415B73"/>
    <w:rsid w:val="00416967"/>
    <w:rsid w:val="00416D0B"/>
    <w:rsid w:val="004174E0"/>
    <w:rsid w:val="004175FC"/>
    <w:rsid w:val="004175FF"/>
    <w:rsid w:val="004176E3"/>
    <w:rsid w:val="00417DBA"/>
    <w:rsid w:val="004200BE"/>
    <w:rsid w:val="00420DFE"/>
    <w:rsid w:val="0042158B"/>
    <w:rsid w:val="004217AE"/>
    <w:rsid w:val="00421948"/>
    <w:rsid w:val="00421A72"/>
    <w:rsid w:val="00422425"/>
    <w:rsid w:val="0042269A"/>
    <w:rsid w:val="00422AC0"/>
    <w:rsid w:val="00423810"/>
    <w:rsid w:val="00423C4B"/>
    <w:rsid w:val="00423D0A"/>
    <w:rsid w:val="004244D6"/>
    <w:rsid w:val="004244F3"/>
    <w:rsid w:val="0042496A"/>
    <w:rsid w:val="00425568"/>
    <w:rsid w:val="004256B8"/>
    <w:rsid w:val="00425E64"/>
    <w:rsid w:val="004263BD"/>
    <w:rsid w:val="0042646D"/>
    <w:rsid w:val="00427E9B"/>
    <w:rsid w:val="00430B05"/>
    <w:rsid w:val="00430B35"/>
    <w:rsid w:val="00430E77"/>
    <w:rsid w:val="0043168D"/>
    <w:rsid w:val="0043219F"/>
    <w:rsid w:val="0043355D"/>
    <w:rsid w:val="0043375D"/>
    <w:rsid w:val="00434032"/>
    <w:rsid w:val="00434B5F"/>
    <w:rsid w:val="00434DB2"/>
    <w:rsid w:val="0043548A"/>
    <w:rsid w:val="00435A81"/>
    <w:rsid w:val="0043614E"/>
    <w:rsid w:val="0043614F"/>
    <w:rsid w:val="004365F4"/>
    <w:rsid w:val="004374DF"/>
    <w:rsid w:val="00437A5B"/>
    <w:rsid w:val="00437C3C"/>
    <w:rsid w:val="00440839"/>
    <w:rsid w:val="00440936"/>
    <w:rsid w:val="00440C71"/>
    <w:rsid w:val="00440EE0"/>
    <w:rsid w:val="004412D9"/>
    <w:rsid w:val="004419B9"/>
    <w:rsid w:val="00441A27"/>
    <w:rsid w:val="00442223"/>
    <w:rsid w:val="004423FD"/>
    <w:rsid w:val="004429C8"/>
    <w:rsid w:val="00443FDB"/>
    <w:rsid w:val="004443AC"/>
    <w:rsid w:val="00444785"/>
    <w:rsid w:val="0044616C"/>
    <w:rsid w:val="004464C2"/>
    <w:rsid w:val="004465F6"/>
    <w:rsid w:val="00446A49"/>
    <w:rsid w:val="004475F2"/>
    <w:rsid w:val="00447822"/>
    <w:rsid w:val="004479F5"/>
    <w:rsid w:val="00447DF9"/>
    <w:rsid w:val="00447E1B"/>
    <w:rsid w:val="00450EF8"/>
    <w:rsid w:val="00451672"/>
    <w:rsid w:val="00451DBD"/>
    <w:rsid w:val="00451ECC"/>
    <w:rsid w:val="004523DF"/>
    <w:rsid w:val="004533E6"/>
    <w:rsid w:val="00453442"/>
    <w:rsid w:val="00453BA7"/>
    <w:rsid w:val="004548C1"/>
    <w:rsid w:val="00454B65"/>
    <w:rsid w:val="00455CBF"/>
    <w:rsid w:val="00455E8B"/>
    <w:rsid w:val="00455EF7"/>
    <w:rsid w:val="0045629A"/>
    <w:rsid w:val="004562FA"/>
    <w:rsid w:val="00456D07"/>
    <w:rsid w:val="00457058"/>
    <w:rsid w:val="00457210"/>
    <w:rsid w:val="004579C7"/>
    <w:rsid w:val="00460303"/>
    <w:rsid w:val="004608D4"/>
    <w:rsid w:val="00460B54"/>
    <w:rsid w:val="00461E6C"/>
    <w:rsid w:val="0046259E"/>
    <w:rsid w:val="00463B0D"/>
    <w:rsid w:val="00463EE1"/>
    <w:rsid w:val="004641D0"/>
    <w:rsid w:val="00464615"/>
    <w:rsid w:val="004647C2"/>
    <w:rsid w:val="004659DC"/>
    <w:rsid w:val="00465F32"/>
    <w:rsid w:val="004661DB"/>
    <w:rsid w:val="00466D64"/>
    <w:rsid w:val="004676F9"/>
    <w:rsid w:val="0046779B"/>
    <w:rsid w:val="004677A0"/>
    <w:rsid w:val="00470D0F"/>
    <w:rsid w:val="00471377"/>
    <w:rsid w:val="004714DD"/>
    <w:rsid w:val="00471E2F"/>
    <w:rsid w:val="00472243"/>
    <w:rsid w:val="00472444"/>
    <w:rsid w:val="0047303C"/>
    <w:rsid w:val="004732CF"/>
    <w:rsid w:val="004743BB"/>
    <w:rsid w:val="00474516"/>
    <w:rsid w:val="00474680"/>
    <w:rsid w:val="00474D92"/>
    <w:rsid w:val="00475487"/>
    <w:rsid w:val="00475E6B"/>
    <w:rsid w:val="00476266"/>
    <w:rsid w:val="0047715C"/>
    <w:rsid w:val="004771EA"/>
    <w:rsid w:val="00477493"/>
    <w:rsid w:val="00477AA2"/>
    <w:rsid w:val="00477F07"/>
    <w:rsid w:val="00477F81"/>
    <w:rsid w:val="004800D4"/>
    <w:rsid w:val="00480494"/>
    <w:rsid w:val="004804B7"/>
    <w:rsid w:val="0048081F"/>
    <w:rsid w:val="004824AD"/>
    <w:rsid w:val="004838AD"/>
    <w:rsid w:val="0048393C"/>
    <w:rsid w:val="00483B80"/>
    <w:rsid w:val="004847ED"/>
    <w:rsid w:val="00484A91"/>
    <w:rsid w:val="004851AE"/>
    <w:rsid w:val="004854E8"/>
    <w:rsid w:val="00485D69"/>
    <w:rsid w:val="00486587"/>
    <w:rsid w:val="004868F5"/>
    <w:rsid w:val="00486BE5"/>
    <w:rsid w:val="004872CF"/>
    <w:rsid w:val="004879F0"/>
    <w:rsid w:val="00487D38"/>
    <w:rsid w:val="004907D1"/>
    <w:rsid w:val="00490F18"/>
    <w:rsid w:val="00491002"/>
    <w:rsid w:val="0049111F"/>
    <w:rsid w:val="00491DBE"/>
    <w:rsid w:val="00491F6D"/>
    <w:rsid w:val="00492100"/>
    <w:rsid w:val="00492419"/>
    <w:rsid w:val="00492553"/>
    <w:rsid w:val="00492BEC"/>
    <w:rsid w:val="00493756"/>
    <w:rsid w:val="00494AD3"/>
    <w:rsid w:val="0049501F"/>
    <w:rsid w:val="00495327"/>
    <w:rsid w:val="00495F58"/>
    <w:rsid w:val="004A0DFC"/>
    <w:rsid w:val="004A13D1"/>
    <w:rsid w:val="004A152E"/>
    <w:rsid w:val="004A1E21"/>
    <w:rsid w:val="004A2393"/>
    <w:rsid w:val="004A2F62"/>
    <w:rsid w:val="004A3A04"/>
    <w:rsid w:val="004A3C9A"/>
    <w:rsid w:val="004A4483"/>
    <w:rsid w:val="004A460A"/>
    <w:rsid w:val="004A4E1D"/>
    <w:rsid w:val="004A4EC1"/>
    <w:rsid w:val="004A509C"/>
    <w:rsid w:val="004A534A"/>
    <w:rsid w:val="004A63C6"/>
    <w:rsid w:val="004A69C5"/>
    <w:rsid w:val="004A6A40"/>
    <w:rsid w:val="004A6B1E"/>
    <w:rsid w:val="004A7667"/>
    <w:rsid w:val="004A772B"/>
    <w:rsid w:val="004B0035"/>
    <w:rsid w:val="004B0C86"/>
    <w:rsid w:val="004B11F1"/>
    <w:rsid w:val="004B1302"/>
    <w:rsid w:val="004B162C"/>
    <w:rsid w:val="004B23D6"/>
    <w:rsid w:val="004B23F3"/>
    <w:rsid w:val="004B25E0"/>
    <w:rsid w:val="004B25FE"/>
    <w:rsid w:val="004B26CE"/>
    <w:rsid w:val="004B2901"/>
    <w:rsid w:val="004B3023"/>
    <w:rsid w:val="004B3075"/>
    <w:rsid w:val="004B4DDA"/>
    <w:rsid w:val="004B546E"/>
    <w:rsid w:val="004B5951"/>
    <w:rsid w:val="004B59B5"/>
    <w:rsid w:val="004C046B"/>
    <w:rsid w:val="004C0B55"/>
    <w:rsid w:val="004C114B"/>
    <w:rsid w:val="004C1CAC"/>
    <w:rsid w:val="004C1DC5"/>
    <w:rsid w:val="004C1E13"/>
    <w:rsid w:val="004C1F0D"/>
    <w:rsid w:val="004C2E33"/>
    <w:rsid w:val="004C30C0"/>
    <w:rsid w:val="004C3556"/>
    <w:rsid w:val="004C4BC7"/>
    <w:rsid w:val="004C516A"/>
    <w:rsid w:val="004C54E1"/>
    <w:rsid w:val="004C5890"/>
    <w:rsid w:val="004C63B8"/>
    <w:rsid w:val="004C68B3"/>
    <w:rsid w:val="004C7727"/>
    <w:rsid w:val="004D02D7"/>
    <w:rsid w:val="004D0948"/>
    <w:rsid w:val="004D1197"/>
    <w:rsid w:val="004D2309"/>
    <w:rsid w:val="004D2483"/>
    <w:rsid w:val="004D29F0"/>
    <w:rsid w:val="004D3304"/>
    <w:rsid w:val="004D3341"/>
    <w:rsid w:val="004D3DAF"/>
    <w:rsid w:val="004D3DB8"/>
    <w:rsid w:val="004D3E2B"/>
    <w:rsid w:val="004D4A24"/>
    <w:rsid w:val="004D50CA"/>
    <w:rsid w:val="004D57DF"/>
    <w:rsid w:val="004D5A84"/>
    <w:rsid w:val="004D643A"/>
    <w:rsid w:val="004D6654"/>
    <w:rsid w:val="004D6718"/>
    <w:rsid w:val="004D6D38"/>
    <w:rsid w:val="004D713E"/>
    <w:rsid w:val="004D76AC"/>
    <w:rsid w:val="004E2376"/>
    <w:rsid w:val="004E2740"/>
    <w:rsid w:val="004E28B1"/>
    <w:rsid w:val="004E357B"/>
    <w:rsid w:val="004E410C"/>
    <w:rsid w:val="004E43EF"/>
    <w:rsid w:val="004E4437"/>
    <w:rsid w:val="004E48B2"/>
    <w:rsid w:val="004E4A5B"/>
    <w:rsid w:val="004E4E5D"/>
    <w:rsid w:val="004E61E9"/>
    <w:rsid w:val="004E6456"/>
    <w:rsid w:val="004E6659"/>
    <w:rsid w:val="004E6981"/>
    <w:rsid w:val="004E71A1"/>
    <w:rsid w:val="004E7D3A"/>
    <w:rsid w:val="004F058A"/>
    <w:rsid w:val="004F07A2"/>
    <w:rsid w:val="004F0DB4"/>
    <w:rsid w:val="004F0DEF"/>
    <w:rsid w:val="004F1311"/>
    <w:rsid w:val="004F15DB"/>
    <w:rsid w:val="004F1EDD"/>
    <w:rsid w:val="004F362D"/>
    <w:rsid w:val="004F3840"/>
    <w:rsid w:val="004F421F"/>
    <w:rsid w:val="004F429D"/>
    <w:rsid w:val="004F434D"/>
    <w:rsid w:val="004F45F6"/>
    <w:rsid w:val="004F48DA"/>
    <w:rsid w:val="004F4A2D"/>
    <w:rsid w:val="004F52E0"/>
    <w:rsid w:val="004F5435"/>
    <w:rsid w:val="004F5E65"/>
    <w:rsid w:val="004F5EF9"/>
    <w:rsid w:val="004F62D9"/>
    <w:rsid w:val="004F6552"/>
    <w:rsid w:val="004F7BE6"/>
    <w:rsid w:val="00500BB2"/>
    <w:rsid w:val="00500FFE"/>
    <w:rsid w:val="005012E1"/>
    <w:rsid w:val="0050171E"/>
    <w:rsid w:val="00501D05"/>
    <w:rsid w:val="00501E1A"/>
    <w:rsid w:val="00502C99"/>
    <w:rsid w:val="00502F57"/>
    <w:rsid w:val="0050390D"/>
    <w:rsid w:val="00503A43"/>
    <w:rsid w:val="005043AA"/>
    <w:rsid w:val="00504A4A"/>
    <w:rsid w:val="005053B0"/>
    <w:rsid w:val="005054F0"/>
    <w:rsid w:val="005057BC"/>
    <w:rsid w:val="00505A14"/>
    <w:rsid w:val="0050691D"/>
    <w:rsid w:val="00506A4E"/>
    <w:rsid w:val="00506D2E"/>
    <w:rsid w:val="005073A9"/>
    <w:rsid w:val="00507F85"/>
    <w:rsid w:val="00510477"/>
    <w:rsid w:val="00510740"/>
    <w:rsid w:val="00510BA3"/>
    <w:rsid w:val="00510DDE"/>
    <w:rsid w:val="00511326"/>
    <w:rsid w:val="005115F4"/>
    <w:rsid w:val="00511901"/>
    <w:rsid w:val="005125C9"/>
    <w:rsid w:val="0051385A"/>
    <w:rsid w:val="005138C8"/>
    <w:rsid w:val="00514B1B"/>
    <w:rsid w:val="00515241"/>
    <w:rsid w:val="0051607C"/>
    <w:rsid w:val="0051641B"/>
    <w:rsid w:val="00517202"/>
    <w:rsid w:val="005213E4"/>
    <w:rsid w:val="0052165D"/>
    <w:rsid w:val="00522478"/>
    <w:rsid w:val="00522C08"/>
    <w:rsid w:val="00522D5E"/>
    <w:rsid w:val="00522EF5"/>
    <w:rsid w:val="00522FC8"/>
    <w:rsid w:val="00523E8B"/>
    <w:rsid w:val="00524395"/>
    <w:rsid w:val="0052459F"/>
    <w:rsid w:val="005255E1"/>
    <w:rsid w:val="00525A3C"/>
    <w:rsid w:val="00525A3D"/>
    <w:rsid w:val="005261E1"/>
    <w:rsid w:val="005263F9"/>
    <w:rsid w:val="005265CE"/>
    <w:rsid w:val="00526700"/>
    <w:rsid w:val="00526BE2"/>
    <w:rsid w:val="0052759E"/>
    <w:rsid w:val="0053088F"/>
    <w:rsid w:val="00530D38"/>
    <w:rsid w:val="00530F3E"/>
    <w:rsid w:val="005310D0"/>
    <w:rsid w:val="005318AA"/>
    <w:rsid w:val="00531F3E"/>
    <w:rsid w:val="00532894"/>
    <w:rsid w:val="00533340"/>
    <w:rsid w:val="005337DA"/>
    <w:rsid w:val="00533BF1"/>
    <w:rsid w:val="00534BA4"/>
    <w:rsid w:val="005353C4"/>
    <w:rsid w:val="00536246"/>
    <w:rsid w:val="00536287"/>
    <w:rsid w:val="00536DE6"/>
    <w:rsid w:val="00540365"/>
    <w:rsid w:val="005407FF"/>
    <w:rsid w:val="00540934"/>
    <w:rsid w:val="00540995"/>
    <w:rsid w:val="00540B24"/>
    <w:rsid w:val="00541078"/>
    <w:rsid w:val="00541338"/>
    <w:rsid w:val="00541AB6"/>
    <w:rsid w:val="00541B7F"/>
    <w:rsid w:val="00542666"/>
    <w:rsid w:val="0054347B"/>
    <w:rsid w:val="0054377A"/>
    <w:rsid w:val="005443B8"/>
    <w:rsid w:val="0054443A"/>
    <w:rsid w:val="005445E3"/>
    <w:rsid w:val="00544C7D"/>
    <w:rsid w:val="00544F06"/>
    <w:rsid w:val="00545143"/>
    <w:rsid w:val="005451EA"/>
    <w:rsid w:val="005454E1"/>
    <w:rsid w:val="0054603E"/>
    <w:rsid w:val="005467EE"/>
    <w:rsid w:val="00546B9C"/>
    <w:rsid w:val="00546DE7"/>
    <w:rsid w:val="00547973"/>
    <w:rsid w:val="00547D3E"/>
    <w:rsid w:val="00550125"/>
    <w:rsid w:val="00550461"/>
    <w:rsid w:val="0055054E"/>
    <w:rsid w:val="00551626"/>
    <w:rsid w:val="00552982"/>
    <w:rsid w:val="00552FE0"/>
    <w:rsid w:val="0055379D"/>
    <w:rsid w:val="005543FB"/>
    <w:rsid w:val="00555485"/>
    <w:rsid w:val="00555C7D"/>
    <w:rsid w:val="00556A90"/>
    <w:rsid w:val="005570ED"/>
    <w:rsid w:val="00557FB4"/>
    <w:rsid w:val="0056001B"/>
    <w:rsid w:val="00560BE1"/>
    <w:rsid w:val="00560DF2"/>
    <w:rsid w:val="005624D6"/>
    <w:rsid w:val="0056394E"/>
    <w:rsid w:val="0056412D"/>
    <w:rsid w:val="00564A1F"/>
    <w:rsid w:val="0056515C"/>
    <w:rsid w:val="005652DB"/>
    <w:rsid w:val="0056574B"/>
    <w:rsid w:val="005657A0"/>
    <w:rsid w:val="0057018C"/>
    <w:rsid w:val="005702D7"/>
    <w:rsid w:val="00570A8F"/>
    <w:rsid w:val="00570AD7"/>
    <w:rsid w:val="00570FB1"/>
    <w:rsid w:val="0057155F"/>
    <w:rsid w:val="0057157F"/>
    <w:rsid w:val="00571642"/>
    <w:rsid w:val="0057168D"/>
    <w:rsid w:val="00571FE9"/>
    <w:rsid w:val="005729D4"/>
    <w:rsid w:val="00572C4C"/>
    <w:rsid w:val="00573170"/>
    <w:rsid w:val="0057318B"/>
    <w:rsid w:val="005732B1"/>
    <w:rsid w:val="0057339A"/>
    <w:rsid w:val="0057345D"/>
    <w:rsid w:val="0057382C"/>
    <w:rsid w:val="005742B3"/>
    <w:rsid w:val="00574E83"/>
    <w:rsid w:val="005750AB"/>
    <w:rsid w:val="00575657"/>
    <w:rsid w:val="005761F6"/>
    <w:rsid w:val="00577B34"/>
    <w:rsid w:val="0058020D"/>
    <w:rsid w:val="005803AF"/>
    <w:rsid w:val="00580BB8"/>
    <w:rsid w:val="005812F4"/>
    <w:rsid w:val="00581350"/>
    <w:rsid w:val="00581358"/>
    <w:rsid w:val="005819C4"/>
    <w:rsid w:val="00581DA6"/>
    <w:rsid w:val="00582021"/>
    <w:rsid w:val="00582280"/>
    <w:rsid w:val="00582B93"/>
    <w:rsid w:val="00582F84"/>
    <w:rsid w:val="005830D4"/>
    <w:rsid w:val="00583327"/>
    <w:rsid w:val="0058351A"/>
    <w:rsid w:val="00583CA8"/>
    <w:rsid w:val="00584426"/>
    <w:rsid w:val="00584D72"/>
    <w:rsid w:val="0058510E"/>
    <w:rsid w:val="005868AF"/>
    <w:rsid w:val="0058698D"/>
    <w:rsid w:val="00586C7F"/>
    <w:rsid w:val="0058720E"/>
    <w:rsid w:val="005876A5"/>
    <w:rsid w:val="005877A1"/>
    <w:rsid w:val="00587828"/>
    <w:rsid w:val="00587E12"/>
    <w:rsid w:val="0059075B"/>
    <w:rsid w:val="00590B68"/>
    <w:rsid w:val="00590D03"/>
    <w:rsid w:val="0059173D"/>
    <w:rsid w:val="005928C1"/>
    <w:rsid w:val="00592C4C"/>
    <w:rsid w:val="00593AEF"/>
    <w:rsid w:val="00593B0C"/>
    <w:rsid w:val="00593D47"/>
    <w:rsid w:val="00594328"/>
    <w:rsid w:val="0059459F"/>
    <w:rsid w:val="005958AD"/>
    <w:rsid w:val="00596BCB"/>
    <w:rsid w:val="00597736"/>
    <w:rsid w:val="005A0382"/>
    <w:rsid w:val="005A0E7F"/>
    <w:rsid w:val="005A113C"/>
    <w:rsid w:val="005A1893"/>
    <w:rsid w:val="005A1897"/>
    <w:rsid w:val="005A1A5D"/>
    <w:rsid w:val="005A2153"/>
    <w:rsid w:val="005A31DE"/>
    <w:rsid w:val="005A3ECF"/>
    <w:rsid w:val="005A3F91"/>
    <w:rsid w:val="005A5417"/>
    <w:rsid w:val="005A5C97"/>
    <w:rsid w:val="005A5E4E"/>
    <w:rsid w:val="005A6855"/>
    <w:rsid w:val="005A68B1"/>
    <w:rsid w:val="005A6AF4"/>
    <w:rsid w:val="005A7467"/>
    <w:rsid w:val="005A7614"/>
    <w:rsid w:val="005B0BFE"/>
    <w:rsid w:val="005B115C"/>
    <w:rsid w:val="005B158C"/>
    <w:rsid w:val="005B234E"/>
    <w:rsid w:val="005B359A"/>
    <w:rsid w:val="005B3AA0"/>
    <w:rsid w:val="005B419E"/>
    <w:rsid w:val="005B46AA"/>
    <w:rsid w:val="005B53CE"/>
    <w:rsid w:val="005B5AAA"/>
    <w:rsid w:val="005B6AEB"/>
    <w:rsid w:val="005B7855"/>
    <w:rsid w:val="005B79A2"/>
    <w:rsid w:val="005C0067"/>
    <w:rsid w:val="005C029D"/>
    <w:rsid w:val="005C0A9E"/>
    <w:rsid w:val="005C0CBA"/>
    <w:rsid w:val="005C0E0E"/>
    <w:rsid w:val="005C13F5"/>
    <w:rsid w:val="005C1639"/>
    <w:rsid w:val="005C1CC8"/>
    <w:rsid w:val="005C2FAB"/>
    <w:rsid w:val="005C33AD"/>
    <w:rsid w:val="005C44B7"/>
    <w:rsid w:val="005C49E6"/>
    <w:rsid w:val="005C4C90"/>
    <w:rsid w:val="005C4E90"/>
    <w:rsid w:val="005C5842"/>
    <w:rsid w:val="005C64B0"/>
    <w:rsid w:val="005C654D"/>
    <w:rsid w:val="005C6644"/>
    <w:rsid w:val="005C66A1"/>
    <w:rsid w:val="005D0188"/>
    <w:rsid w:val="005D0ACE"/>
    <w:rsid w:val="005D0B08"/>
    <w:rsid w:val="005D2506"/>
    <w:rsid w:val="005D2A9D"/>
    <w:rsid w:val="005D2AAF"/>
    <w:rsid w:val="005D3816"/>
    <w:rsid w:val="005D3B3E"/>
    <w:rsid w:val="005D4CCC"/>
    <w:rsid w:val="005D551E"/>
    <w:rsid w:val="005D58E3"/>
    <w:rsid w:val="005D5903"/>
    <w:rsid w:val="005D5C6F"/>
    <w:rsid w:val="005D5E56"/>
    <w:rsid w:val="005D6266"/>
    <w:rsid w:val="005D63B9"/>
    <w:rsid w:val="005D68A4"/>
    <w:rsid w:val="005D6F96"/>
    <w:rsid w:val="005D73FD"/>
    <w:rsid w:val="005D7A02"/>
    <w:rsid w:val="005D7D10"/>
    <w:rsid w:val="005D7FA1"/>
    <w:rsid w:val="005E02E8"/>
    <w:rsid w:val="005E16D6"/>
    <w:rsid w:val="005E182B"/>
    <w:rsid w:val="005E1A98"/>
    <w:rsid w:val="005E20C1"/>
    <w:rsid w:val="005E2616"/>
    <w:rsid w:val="005E28B7"/>
    <w:rsid w:val="005E2C55"/>
    <w:rsid w:val="005E2D14"/>
    <w:rsid w:val="005E2FC1"/>
    <w:rsid w:val="005E34CF"/>
    <w:rsid w:val="005E4412"/>
    <w:rsid w:val="005E5152"/>
    <w:rsid w:val="005E585B"/>
    <w:rsid w:val="005E5B75"/>
    <w:rsid w:val="005E62AB"/>
    <w:rsid w:val="005E6417"/>
    <w:rsid w:val="005F070E"/>
    <w:rsid w:val="005F1AB5"/>
    <w:rsid w:val="005F2C9C"/>
    <w:rsid w:val="005F2D4C"/>
    <w:rsid w:val="005F2E12"/>
    <w:rsid w:val="005F3333"/>
    <w:rsid w:val="005F402B"/>
    <w:rsid w:val="005F441D"/>
    <w:rsid w:val="005F471C"/>
    <w:rsid w:val="005F5BCD"/>
    <w:rsid w:val="005F6830"/>
    <w:rsid w:val="005F7AB9"/>
    <w:rsid w:val="005F7CE0"/>
    <w:rsid w:val="005F7FCC"/>
    <w:rsid w:val="006000E7"/>
    <w:rsid w:val="00600652"/>
    <w:rsid w:val="00600F11"/>
    <w:rsid w:val="006019A4"/>
    <w:rsid w:val="00601C36"/>
    <w:rsid w:val="00602095"/>
    <w:rsid w:val="006023C0"/>
    <w:rsid w:val="0060244F"/>
    <w:rsid w:val="00602631"/>
    <w:rsid w:val="00602A19"/>
    <w:rsid w:val="00602AE5"/>
    <w:rsid w:val="006032B9"/>
    <w:rsid w:val="00603F2E"/>
    <w:rsid w:val="00604235"/>
    <w:rsid w:val="00604E8B"/>
    <w:rsid w:val="00605018"/>
    <w:rsid w:val="00605988"/>
    <w:rsid w:val="00606A7B"/>
    <w:rsid w:val="00606DB3"/>
    <w:rsid w:val="006073CC"/>
    <w:rsid w:val="0060743E"/>
    <w:rsid w:val="006078B7"/>
    <w:rsid w:val="00610538"/>
    <w:rsid w:val="00610760"/>
    <w:rsid w:val="006109D3"/>
    <w:rsid w:val="00610F4B"/>
    <w:rsid w:val="00611181"/>
    <w:rsid w:val="0061130C"/>
    <w:rsid w:val="00611531"/>
    <w:rsid w:val="00611AC1"/>
    <w:rsid w:val="00611BE8"/>
    <w:rsid w:val="00611C07"/>
    <w:rsid w:val="00612E49"/>
    <w:rsid w:val="00613BE2"/>
    <w:rsid w:val="00614272"/>
    <w:rsid w:val="00614951"/>
    <w:rsid w:val="00615027"/>
    <w:rsid w:val="00615886"/>
    <w:rsid w:val="006162B8"/>
    <w:rsid w:val="00616581"/>
    <w:rsid w:val="00616CCE"/>
    <w:rsid w:val="006175D6"/>
    <w:rsid w:val="006175F5"/>
    <w:rsid w:val="00617649"/>
    <w:rsid w:val="00617C33"/>
    <w:rsid w:val="00620218"/>
    <w:rsid w:val="0062035F"/>
    <w:rsid w:val="0062069F"/>
    <w:rsid w:val="006206CB"/>
    <w:rsid w:val="00620B6D"/>
    <w:rsid w:val="00620BE1"/>
    <w:rsid w:val="00620D98"/>
    <w:rsid w:val="006213A8"/>
    <w:rsid w:val="00621FC3"/>
    <w:rsid w:val="00622133"/>
    <w:rsid w:val="0062214F"/>
    <w:rsid w:val="006222FD"/>
    <w:rsid w:val="00622660"/>
    <w:rsid w:val="0062291A"/>
    <w:rsid w:val="00622EB1"/>
    <w:rsid w:val="00623843"/>
    <w:rsid w:val="006238C1"/>
    <w:rsid w:val="00623F4E"/>
    <w:rsid w:val="00623F97"/>
    <w:rsid w:val="006246F4"/>
    <w:rsid w:val="00624A70"/>
    <w:rsid w:val="0062613D"/>
    <w:rsid w:val="00626399"/>
    <w:rsid w:val="006263DA"/>
    <w:rsid w:val="00626AE0"/>
    <w:rsid w:val="00626B2A"/>
    <w:rsid w:val="00626B3B"/>
    <w:rsid w:val="00627A1F"/>
    <w:rsid w:val="0063098A"/>
    <w:rsid w:val="0063171C"/>
    <w:rsid w:val="00631848"/>
    <w:rsid w:val="00632236"/>
    <w:rsid w:val="0063239E"/>
    <w:rsid w:val="00632874"/>
    <w:rsid w:val="006332C4"/>
    <w:rsid w:val="00633FAC"/>
    <w:rsid w:val="0063459C"/>
    <w:rsid w:val="00634E3E"/>
    <w:rsid w:val="00635128"/>
    <w:rsid w:val="006353EF"/>
    <w:rsid w:val="00635DE1"/>
    <w:rsid w:val="00635F32"/>
    <w:rsid w:val="0063634F"/>
    <w:rsid w:val="00637352"/>
    <w:rsid w:val="00637BB5"/>
    <w:rsid w:val="00640E3B"/>
    <w:rsid w:val="00640E4A"/>
    <w:rsid w:val="00640E9F"/>
    <w:rsid w:val="00641000"/>
    <w:rsid w:val="0064240E"/>
    <w:rsid w:val="0064254B"/>
    <w:rsid w:val="006429C4"/>
    <w:rsid w:val="00642FDD"/>
    <w:rsid w:val="00643C5C"/>
    <w:rsid w:val="00644965"/>
    <w:rsid w:val="00644DB4"/>
    <w:rsid w:val="00645098"/>
    <w:rsid w:val="0064548E"/>
    <w:rsid w:val="00646A36"/>
    <w:rsid w:val="00646FD2"/>
    <w:rsid w:val="0064782E"/>
    <w:rsid w:val="006478E9"/>
    <w:rsid w:val="00650EBE"/>
    <w:rsid w:val="006519B8"/>
    <w:rsid w:val="00651B06"/>
    <w:rsid w:val="006524F9"/>
    <w:rsid w:val="0065259F"/>
    <w:rsid w:val="00652879"/>
    <w:rsid w:val="00653496"/>
    <w:rsid w:val="0065353D"/>
    <w:rsid w:val="0065375F"/>
    <w:rsid w:val="00653FDB"/>
    <w:rsid w:val="006543F1"/>
    <w:rsid w:val="00654FD7"/>
    <w:rsid w:val="0065540E"/>
    <w:rsid w:val="00655654"/>
    <w:rsid w:val="00655725"/>
    <w:rsid w:val="006558AE"/>
    <w:rsid w:val="00655D89"/>
    <w:rsid w:val="006560AC"/>
    <w:rsid w:val="006563AA"/>
    <w:rsid w:val="0065644F"/>
    <w:rsid w:val="006566E5"/>
    <w:rsid w:val="00656E90"/>
    <w:rsid w:val="00657FC7"/>
    <w:rsid w:val="006603C3"/>
    <w:rsid w:val="0066041D"/>
    <w:rsid w:val="006604CD"/>
    <w:rsid w:val="00660CAD"/>
    <w:rsid w:val="006612CA"/>
    <w:rsid w:val="006612DE"/>
    <w:rsid w:val="0066159E"/>
    <w:rsid w:val="00661B55"/>
    <w:rsid w:val="00661E50"/>
    <w:rsid w:val="00662ADD"/>
    <w:rsid w:val="00664572"/>
    <w:rsid w:val="006648A3"/>
    <w:rsid w:val="00664C2B"/>
    <w:rsid w:val="00665009"/>
    <w:rsid w:val="0066524C"/>
    <w:rsid w:val="00665717"/>
    <w:rsid w:val="00665B81"/>
    <w:rsid w:val="00666125"/>
    <w:rsid w:val="00666454"/>
    <w:rsid w:val="006664D9"/>
    <w:rsid w:val="0066674F"/>
    <w:rsid w:val="00666BD6"/>
    <w:rsid w:val="00666D08"/>
    <w:rsid w:val="00666F66"/>
    <w:rsid w:val="0066793E"/>
    <w:rsid w:val="00667958"/>
    <w:rsid w:val="00667B5D"/>
    <w:rsid w:val="00667F43"/>
    <w:rsid w:val="0067078B"/>
    <w:rsid w:val="00670C26"/>
    <w:rsid w:val="00670D1C"/>
    <w:rsid w:val="00670F67"/>
    <w:rsid w:val="006713CC"/>
    <w:rsid w:val="0067152A"/>
    <w:rsid w:val="00671819"/>
    <w:rsid w:val="00671DFF"/>
    <w:rsid w:val="00671E57"/>
    <w:rsid w:val="0067263C"/>
    <w:rsid w:val="00672DA0"/>
    <w:rsid w:val="00672EEC"/>
    <w:rsid w:val="00673005"/>
    <w:rsid w:val="006733C8"/>
    <w:rsid w:val="00674011"/>
    <w:rsid w:val="006750CA"/>
    <w:rsid w:val="00675C6A"/>
    <w:rsid w:val="0067664D"/>
    <w:rsid w:val="00676A9D"/>
    <w:rsid w:val="00676E46"/>
    <w:rsid w:val="00677491"/>
    <w:rsid w:val="006775D5"/>
    <w:rsid w:val="006803EF"/>
    <w:rsid w:val="00680DFE"/>
    <w:rsid w:val="00681881"/>
    <w:rsid w:val="00681B83"/>
    <w:rsid w:val="00682070"/>
    <w:rsid w:val="00682D9E"/>
    <w:rsid w:val="00682F16"/>
    <w:rsid w:val="00683386"/>
    <w:rsid w:val="006839B0"/>
    <w:rsid w:val="0068421A"/>
    <w:rsid w:val="00684DFA"/>
    <w:rsid w:val="00684FEA"/>
    <w:rsid w:val="006855D3"/>
    <w:rsid w:val="006856A5"/>
    <w:rsid w:val="00685D3A"/>
    <w:rsid w:val="00685E49"/>
    <w:rsid w:val="0068682A"/>
    <w:rsid w:val="00686B46"/>
    <w:rsid w:val="00686BA5"/>
    <w:rsid w:val="00687897"/>
    <w:rsid w:val="00687DF2"/>
    <w:rsid w:val="00690618"/>
    <w:rsid w:val="006907CE"/>
    <w:rsid w:val="00690850"/>
    <w:rsid w:val="00690F14"/>
    <w:rsid w:val="0069109E"/>
    <w:rsid w:val="00691BAF"/>
    <w:rsid w:val="00691CA7"/>
    <w:rsid w:val="00691DB4"/>
    <w:rsid w:val="00691EDA"/>
    <w:rsid w:val="00692303"/>
    <w:rsid w:val="00692751"/>
    <w:rsid w:val="00692AA4"/>
    <w:rsid w:val="00693226"/>
    <w:rsid w:val="0069550C"/>
    <w:rsid w:val="00695626"/>
    <w:rsid w:val="00695755"/>
    <w:rsid w:val="00695979"/>
    <w:rsid w:val="006959FA"/>
    <w:rsid w:val="00697520"/>
    <w:rsid w:val="00697A49"/>
    <w:rsid w:val="00697CDE"/>
    <w:rsid w:val="006A040F"/>
    <w:rsid w:val="006A056C"/>
    <w:rsid w:val="006A0705"/>
    <w:rsid w:val="006A1654"/>
    <w:rsid w:val="006A1C4B"/>
    <w:rsid w:val="006A2256"/>
    <w:rsid w:val="006A23A4"/>
    <w:rsid w:val="006A3B89"/>
    <w:rsid w:val="006A4333"/>
    <w:rsid w:val="006A4977"/>
    <w:rsid w:val="006A56F1"/>
    <w:rsid w:val="006A57C3"/>
    <w:rsid w:val="006A698E"/>
    <w:rsid w:val="006A6B88"/>
    <w:rsid w:val="006B001E"/>
    <w:rsid w:val="006B0F4E"/>
    <w:rsid w:val="006B12B5"/>
    <w:rsid w:val="006B13AA"/>
    <w:rsid w:val="006B1C42"/>
    <w:rsid w:val="006B251D"/>
    <w:rsid w:val="006B26B8"/>
    <w:rsid w:val="006B2F43"/>
    <w:rsid w:val="006B30AF"/>
    <w:rsid w:val="006B32F5"/>
    <w:rsid w:val="006B35FF"/>
    <w:rsid w:val="006B36AD"/>
    <w:rsid w:val="006B527D"/>
    <w:rsid w:val="006B6447"/>
    <w:rsid w:val="006B6451"/>
    <w:rsid w:val="006B674F"/>
    <w:rsid w:val="006B71B5"/>
    <w:rsid w:val="006B7E84"/>
    <w:rsid w:val="006C0CD1"/>
    <w:rsid w:val="006C0E48"/>
    <w:rsid w:val="006C10DE"/>
    <w:rsid w:val="006C17E7"/>
    <w:rsid w:val="006C1E12"/>
    <w:rsid w:val="006C2550"/>
    <w:rsid w:val="006C28D8"/>
    <w:rsid w:val="006C2D8D"/>
    <w:rsid w:val="006C3601"/>
    <w:rsid w:val="006C366D"/>
    <w:rsid w:val="006C4445"/>
    <w:rsid w:val="006C4DCB"/>
    <w:rsid w:val="006C5252"/>
    <w:rsid w:val="006C54B8"/>
    <w:rsid w:val="006C55D7"/>
    <w:rsid w:val="006C58E2"/>
    <w:rsid w:val="006C5A43"/>
    <w:rsid w:val="006C6E59"/>
    <w:rsid w:val="006C718D"/>
    <w:rsid w:val="006D038F"/>
    <w:rsid w:val="006D0511"/>
    <w:rsid w:val="006D11E5"/>
    <w:rsid w:val="006D1830"/>
    <w:rsid w:val="006D3C36"/>
    <w:rsid w:val="006D3C3F"/>
    <w:rsid w:val="006D3F80"/>
    <w:rsid w:val="006D56AD"/>
    <w:rsid w:val="006D5986"/>
    <w:rsid w:val="006D6006"/>
    <w:rsid w:val="006D6860"/>
    <w:rsid w:val="006D6AA2"/>
    <w:rsid w:val="006D6F79"/>
    <w:rsid w:val="006D721C"/>
    <w:rsid w:val="006D722D"/>
    <w:rsid w:val="006D7866"/>
    <w:rsid w:val="006E0409"/>
    <w:rsid w:val="006E04EC"/>
    <w:rsid w:val="006E05A0"/>
    <w:rsid w:val="006E0B03"/>
    <w:rsid w:val="006E12B2"/>
    <w:rsid w:val="006E2798"/>
    <w:rsid w:val="006E2EFB"/>
    <w:rsid w:val="006E3A81"/>
    <w:rsid w:val="006E3D8B"/>
    <w:rsid w:val="006E3FB7"/>
    <w:rsid w:val="006E4959"/>
    <w:rsid w:val="006E5AC6"/>
    <w:rsid w:val="006E5C81"/>
    <w:rsid w:val="006E5D2E"/>
    <w:rsid w:val="006E5F27"/>
    <w:rsid w:val="006E6CDE"/>
    <w:rsid w:val="006E6EAC"/>
    <w:rsid w:val="006E77E2"/>
    <w:rsid w:val="006E7D4B"/>
    <w:rsid w:val="006F0EFC"/>
    <w:rsid w:val="006F1B1A"/>
    <w:rsid w:val="006F1EDD"/>
    <w:rsid w:val="006F2256"/>
    <w:rsid w:val="006F23D7"/>
    <w:rsid w:val="006F27F0"/>
    <w:rsid w:val="006F2EE7"/>
    <w:rsid w:val="006F3DD6"/>
    <w:rsid w:val="006F56FE"/>
    <w:rsid w:val="006F6081"/>
    <w:rsid w:val="006F6207"/>
    <w:rsid w:val="006F6716"/>
    <w:rsid w:val="00700795"/>
    <w:rsid w:val="00700E1A"/>
    <w:rsid w:val="007011D7"/>
    <w:rsid w:val="00701D9F"/>
    <w:rsid w:val="007031D3"/>
    <w:rsid w:val="00703D23"/>
    <w:rsid w:val="00704087"/>
    <w:rsid w:val="0070461F"/>
    <w:rsid w:val="00704DED"/>
    <w:rsid w:val="007061EA"/>
    <w:rsid w:val="00706590"/>
    <w:rsid w:val="00706629"/>
    <w:rsid w:val="007066D7"/>
    <w:rsid w:val="00707124"/>
    <w:rsid w:val="0070751A"/>
    <w:rsid w:val="00707F6C"/>
    <w:rsid w:val="0071024B"/>
    <w:rsid w:val="00710806"/>
    <w:rsid w:val="0071082F"/>
    <w:rsid w:val="00710C85"/>
    <w:rsid w:val="00710F66"/>
    <w:rsid w:val="00710F81"/>
    <w:rsid w:val="0071156B"/>
    <w:rsid w:val="00711B9D"/>
    <w:rsid w:val="00711E6E"/>
    <w:rsid w:val="00712069"/>
    <w:rsid w:val="00712D90"/>
    <w:rsid w:val="00712DB3"/>
    <w:rsid w:val="00712EED"/>
    <w:rsid w:val="0071317D"/>
    <w:rsid w:val="00713499"/>
    <w:rsid w:val="00714EB5"/>
    <w:rsid w:val="00715C1F"/>
    <w:rsid w:val="00715EAB"/>
    <w:rsid w:val="00716655"/>
    <w:rsid w:val="007169BB"/>
    <w:rsid w:val="00716A41"/>
    <w:rsid w:val="00716B41"/>
    <w:rsid w:val="0071705A"/>
    <w:rsid w:val="007177D2"/>
    <w:rsid w:val="00717EF2"/>
    <w:rsid w:val="0072039A"/>
    <w:rsid w:val="007207F9"/>
    <w:rsid w:val="007214EE"/>
    <w:rsid w:val="00721C2D"/>
    <w:rsid w:val="00721E14"/>
    <w:rsid w:val="00722160"/>
    <w:rsid w:val="0072243A"/>
    <w:rsid w:val="00723365"/>
    <w:rsid w:val="0072351D"/>
    <w:rsid w:val="00723B3F"/>
    <w:rsid w:val="00723CFD"/>
    <w:rsid w:val="00723F60"/>
    <w:rsid w:val="00724B35"/>
    <w:rsid w:val="00725A3D"/>
    <w:rsid w:val="00726169"/>
    <w:rsid w:val="007261C4"/>
    <w:rsid w:val="0072640D"/>
    <w:rsid w:val="00726785"/>
    <w:rsid w:val="007276F8"/>
    <w:rsid w:val="007278B2"/>
    <w:rsid w:val="007278B9"/>
    <w:rsid w:val="0073220B"/>
    <w:rsid w:val="007327B7"/>
    <w:rsid w:val="00732FB2"/>
    <w:rsid w:val="00733E04"/>
    <w:rsid w:val="00733F60"/>
    <w:rsid w:val="00734130"/>
    <w:rsid w:val="007343D8"/>
    <w:rsid w:val="007345B6"/>
    <w:rsid w:val="00734D96"/>
    <w:rsid w:val="0073505F"/>
    <w:rsid w:val="0073696D"/>
    <w:rsid w:val="00737134"/>
    <w:rsid w:val="0073760C"/>
    <w:rsid w:val="00740050"/>
    <w:rsid w:val="0074113D"/>
    <w:rsid w:val="00741AD1"/>
    <w:rsid w:val="00741F94"/>
    <w:rsid w:val="007421CB"/>
    <w:rsid w:val="0074226A"/>
    <w:rsid w:val="0074234A"/>
    <w:rsid w:val="0074273E"/>
    <w:rsid w:val="0074288E"/>
    <w:rsid w:val="00742ED9"/>
    <w:rsid w:val="00743C8C"/>
    <w:rsid w:val="00743F0C"/>
    <w:rsid w:val="00744125"/>
    <w:rsid w:val="00744815"/>
    <w:rsid w:val="007451DA"/>
    <w:rsid w:val="0074543D"/>
    <w:rsid w:val="00745828"/>
    <w:rsid w:val="00745D2E"/>
    <w:rsid w:val="0074680A"/>
    <w:rsid w:val="00747858"/>
    <w:rsid w:val="00747DDE"/>
    <w:rsid w:val="00750162"/>
    <w:rsid w:val="0075034A"/>
    <w:rsid w:val="0075074B"/>
    <w:rsid w:val="00750BA3"/>
    <w:rsid w:val="00751BD8"/>
    <w:rsid w:val="00753289"/>
    <w:rsid w:val="00753E27"/>
    <w:rsid w:val="00753F99"/>
    <w:rsid w:val="0075512F"/>
    <w:rsid w:val="007557E3"/>
    <w:rsid w:val="007558E2"/>
    <w:rsid w:val="00755FA2"/>
    <w:rsid w:val="00756592"/>
    <w:rsid w:val="00756840"/>
    <w:rsid w:val="0075691C"/>
    <w:rsid w:val="00756FE9"/>
    <w:rsid w:val="0075709C"/>
    <w:rsid w:val="0075751D"/>
    <w:rsid w:val="0075755B"/>
    <w:rsid w:val="00757683"/>
    <w:rsid w:val="0075787F"/>
    <w:rsid w:val="00760D5D"/>
    <w:rsid w:val="00760EEF"/>
    <w:rsid w:val="0076158F"/>
    <w:rsid w:val="0076225E"/>
    <w:rsid w:val="007624A0"/>
    <w:rsid w:val="00762A4B"/>
    <w:rsid w:val="00763429"/>
    <w:rsid w:val="00763712"/>
    <w:rsid w:val="00763F10"/>
    <w:rsid w:val="00764759"/>
    <w:rsid w:val="00764DAF"/>
    <w:rsid w:val="0076511D"/>
    <w:rsid w:val="0076549C"/>
    <w:rsid w:val="00765B31"/>
    <w:rsid w:val="00766C6E"/>
    <w:rsid w:val="00767254"/>
    <w:rsid w:val="00770749"/>
    <w:rsid w:val="00770D3E"/>
    <w:rsid w:val="007716BE"/>
    <w:rsid w:val="0077192D"/>
    <w:rsid w:val="00773218"/>
    <w:rsid w:val="0077386C"/>
    <w:rsid w:val="00774864"/>
    <w:rsid w:val="00775954"/>
    <w:rsid w:val="00775CB7"/>
    <w:rsid w:val="00776E1A"/>
    <w:rsid w:val="00777527"/>
    <w:rsid w:val="007776E1"/>
    <w:rsid w:val="007778F1"/>
    <w:rsid w:val="00777B53"/>
    <w:rsid w:val="007806E1"/>
    <w:rsid w:val="00780C1A"/>
    <w:rsid w:val="00780D16"/>
    <w:rsid w:val="00782EE4"/>
    <w:rsid w:val="00783659"/>
    <w:rsid w:val="00783E86"/>
    <w:rsid w:val="00784F20"/>
    <w:rsid w:val="007862BC"/>
    <w:rsid w:val="00786BC9"/>
    <w:rsid w:val="00786DAA"/>
    <w:rsid w:val="00786DDF"/>
    <w:rsid w:val="00787135"/>
    <w:rsid w:val="00787699"/>
    <w:rsid w:val="007901B2"/>
    <w:rsid w:val="00790AC4"/>
    <w:rsid w:val="0079196A"/>
    <w:rsid w:val="00792426"/>
    <w:rsid w:val="00792B3F"/>
    <w:rsid w:val="00792E9A"/>
    <w:rsid w:val="00792FB6"/>
    <w:rsid w:val="007939F7"/>
    <w:rsid w:val="0079406C"/>
    <w:rsid w:val="00795421"/>
    <w:rsid w:val="0079566A"/>
    <w:rsid w:val="00795B01"/>
    <w:rsid w:val="00795B77"/>
    <w:rsid w:val="007968AA"/>
    <w:rsid w:val="00796AF9"/>
    <w:rsid w:val="00796D4B"/>
    <w:rsid w:val="0079773A"/>
    <w:rsid w:val="00797BFC"/>
    <w:rsid w:val="007A10C8"/>
    <w:rsid w:val="007A12A2"/>
    <w:rsid w:val="007A1690"/>
    <w:rsid w:val="007A1A08"/>
    <w:rsid w:val="007A21DC"/>
    <w:rsid w:val="007A242A"/>
    <w:rsid w:val="007A2517"/>
    <w:rsid w:val="007A2614"/>
    <w:rsid w:val="007A2688"/>
    <w:rsid w:val="007A28EC"/>
    <w:rsid w:val="007A3C66"/>
    <w:rsid w:val="007A486C"/>
    <w:rsid w:val="007A52BC"/>
    <w:rsid w:val="007A58E6"/>
    <w:rsid w:val="007A6293"/>
    <w:rsid w:val="007A6AD9"/>
    <w:rsid w:val="007A6D86"/>
    <w:rsid w:val="007A730B"/>
    <w:rsid w:val="007B053C"/>
    <w:rsid w:val="007B06CE"/>
    <w:rsid w:val="007B0D0C"/>
    <w:rsid w:val="007B198A"/>
    <w:rsid w:val="007B19A6"/>
    <w:rsid w:val="007B1C1F"/>
    <w:rsid w:val="007B1C91"/>
    <w:rsid w:val="007B2051"/>
    <w:rsid w:val="007B20C1"/>
    <w:rsid w:val="007B23B9"/>
    <w:rsid w:val="007B2646"/>
    <w:rsid w:val="007B286A"/>
    <w:rsid w:val="007B387A"/>
    <w:rsid w:val="007B38B7"/>
    <w:rsid w:val="007B3F80"/>
    <w:rsid w:val="007B45EE"/>
    <w:rsid w:val="007B467F"/>
    <w:rsid w:val="007B4ED0"/>
    <w:rsid w:val="007B65F9"/>
    <w:rsid w:val="007B6617"/>
    <w:rsid w:val="007B7190"/>
    <w:rsid w:val="007B7279"/>
    <w:rsid w:val="007B74B9"/>
    <w:rsid w:val="007B7643"/>
    <w:rsid w:val="007C07BA"/>
    <w:rsid w:val="007C0FBE"/>
    <w:rsid w:val="007C23AE"/>
    <w:rsid w:val="007C44F1"/>
    <w:rsid w:val="007C4967"/>
    <w:rsid w:val="007C4AA4"/>
    <w:rsid w:val="007C4CC9"/>
    <w:rsid w:val="007C4EED"/>
    <w:rsid w:val="007C5E2B"/>
    <w:rsid w:val="007C63FB"/>
    <w:rsid w:val="007C6F39"/>
    <w:rsid w:val="007C7D2A"/>
    <w:rsid w:val="007D052B"/>
    <w:rsid w:val="007D0572"/>
    <w:rsid w:val="007D0B4F"/>
    <w:rsid w:val="007D1697"/>
    <w:rsid w:val="007D16B5"/>
    <w:rsid w:val="007D1F9B"/>
    <w:rsid w:val="007D346E"/>
    <w:rsid w:val="007D34F3"/>
    <w:rsid w:val="007D3CDF"/>
    <w:rsid w:val="007D4903"/>
    <w:rsid w:val="007D5120"/>
    <w:rsid w:val="007D5168"/>
    <w:rsid w:val="007D5570"/>
    <w:rsid w:val="007D579B"/>
    <w:rsid w:val="007D5E1F"/>
    <w:rsid w:val="007D67BA"/>
    <w:rsid w:val="007D70BD"/>
    <w:rsid w:val="007D7480"/>
    <w:rsid w:val="007D748C"/>
    <w:rsid w:val="007D7C6B"/>
    <w:rsid w:val="007E0045"/>
    <w:rsid w:val="007E0706"/>
    <w:rsid w:val="007E0F11"/>
    <w:rsid w:val="007E20E8"/>
    <w:rsid w:val="007E29FA"/>
    <w:rsid w:val="007E3606"/>
    <w:rsid w:val="007E401F"/>
    <w:rsid w:val="007E424A"/>
    <w:rsid w:val="007E4389"/>
    <w:rsid w:val="007E5051"/>
    <w:rsid w:val="007E5972"/>
    <w:rsid w:val="007E71F0"/>
    <w:rsid w:val="007E7827"/>
    <w:rsid w:val="007F00B6"/>
    <w:rsid w:val="007F0419"/>
    <w:rsid w:val="007F0A2E"/>
    <w:rsid w:val="007F1564"/>
    <w:rsid w:val="007F1641"/>
    <w:rsid w:val="007F1EDA"/>
    <w:rsid w:val="007F2A27"/>
    <w:rsid w:val="007F3009"/>
    <w:rsid w:val="007F3433"/>
    <w:rsid w:val="007F3B8A"/>
    <w:rsid w:val="007F49EC"/>
    <w:rsid w:val="007F4B86"/>
    <w:rsid w:val="007F528C"/>
    <w:rsid w:val="007F5B5A"/>
    <w:rsid w:val="007F66A2"/>
    <w:rsid w:val="007F6BAF"/>
    <w:rsid w:val="007F7253"/>
    <w:rsid w:val="007F7D09"/>
    <w:rsid w:val="008001F4"/>
    <w:rsid w:val="00800EAA"/>
    <w:rsid w:val="00801009"/>
    <w:rsid w:val="00801BE7"/>
    <w:rsid w:val="00801DAE"/>
    <w:rsid w:val="00802AD7"/>
    <w:rsid w:val="00803465"/>
    <w:rsid w:val="00803A9F"/>
    <w:rsid w:val="00803DB7"/>
    <w:rsid w:val="00804D25"/>
    <w:rsid w:val="00805194"/>
    <w:rsid w:val="00805592"/>
    <w:rsid w:val="00805AC8"/>
    <w:rsid w:val="0080609D"/>
    <w:rsid w:val="00807EE9"/>
    <w:rsid w:val="008104AB"/>
    <w:rsid w:val="008106A5"/>
    <w:rsid w:val="0081075B"/>
    <w:rsid w:val="0081128E"/>
    <w:rsid w:val="00813BA9"/>
    <w:rsid w:val="00814048"/>
    <w:rsid w:val="008145F9"/>
    <w:rsid w:val="00815312"/>
    <w:rsid w:val="00815652"/>
    <w:rsid w:val="008162CD"/>
    <w:rsid w:val="0081639B"/>
    <w:rsid w:val="00816735"/>
    <w:rsid w:val="00816782"/>
    <w:rsid w:val="00816C8A"/>
    <w:rsid w:val="00817344"/>
    <w:rsid w:val="0081788C"/>
    <w:rsid w:val="008205B6"/>
    <w:rsid w:val="008214E2"/>
    <w:rsid w:val="00822697"/>
    <w:rsid w:val="00822CA9"/>
    <w:rsid w:val="008238CA"/>
    <w:rsid w:val="008239D0"/>
    <w:rsid w:val="008240AD"/>
    <w:rsid w:val="00824671"/>
    <w:rsid w:val="00824C4A"/>
    <w:rsid w:val="0082569D"/>
    <w:rsid w:val="0082592F"/>
    <w:rsid w:val="00825BED"/>
    <w:rsid w:val="0082615F"/>
    <w:rsid w:val="008275C3"/>
    <w:rsid w:val="00830626"/>
    <w:rsid w:val="0083073C"/>
    <w:rsid w:val="00831019"/>
    <w:rsid w:val="00832648"/>
    <w:rsid w:val="00832F20"/>
    <w:rsid w:val="00834048"/>
    <w:rsid w:val="00834382"/>
    <w:rsid w:val="008346D0"/>
    <w:rsid w:val="00834A72"/>
    <w:rsid w:val="00834F56"/>
    <w:rsid w:val="00835516"/>
    <w:rsid w:val="00835D61"/>
    <w:rsid w:val="0083789C"/>
    <w:rsid w:val="00841A73"/>
    <w:rsid w:val="00841C51"/>
    <w:rsid w:val="00841EF6"/>
    <w:rsid w:val="00841F88"/>
    <w:rsid w:val="008421CF"/>
    <w:rsid w:val="008424E3"/>
    <w:rsid w:val="00843412"/>
    <w:rsid w:val="00843A9F"/>
    <w:rsid w:val="00843C0C"/>
    <w:rsid w:val="00844086"/>
    <w:rsid w:val="0084454D"/>
    <w:rsid w:val="008445E0"/>
    <w:rsid w:val="00845659"/>
    <w:rsid w:val="00845B07"/>
    <w:rsid w:val="00845C0F"/>
    <w:rsid w:val="008469AE"/>
    <w:rsid w:val="008473E5"/>
    <w:rsid w:val="0085047E"/>
    <w:rsid w:val="0085052B"/>
    <w:rsid w:val="00851264"/>
    <w:rsid w:val="008512A1"/>
    <w:rsid w:val="00851AD7"/>
    <w:rsid w:val="00851EDF"/>
    <w:rsid w:val="008524FA"/>
    <w:rsid w:val="0085259F"/>
    <w:rsid w:val="00852B33"/>
    <w:rsid w:val="00852C51"/>
    <w:rsid w:val="008534CE"/>
    <w:rsid w:val="00853C8F"/>
    <w:rsid w:val="00853D3A"/>
    <w:rsid w:val="00854036"/>
    <w:rsid w:val="00854475"/>
    <w:rsid w:val="008551A5"/>
    <w:rsid w:val="00855DAE"/>
    <w:rsid w:val="00856540"/>
    <w:rsid w:val="008572C3"/>
    <w:rsid w:val="0085768A"/>
    <w:rsid w:val="00860133"/>
    <w:rsid w:val="008609B9"/>
    <w:rsid w:val="008610C7"/>
    <w:rsid w:val="008624B7"/>
    <w:rsid w:val="00862A86"/>
    <w:rsid w:val="00862D2D"/>
    <w:rsid w:val="00862E1C"/>
    <w:rsid w:val="008635F8"/>
    <w:rsid w:val="008638C9"/>
    <w:rsid w:val="008640E7"/>
    <w:rsid w:val="0086441A"/>
    <w:rsid w:val="008644FB"/>
    <w:rsid w:val="008646E2"/>
    <w:rsid w:val="008646F9"/>
    <w:rsid w:val="00864974"/>
    <w:rsid w:val="00864E08"/>
    <w:rsid w:val="0086506D"/>
    <w:rsid w:val="00865204"/>
    <w:rsid w:val="00866064"/>
    <w:rsid w:val="008667D3"/>
    <w:rsid w:val="00866BA8"/>
    <w:rsid w:val="00866E42"/>
    <w:rsid w:val="008675FC"/>
    <w:rsid w:val="00867A60"/>
    <w:rsid w:val="00870E7E"/>
    <w:rsid w:val="0087157A"/>
    <w:rsid w:val="0087252B"/>
    <w:rsid w:val="00872533"/>
    <w:rsid w:val="0087257B"/>
    <w:rsid w:val="00872661"/>
    <w:rsid w:val="008733CC"/>
    <w:rsid w:val="00873A24"/>
    <w:rsid w:val="00873AA8"/>
    <w:rsid w:val="00873E11"/>
    <w:rsid w:val="00873EB6"/>
    <w:rsid w:val="00874575"/>
    <w:rsid w:val="00874714"/>
    <w:rsid w:val="008748D3"/>
    <w:rsid w:val="00874AB6"/>
    <w:rsid w:val="00876652"/>
    <w:rsid w:val="0087694D"/>
    <w:rsid w:val="00880324"/>
    <w:rsid w:val="00880689"/>
    <w:rsid w:val="00880728"/>
    <w:rsid w:val="0088186A"/>
    <w:rsid w:val="00882390"/>
    <w:rsid w:val="008823F5"/>
    <w:rsid w:val="00882A81"/>
    <w:rsid w:val="00882D44"/>
    <w:rsid w:val="00882D70"/>
    <w:rsid w:val="00882F10"/>
    <w:rsid w:val="00883409"/>
    <w:rsid w:val="00883AE2"/>
    <w:rsid w:val="0088403E"/>
    <w:rsid w:val="00884483"/>
    <w:rsid w:val="00884652"/>
    <w:rsid w:val="00884B90"/>
    <w:rsid w:val="008852B3"/>
    <w:rsid w:val="008858BA"/>
    <w:rsid w:val="00885D1C"/>
    <w:rsid w:val="00885D50"/>
    <w:rsid w:val="008866BA"/>
    <w:rsid w:val="00886BE4"/>
    <w:rsid w:val="00886F74"/>
    <w:rsid w:val="00887935"/>
    <w:rsid w:val="00887F75"/>
    <w:rsid w:val="00890131"/>
    <w:rsid w:val="0089054E"/>
    <w:rsid w:val="0089086C"/>
    <w:rsid w:val="00890945"/>
    <w:rsid w:val="00890FA1"/>
    <w:rsid w:val="0089186F"/>
    <w:rsid w:val="00891ABC"/>
    <w:rsid w:val="00891D74"/>
    <w:rsid w:val="00891DC5"/>
    <w:rsid w:val="00892403"/>
    <w:rsid w:val="00892F2A"/>
    <w:rsid w:val="00893EB5"/>
    <w:rsid w:val="0089438A"/>
    <w:rsid w:val="0089480B"/>
    <w:rsid w:val="0089486A"/>
    <w:rsid w:val="00894B31"/>
    <w:rsid w:val="00894C17"/>
    <w:rsid w:val="008961A9"/>
    <w:rsid w:val="008969DA"/>
    <w:rsid w:val="00896D8F"/>
    <w:rsid w:val="008972B5"/>
    <w:rsid w:val="00897940"/>
    <w:rsid w:val="00897963"/>
    <w:rsid w:val="008A0FC1"/>
    <w:rsid w:val="008A1829"/>
    <w:rsid w:val="008A1C20"/>
    <w:rsid w:val="008A1E7A"/>
    <w:rsid w:val="008A1F91"/>
    <w:rsid w:val="008A2043"/>
    <w:rsid w:val="008A24E8"/>
    <w:rsid w:val="008A2748"/>
    <w:rsid w:val="008A2845"/>
    <w:rsid w:val="008A4FDC"/>
    <w:rsid w:val="008A505C"/>
    <w:rsid w:val="008A51C4"/>
    <w:rsid w:val="008A5C6D"/>
    <w:rsid w:val="008A6002"/>
    <w:rsid w:val="008A6D29"/>
    <w:rsid w:val="008A721B"/>
    <w:rsid w:val="008A7253"/>
    <w:rsid w:val="008A78D0"/>
    <w:rsid w:val="008A7918"/>
    <w:rsid w:val="008B02E9"/>
    <w:rsid w:val="008B0571"/>
    <w:rsid w:val="008B0D39"/>
    <w:rsid w:val="008B0D4A"/>
    <w:rsid w:val="008B1299"/>
    <w:rsid w:val="008B1CDC"/>
    <w:rsid w:val="008B2237"/>
    <w:rsid w:val="008B2D79"/>
    <w:rsid w:val="008B361F"/>
    <w:rsid w:val="008B3A4A"/>
    <w:rsid w:val="008B3C39"/>
    <w:rsid w:val="008B416D"/>
    <w:rsid w:val="008B419F"/>
    <w:rsid w:val="008B54A7"/>
    <w:rsid w:val="008B55E0"/>
    <w:rsid w:val="008B56CC"/>
    <w:rsid w:val="008B5E90"/>
    <w:rsid w:val="008B60AC"/>
    <w:rsid w:val="008B6508"/>
    <w:rsid w:val="008B6532"/>
    <w:rsid w:val="008B670E"/>
    <w:rsid w:val="008B75A9"/>
    <w:rsid w:val="008B7938"/>
    <w:rsid w:val="008B79AD"/>
    <w:rsid w:val="008B7E04"/>
    <w:rsid w:val="008B7FFB"/>
    <w:rsid w:val="008C022D"/>
    <w:rsid w:val="008C0748"/>
    <w:rsid w:val="008C07E5"/>
    <w:rsid w:val="008C0C2B"/>
    <w:rsid w:val="008C18A7"/>
    <w:rsid w:val="008C1ABD"/>
    <w:rsid w:val="008C202D"/>
    <w:rsid w:val="008C2968"/>
    <w:rsid w:val="008C3A15"/>
    <w:rsid w:val="008C449D"/>
    <w:rsid w:val="008C4F35"/>
    <w:rsid w:val="008C5550"/>
    <w:rsid w:val="008C5926"/>
    <w:rsid w:val="008C7AF8"/>
    <w:rsid w:val="008D04C2"/>
    <w:rsid w:val="008D076F"/>
    <w:rsid w:val="008D0B83"/>
    <w:rsid w:val="008D18C2"/>
    <w:rsid w:val="008D19B6"/>
    <w:rsid w:val="008D20E3"/>
    <w:rsid w:val="008D2976"/>
    <w:rsid w:val="008D3B6F"/>
    <w:rsid w:val="008D3DD0"/>
    <w:rsid w:val="008D44D8"/>
    <w:rsid w:val="008D46DF"/>
    <w:rsid w:val="008D4775"/>
    <w:rsid w:val="008D4EA7"/>
    <w:rsid w:val="008D5B6C"/>
    <w:rsid w:val="008D5B91"/>
    <w:rsid w:val="008D60C3"/>
    <w:rsid w:val="008D63B4"/>
    <w:rsid w:val="008D6520"/>
    <w:rsid w:val="008D69EB"/>
    <w:rsid w:val="008D6E32"/>
    <w:rsid w:val="008D71AF"/>
    <w:rsid w:val="008D729B"/>
    <w:rsid w:val="008D74CB"/>
    <w:rsid w:val="008D79FB"/>
    <w:rsid w:val="008D7F47"/>
    <w:rsid w:val="008E0521"/>
    <w:rsid w:val="008E058A"/>
    <w:rsid w:val="008E0D38"/>
    <w:rsid w:val="008E15BC"/>
    <w:rsid w:val="008E1FFB"/>
    <w:rsid w:val="008E336B"/>
    <w:rsid w:val="008E3CB4"/>
    <w:rsid w:val="008E422B"/>
    <w:rsid w:val="008E4DD2"/>
    <w:rsid w:val="008E519D"/>
    <w:rsid w:val="008E56E7"/>
    <w:rsid w:val="008E5A3D"/>
    <w:rsid w:val="008E5FD4"/>
    <w:rsid w:val="008E619D"/>
    <w:rsid w:val="008E6711"/>
    <w:rsid w:val="008E7219"/>
    <w:rsid w:val="008E7750"/>
    <w:rsid w:val="008E79CA"/>
    <w:rsid w:val="008E79FC"/>
    <w:rsid w:val="008E7D32"/>
    <w:rsid w:val="008F046B"/>
    <w:rsid w:val="008F12DD"/>
    <w:rsid w:val="008F18DB"/>
    <w:rsid w:val="008F2A8E"/>
    <w:rsid w:val="008F347E"/>
    <w:rsid w:val="008F3E8B"/>
    <w:rsid w:val="008F3EF0"/>
    <w:rsid w:val="008F4739"/>
    <w:rsid w:val="008F4E0B"/>
    <w:rsid w:val="008F53D6"/>
    <w:rsid w:val="008F5498"/>
    <w:rsid w:val="008F6F44"/>
    <w:rsid w:val="008F7724"/>
    <w:rsid w:val="00900612"/>
    <w:rsid w:val="00900A77"/>
    <w:rsid w:val="00900ABE"/>
    <w:rsid w:val="0090111C"/>
    <w:rsid w:val="0090170D"/>
    <w:rsid w:val="00901F72"/>
    <w:rsid w:val="0090322A"/>
    <w:rsid w:val="00903244"/>
    <w:rsid w:val="00903539"/>
    <w:rsid w:val="00903C33"/>
    <w:rsid w:val="0090409C"/>
    <w:rsid w:val="00904489"/>
    <w:rsid w:val="00904511"/>
    <w:rsid w:val="00904545"/>
    <w:rsid w:val="009049EF"/>
    <w:rsid w:val="00904A4B"/>
    <w:rsid w:val="0090568B"/>
    <w:rsid w:val="00905A18"/>
    <w:rsid w:val="00905B77"/>
    <w:rsid w:val="00905C1C"/>
    <w:rsid w:val="00906238"/>
    <w:rsid w:val="00907C81"/>
    <w:rsid w:val="00910781"/>
    <w:rsid w:val="0091126D"/>
    <w:rsid w:val="00911620"/>
    <w:rsid w:val="0091162A"/>
    <w:rsid w:val="00911D90"/>
    <w:rsid w:val="00912261"/>
    <w:rsid w:val="009122B5"/>
    <w:rsid w:val="00912385"/>
    <w:rsid w:val="00912675"/>
    <w:rsid w:val="00913D5F"/>
    <w:rsid w:val="0091414A"/>
    <w:rsid w:val="009141B5"/>
    <w:rsid w:val="0091449C"/>
    <w:rsid w:val="00914547"/>
    <w:rsid w:val="00914DD3"/>
    <w:rsid w:val="00914DF5"/>
    <w:rsid w:val="00915232"/>
    <w:rsid w:val="00915968"/>
    <w:rsid w:val="009164B7"/>
    <w:rsid w:val="00916E49"/>
    <w:rsid w:val="009172A9"/>
    <w:rsid w:val="009172FE"/>
    <w:rsid w:val="00917789"/>
    <w:rsid w:val="00917B6D"/>
    <w:rsid w:val="00917E8C"/>
    <w:rsid w:val="00921258"/>
    <w:rsid w:val="00921397"/>
    <w:rsid w:val="009219B5"/>
    <w:rsid w:val="00921BC5"/>
    <w:rsid w:val="00921CBB"/>
    <w:rsid w:val="0092217D"/>
    <w:rsid w:val="0092225D"/>
    <w:rsid w:val="00922650"/>
    <w:rsid w:val="00922B2B"/>
    <w:rsid w:val="00922C91"/>
    <w:rsid w:val="0092384E"/>
    <w:rsid w:val="00924755"/>
    <w:rsid w:val="00924E56"/>
    <w:rsid w:val="009266F6"/>
    <w:rsid w:val="00926E1A"/>
    <w:rsid w:val="009304DE"/>
    <w:rsid w:val="0093089D"/>
    <w:rsid w:val="00930FC3"/>
    <w:rsid w:val="00930FF4"/>
    <w:rsid w:val="0093102A"/>
    <w:rsid w:val="0093149B"/>
    <w:rsid w:val="009328FB"/>
    <w:rsid w:val="00932B78"/>
    <w:rsid w:val="00932C4D"/>
    <w:rsid w:val="00933C54"/>
    <w:rsid w:val="0093418D"/>
    <w:rsid w:val="0093424D"/>
    <w:rsid w:val="009349B3"/>
    <w:rsid w:val="00934A27"/>
    <w:rsid w:val="00934FD6"/>
    <w:rsid w:val="00935471"/>
    <w:rsid w:val="00935A82"/>
    <w:rsid w:val="00936361"/>
    <w:rsid w:val="0093668C"/>
    <w:rsid w:val="00936984"/>
    <w:rsid w:val="00936990"/>
    <w:rsid w:val="00936ABF"/>
    <w:rsid w:val="00936D5E"/>
    <w:rsid w:val="0093758D"/>
    <w:rsid w:val="009378AE"/>
    <w:rsid w:val="009379F6"/>
    <w:rsid w:val="00940569"/>
    <w:rsid w:val="0094068F"/>
    <w:rsid w:val="00940815"/>
    <w:rsid w:val="009419FC"/>
    <w:rsid w:val="00941BA5"/>
    <w:rsid w:val="00942359"/>
    <w:rsid w:val="009427DA"/>
    <w:rsid w:val="00942A1F"/>
    <w:rsid w:val="009442AA"/>
    <w:rsid w:val="0094450E"/>
    <w:rsid w:val="009459F5"/>
    <w:rsid w:val="009459FF"/>
    <w:rsid w:val="00945A11"/>
    <w:rsid w:val="00945B58"/>
    <w:rsid w:val="00945E85"/>
    <w:rsid w:val="00946F21"/>
    <w:rsid w:val="009478E4"/>
    <w:rsid w:val="00950220"/>
    <w:rsid w:val="00950519"/>
    <w:rsid w:val="00950557"/>
    <w:rsid w:val="009505BA"/>
    <w:rsid w:val="00950897"/>
    <w:rsid w:val="00950B11"/>
    <w:rsid w:val="00951D69"/>
    <w:rsid w:val="00952421"/>
    <w:rsid w:val="00952DF3"/>
    <w:rsid w:val="00953076"/>
    <w:rsid w:val="009531B8"/>
    <w:rsid w:val="00953465"/>
    <w:rsid w:val="009537AD"/>
    <w:rsid w:val="009537F7"/>
    <w:rsid w:val="00953FB3"/>
    <w:rsid w:val="00954490"/>
    <w:rsid w:val="009549FF"/>
    <w:rsid w:val="00954A8F"/>
    <w:rsid w:val="00954AA8"/>
    <w:rsid w:val="00954B44"/>
    <w:rsid w:val="0095505E"/>
    <w:rsid w:val="00955145"/>
    <w:rsid w:val="009559E2"/>
    <w:rsid w:val="00955BDD"/>
    <w:rsid w:val="009560CC"/>
    <w:rsid w:val="00956427"/>
    <w:rsid w:val="00956430"/>
    <w:rsid w:val="00956E1C"/>
    <w:rsid w:val="00957120"/>
    <w:rsid w:val="009579F7"/>
    <w:rsid w:val="009604E7"/>
    <w:rsid w:val="009606E9"/>
    <w:rsid w:val="009608F3"/>
    <w:rsid w:val="0096130F"/>
    <w:rsid w:val="00964574"/>
    <w:rsid w:val="0096474D"/>
    <w:rsid w:val="009652EB"/>
    <w:rsid w:val="009654E7"/>
    <w:rsid w:val="009657BF"/>
    <w:rsid w:val="00965A3E"/>
    <w:rsid w:val="00965BC6"/>
    <w:rsid w:val="00965E37"/>
    <w:rsid w:val="00965E7D"/>
    <w:rsid w:val="00965E94"/>
    <w:rsid w:val="00966032"/>
    <w:rsid w:val="009661B6"/>
    <w:rsid w:val="009661EB"/>
    <w:rsid w:val="00967915"/>
    <w:rsid w:val="00967CC1"/>
    <w:rsid w:val="009701EB"/>
    <w:rsid w:val="009715F1"/>
    <w:rsid w:val="0097211D"/>
    <w:rsid w:val="009721AA"/>
    <w:rsid w:val="0097413D"/>
    <w:rsid w:val="0097439B"/>
    <w:rsid w:val="00974651"/>
    <w:rsid w:val="00974704"/>
    <w:rsid w:val="009747DF"/>
    <w:rsid w:val="00976563"/>
    <w:rsid w:val="00976B24"/>
    <w:rsid w:val="00977271"/>
    <w:rsid w:val="00977DDA"/>
    <w:rsid w:val="0098048A"/>
    <w:rsid w:val="00980AE9"/>
    <w:rsid w:val="0098205B"/>
    <w:rsid w:val="00982A6F"/>
    <w:rsid w:val="00982E1E"/>
    <w:rsid w:val="00982EE2"/>
    <w:rsid w:val="00983231"/>
    <w:rsid w:val="00983332"/>
    <w:rsid w:val="009846A9"/>
    <w:rsid w:val="00984B78"/>
    <w:rsid w:val="009857C4"/>
    <w:rsid w:val="0098612A"/>
    <w:rsid w:val="009861B9"/>
    <w:rsid w:val="00987C86"/>
    <w:rsid w:val="00987FC5"/>
    <w:rsid w:val="00990007"/>
    <w:rsid w:val="009901C0"/>
    <w:rsid w:val="00991FEB"/>
    <w:rsid w:val="00993FBC"/>
    <w:rsid w:val="0099493C"/>
    <w:rsid w:val="00994BFE"/>
    <w:rsid w:val="00994F59"/>
    <w:rsid w:val="00995C1C"/>
    <w:rsid w:val="00995CD2"/>
    <w:rsid w:val="00995F76"/>
    <w:rsid w:val="00996295"/>
    <w:rsid w:val="00996818"/>
    <w:rsid w:val="00996FE0"/>
    <w:rsid w:val="00997017"/>
    <w:rsid w:val="00997DD7"/>
    <w:rsid w:val="00997E36"/>
    <w:rsid w:val="009A0AD2"/>
    <w:rsid w:val="009A0E69"/>
    <w:rsid w:val="009A12EC"/>
    <w:rsid w:val="009A2297"/>
    <w:rsid w:val="009A2606"/>
    <w:rsid w:val="009A2A0C"/>
    <w:rsid w:val="009A2C31"/>
    <w:rsid w:val="009A307E"/>
    <w:rsid w:val="009A33E6"/>
    <w:rsid w:val="009A3832"/>
    <w:rsid w:val="009A3CF7"/>
    <w:rsid w:val="009A46F1"/>
    <w:rsid w:val="009A4CF2"/>
    <w:rsid w:val="009A5B88"/>
    <w:rsid w:val="009A5B9A"/>
    <w:rsid w:val="009A621F"/>
    <w:rsid w:val="009A7172"/>
    <w:rsid w:val="009A74D1"/>
    <w:rsid w:val="009A7F94"/>
    <w:rsid w:val="009B0031"/>
    <w:rsid w:val="009B00B4"/>
    <w:rsid w:val="009B0115"/>
    <w:rsid w:val="009B03CB"/>
    <w:rsid w:val="009B067C"/>
    <w:rsid w:val="009B0904"/>
    <w:rsid w:val="009B1A0C"/>
    <w:rsid w:val="009B28DA"/>
    <w:rsid w:val="009B346B"/>
    <w:rsid w:val="009B38AE"/>
    <w:rsid w:val="009B477F"/>
    <w:rsid w:val="009B48C2"/>
    <w:rsid w:val="009B4EE7"/>
    <w:rsid w:val="009B53BA"/>
    <w:rsid w:val="009B5422"/>
    <w:rsid w:val="009B5927"/>
    <w:rsid w:val="009B5B81"/>
    <w:rsid w:val="009B66F5"/>
    <w:rsid w:val="009B6922"/>
    <w:rsid w:val="009B7CDE"/>
    <w:rsid w:val="009B7E49"/>
    <w:rsid w:val="009C0841"/>
    <w:rsid w:val="009C1211"/>
    <w:rsid w:val="009C16B2"/>
    <w:rsid w:val="009C19C5"/>
    <w:rsid w:val="009C1A11"/>
    <w:rsid w:val="009C2A2E"/>
    <w:rsid w:val="009C2ACA"/>
    <w:rsid w:val="009C3698"/>
    <w:rsid w:val="009C37A7"/>
    <w:rsid w:val="009C3C98"/>
    <w:rsid w:val="009C3F2A"/>
    <w:rsid w:val="009C498D"/>
    <w:rsid w:val="009C4B88"/>
    <w:rsid w:val="009C57BA"/>
    <w:rsid w:val="009C5B21"/>
    <w:rsid w:val="009C657B"/>
    <w:rsid w:val="009C68E7"/>
    <w:rsid w:val="009C7028"/>
    <w:rsid w:val="009C7571"/>
    <w:rsid w:val="009C7A0F"/>
    <w:rsid w:val="009D06BC"/>
    <w:rsid w:val="009D18C9"/>
    <w:rsid w:val="009D18FD"/>
    <w:rsid w:val="009D1B42"/>
    <w:rsid w:val="009D2480"/>
    <w:rsid w:val="009D2CE9"/>
    <w:rsid w:val="009D331B"/>
    <w:rsid w:val="009D3537"/>
    <w:rsid w:val="009D3851"/>
    <w:rsid w:val="009D3968"/>
    <w:rsid w:val="009D3BC1"/>
    <w:rsid w:val="009D401F"/>
    <w:rsid w:val="009D41A4"/>
    <w:rsid w:val="009D5918"/>
    <w:rsid w:val="009D5B7E"/>
    <w:rsid w:val="009D5C3C"/>
    <w:rsid w:val="009D6492"/>
    <w:rsid w:val="009D6CE2"/>
    <w:rsid w:val="009D6F46"/>
    <w:rsid w:val="009D7588"/>
    <w:rsid w:val="009D7829"/>
    <w:rsid w:val="009D7974"/>
    <w:rsid w:val="009D7DA4"/>
    <w:rsid w:val="009E0251"/>
    <w:rsid w:val="009E1191"/>
    <w:rsid w:val="009E11BF"/>
    <w:rsid w:val="009E191D"/>
    <w:rsid w:val="009E1A39"/>
    <w:rsid w:val="009E1B5A"/>
    <w:rsid w:val="009E1C5D"/>
    <w:rsid w:val="009E2456"/>
    <w:rsid w:val="009E312F"/>
    <w:rsid w:val="009E320C"/>
    <w:rsid w:val="009E3B43"/>
    <w:rsid w:val="009E47A5"/>
    <w:rsid w:val="009E4A5F"/>
    <w:rsid w:val="009E4D55"/>
    <w:rsid w:val="009E4DD8"/>
    <w:rsid w:val="009E568F"/>
    <w:rsid w:val="009E569E"/>
    <w:rsid w:val="009E57CA"/>
    <w:rsid w:val="009E5DFD"/>
    <w:rsid w:val="009E6959"/>
    <w:rsid w:val="009E6ABC"/>
    <w:rsid w:val="009E7B95"/>
    <w:rsid w:val="009F06D7"/>
    <w:rsid w:val="009F0C9F"/>
    <w:rsid w:val="009F19F6"/>
    <w:rsid w:val="009F1D47"/>
    <w:rsid w:val="009F20F8"/>
    <w:rsid w:val="009F2482"/>
    <w:rsid w:val="009F279E"/>
    <w:rsid w:val="009F3472"/>
    <w:rsid w:val="009F355C"/>
    <w:rsid w:val="009F3B41"/>
    <w:rsid w:val="009F4069"/>
    <w:rsid w:val="009F4997"/>
    <w:rsid w:val="009F49D4"/>
    <w:rsid w:val="009F5F2C"/>
    <w:rsid w:val="009F627D"/>
    <w:rsid w:val="009F64AE"/>
    <w:rsid w:val="009F6604"/>
    <w:rsid w:val="009F6740"/>
    <w:rsid w:val="009F6CF2"/>
    <w:rsid w:val="009F6D11"/>
    <w:rsid w:val="009F6E3A"/>
    <w:rsid w:val="009F6E6E"/>
    <w:rsid w:val="00A001D4"/>
    <w:rsid w:val="00A00B8C"/>
    <w:rsid w:val="00A012C4"/>
    <w:rsid w:val="00A018C2"/>
    <w:rsid w:val="00A02321"/>
    <w:rsid w:val="00A0239A"/>
    <w:rsid w:val="00A0280C"/>
    <w:rsid w:val="00A03B14"/>
    <w:rsid w:val="00A04846"/>
    <w:rsid w:val="00A05047"/>
    <w:rsid w:val="00A0598B"/>
    <w:rsid w:val="00A05D6B"/>
    <w:rsid w:val="00A063B1"/>
    <w:rsid w:val="00A06448"/>
    <w:rsid w:val="00A06A1E"/>
    <w:rsid w:val="00A06DAF"/>
    <w:rsid w:val="00A0715F"/>
    <w:rsid w:val="00A072AA"/>
    <w:rsid w:val="00A072EF"/>
    <w:rsid w:val="00A114A8"/>
    <w:rsid w:val="00A118BE"/>
    <w:rsid w:val="00A11D61"/>
    <w:rsid w:val="00A11E87"/>
    <w:rsid w:val="00A1220D"/>
    <w:rsid w:val="00A12293"/>
    <w:rsid w:val="00A13727"/>
    <w:rsid w:val="00A1398A"/>
    <w:rsid w:val="00A13BF4"/>
    <w:rsid w:val="00A14080"/>
    <w:rsid w:val="00A142C8"/>
    <w:rsid w:val="00A1481E"/>
    <w:rsid w:val="00A149E4"/>
    <w:rsid w:val="00A14B58"/>
    <w:rsid w:val="00A14C2A"/>
    <w:rsid w:val="00A14C5C"/>
    <w:rsid w:val="00A15058"/>
    <w:rsid w:val="00A16263"/>
    <w:rsid w:val="00A16D41"/>
    <w:rsid w:val="00A20208"/>
    <w:rsid w:val="00A20D85"/>
    <w:rsid w:val="00A226F3"/>
    <w:rsid w:val="00A22C8C"/>
    <w:rsid w:val="00A22D63"/>
    <w:rsid w:val="00A22DF2"/>
    <w:rsid w:val="00A230FB"/>
    <w:rsid w:val="00A23390"/>
    <w:rsid w:val="00A23571"/>
    <w:rsid w:val="00A23668"/>
    <w:rsid w:val="00A23964"/>
    <w:rsid w:val="00A23CA3"/>
    <w:rsid w:val="00A24203"/>
    <w:rsid w:val="00A24344"/>
    <w:rsid w:val="00A24346"/>
    <w:rsid w:val="00A24947"/>
    <w:rsid w:val="00A24D8D"/>
    <w:rsid w:val="00A256E6"/>
    <w:rsid w:val="00A25868"/>
    <w:rsid w:val="00A25CD1"/>
    <w:rsid w:val="00A26DC2"/>
    <w:rsid w:val="00A27274"/>
    <w:rsid w:val="00A27511"/>
    <w:rsid w:val="00A27796"/>
    <w:rsid w:val="00A27C45"/>
    <w:rsid w:val="00A30836"/>
    <w:rsid w:val="00A30FE6"/>
    <w:rsid w:val="00A311F1"/>
    <w:rsid w:val="00A316A4"/>
    <w:rsid w:val="00A317C8"/>
    <w:rsid w:val="00A3240F"/>
    <w:rsid w:val="00A32744"/>
    <w:rsid w:val="00A32AEB"/>
    <w:rsid w:val="00A32EC5"/>
    <w:rsid w:val="00A335FE"/>
    <w:rsid w:val="00A33722"/>
    <w:rsid w:val="00A339FC"/>
    <w:rsid w:val="00A3401A"/>
    <w:rsid w:val="00A341C4"/>
    <w:rsid w:val="00A34701"/>
    <w:rsid w:val="00A348D0"/>
    <w:rsid w:val="00A351D8"/>
    <w:rsid w:val="00A352E7"/>
    <w:rsid w:val="00A35619"/>
    <w:rsid w:val="00A359C3"/>
    <w:rsid w:val="00A35DA8"/>
    <w:rsid w:val="00A363EE"/>
    <w:rsid w:val="00A367B2"/>
    <w:rsid w:val="00A36AF4"/>
    <w:rsid w:val="00A376B5"/>
    <w:rsid w:val="00A40492"/>
    <w:rsid w:val="00A40C60"/>
    <w:rsid w:val="00A40D0F"/>
    <w:rsid w:val="00A41B65"/>
    <w:rsid w:val="00A420C3"/>
    <w:rsid w:val="00A426AA"/>
    <w:rsid w:val="00A428D2"/>
    <w:rsid w:val="00A42A3D"/>
    <w:rsid w:val="00A42D9F"/>
    <w:rsid w:val="00A43021"/>
    <w:rsid w:val="00A457B1"/>
    <w:rsid w:val="00A46586"/>
    <w:rsid w:val="00A46629"/>
    <w:rsid w:val="00A477FA"/>
    <w:rsid w:val="00A47DC8"/>
    <w:rsid w:val="00A50550"/>
    <w:rsid w:val="00A50F01"/>
    <w:rsid w:val="00A511F0"/>
    <w:rsid w:val="00A512F8"/>
    <w:rsid w:val="00A522BF"/>
    <w:rsid w:val="00A52560"/>
    <w:rsid w:val="00A525B0"/>
    <w:rsid w:val="00A52775"/>
    <w:rsid w:val="00A531AE"/>
    <w:rsid w:val="00A537FF"/>
    <w:rsid w:val="00A5418F"/>
    <w:rsid w:val="00A54B6C"/>
    <w:rsid w:val="00A54FAE"/>
    <w:rsid w:val="00A55D53"/>
    <w:rsid w:val="00A56793"/>
    <w:rsid w:val="00A568C2"/>
    <w:rsid w:val="00A56E37"/>
    <w:rsid w:val="00A57171"/>
    <w:rsid w:val="00A5757F"/>
    <w:rsid w:val="00A57BEA"/>
    <w:rsid w:val="00A57FF2"/>
    <w:rsid w:val="00A600AE"/>
    <w:rsid w:val="00A613BD"/>
    <w:rsid w:val="00A61420"/>
    <w:rsid w:val="00A614D6"/>
    <w:rsid w:val="00A6363A"/>
    <w:rsid w:val="00A63F2E"/>
    <w:rsid w:val="00A640B7"/>
    <w:rsid w:val="00A648CB"/>
    <w:rsid w:val="00A64C0F"/>
    <w:rsid w:val="00A652B2"/>
    <w:rsid w:val="00A652E2"/>
    <w:rsid w:val="00A65AF3"/>
    <w:rsid w:val="00A66019"/>
    <w:rsid w:val="00A663AD"/>
    <w:rsid w:val="00A6644A"/>
    <w:rsid w:val="00A67B2B"/>
    <w:rsid w:val="00A704F1"/>
    <w:rsid w:val="00A70764"/>
    <w:rsid w:val="00A70D18"/>
    <w:rsid w:val="00A71099"/>
    <w:rsid w:val="00A711C6"/>
    <w:rsid w:val="00A71775"/>
    <w:rsid w:val="00A717B3"/>
    <w:rsid w:val="00A719B3"/>
    <w:rsid w:val="00A71B5A"/>
    <w:rsid w:val="00A71D31"/>
    <w:rsid w:val="00A71FC8"/>
    <w:rsid w:val="00A73392"/>
    <w:rsid w:val="00A73DD6"/>
    <w:rsid w:val="00A73ECF"/>
    <w:rsid w:val="00A73EDE"/>
    <w:rsid w:val="00A7531B"/>
    <w:rsid w:val="00A7538B"/>
    <w:rsid w:val="00A754EE"/>
    <w:rsid w:val="00A7555C"/>
    <w:rsid w:val="00A75BB3"/>
    <w:rsid w:val="00A75C2B"/>
    <w:rsid w:val="00A76F69"/>
    <w:rsid w:val="00A770C9"/>
    <w:rsid w:val="00A77639"/>
    <w:rsid w:val="00A7771A"/>
    <w:rsid w:val="00A80561"/>
    <w:rsid w:val="00A80E8F"/>
    <w:rsid w:val="00A81C45"/>
    <w:rsid w:val="00A81EB4"/>
    <w:rsid w:val="00A82D57"/>
    <w:rsid w:val="00A835D2"/>
    <w:rsid w:val="00A83EFA"/>
    <w:rsid w:val="00A844B6"/>
    <w:rsid w:val="00A84A45"/>
    <w:rsid w:val="00A860B0"/>
    <w:rsid w:val="00A86509"/>
    <w:rsid w:val="00A86F78"/>
    <w:rsid w:val="00A8797C"/>
    <w:rsid w:val="00A87A49"/>
    <w:rsid w:val="00A87DC7"/>
    <w:rsid w:val="00A87E1F"/>
    <w:rsid w:val="00A907F9"/>
    <w:rsid w:val="00A9083F"/>
    <w:rsid w:val="00A90878"/>
    <w:rsid w:val="00A90CE0"/>
    <w:rsid w:val="00A91015"/>
    <w:rsid w:val="00A910BC"/>
    <w:rsid w:val="00A91F93"/>
    <w:rsid w:val="00A92537"/>
    <w:rsid w:val="00A92BFE"/>
    <w:rsid w:val="00A92C13"/>
    <w:rsid w:val="00A92C1D"/>
    <w:rsid w:val="00A92C81"/>
    <w:rsid w:val="00A92C99"/>
    <w:rsid w:val="00A92D16"/>
    <w:rsid w:val="00A93350"/>
    <w:rsid w:val="00A93C7D"/>
    <w:rsid w:val="00A93F51"/>
    <w:rsid w:val="00A94354"/>
    <w:rsid w:val="00A948B0"/>
    <w:rsid w:val="00A94EEA"/>
    <w:rsid w:val="00A96417"/>
    <w:rsid w:val="00A971C7"/>
    <w:rsid w:val="00AA1327"/>
    <w:rsid w:val="00AA13DC"/>
    <w:rsid w:val="00AA1D67"/>
    <w:rsid w:val="00AA2641"/>
    <w:rsid w:val="00AA26D3"/>
    <w:rsid w:val="00AA2E47"/>
    <w:rsid w:val="00AA3783"/>
    <w:rsid w:val="00AA39D6"/>
    <w:rsid w:val="00AA3B10"/>
    <w:rsid w:val="00AA442C"/>
    <w:rsid w:val="00AA4C08"/>
    <w:rsid w:val="00AA4E97"/>
    <w:rsid w:val="00AA51DB"/>
    <w:rsid w:val="00AA5D7E"/>
    <w:rsid w:val="00AA5E75"/>
    <w:rsid w:val="00AA6126"/>
    <w:rsid w:val="00AA72DE"/>
    <w:rsid w:val="00AA7314"/>
    <w:rsid w:val="00AB0FF6"/>
    <w:rsid w:val="00AB10C6"/>
    <w:rsid w:val="00AB132A"/>
    <w:rsid w:val="00AB1491"/>
    <w:rsid w:val="00AB1902"/>
    <w:rsid w:val="00AB1DE0"/>
    <w:rsid w:val="00AB21FA"/>
    <w:rsid w:val="00AB265E"/>
    <w:rsid w:val="00AB2959"/>
    <w:rsid w:val="00AB2E6E"/>
    <w:rsid w:val="00AB325F"/>
    <w:rsid w:val="00AB3444"/>
    <w:rsid w:val="00AB4006"/>
    <w:rsid w:val="00AB4478"/>
    <w:rsid w:val="00AB591F"/>
    <w:rsid w:val="00AB5C01"/>
    <w:rsid w:val="00AB62AC"/>
    <w:rsid w:val="00AB639E"/>
    <w:rsid w:val="00AB6A24"/>
    <w:rsid w:val="00AB7268"/>
    <w:rsid w:val="00AB771B"/>
    <w:rsid w:val="00AB7767"/>
    <w:rsid w:val="00AB7C57"/>
    <w:rsid w:val="00AC0A7F"/>
    <w:rsid w:val="00AC1738"/>
    <w:rsid w:val="00AC1760"/>
    <w:rsid w:val="00AC1A81"/>
    <w:rsid w:val="00AC2156"/>
    <w:rsid w:val="00AC287A"/>
    <w:rsid w:val="00AC28D3"/>
    <w:rsid w:val="00AC4F4A"/>
    <w:rsid w:val="00AC4F78"/>
    <w:rsid w:val="00AC54B3"/>
    <w:rsid w:val="00AC58EF"/>
    <w:rsid w:val="00AC5BD5"/>
    <w:rsid w:val="00AC6860"/>
    <w:rsid w:val="00AC6E1E"/>
    <w:rsid w:val="00AC7355"/>
    <w:rsid w:val="00AC74C8"/>
    <w:rsid w:val="00AC79AF"/>
    <w:rsid w:val="00AC7CFD"/>
    <w:rsid w:val="00AC7F47"/>
    <w:rsid w:val="00AD0080"/>
    <w:rsid w:val="00AD02D7"/>
    <w:rsid w:val="00AD08E2"/>
    <w:rsid w:val="00AD0996"/>
    <w:rsid w:val="00AD0A60"/>
    <w:rsid w:val="00AD0B50"/>
    <w:rsid w:val="00AD10BA"/>
    <w:rsid w:val="00AD123E"/>
    <w:rsid w:val="00AD2292"/>
    <w:rsid w:val="00AD262D"/>
    <w:rsid w:val="00AD2DFD"/>
    <w:rsid w:val="00AD3040"/>
    <w:rsid w:val="00AD36C6"/>
    <w:rsid w:val="00AD36F4"/>
    <w:rsid w:val="00AD4175"/>
    <w:rsid w:val="00AD49D8"/>
    <w:rsid w:val="00AD5A9B"/>
    <w:rsid w:val="00AD5EE8"/>
    <w:rsid w:val="00AD6E0E"/>
    <w:rsid w:val="00AD721C"/>
    <w:rsid w:val="00AD785F"/>
    <w:rsid w:val="00AE0129"/>
    <w:rsid w:val="00AE0346"/>
    <w:rsid w:val="00AE05C5"/>
    <w:rsid w:val="00AE07BC"/>
    <w:rsid w:val="00AE16F4"/>
    <w:rsid w:val="00AE1B2C"/>
    <w:rsid w:val="00AE1CE4"/>
    <w:rsid w:val="00AE21D1"/>
    <w:rsid w:val="00AE2570"/>
    <w:rsid w:val="00AE2B49"/>
    <w:rsid w:val="00AE3369"/>
    <w:rsid w:val="00AE3449"/>
    <w:rsid w:val="00AE3716"/>
    <w:rsid w:val="00AE3AEF"/>
    <w:rsid w:val="00AE3BA7"/>
    <w:rsid w:val="00AE48B7"/>
    <w:rsid w:val="00AE517B"/>
    <w:rsid w:val="00AE54EE"/>
    <w:rsid w:val="00AE59A9"/>
    <w:rsid w:val="00AE5A71"/>
    <w:rsid w:val="00AE5B8B"/>
    <w:rsid w:val="00AE5DF8"/>
    <w:rsid w:val="00AE676A"/>
    <w:rsid w:val="00AE7385"/>
    <w:rsid w:val="00AE7534"/>
    <w:rsid w:val="00AE7C3B"/>
    <w:rsid w:val="00AF08F1"/>
    <w:rsid w:val="00AF0AA1"/>
    <w:rsid w:val="00AF0B0D"/>
    <w:rsid w:val="00AF0B6C"/>
    <w:rsid w:val="00AF100E"/>
    <w:rsid w:val="00AF1960"/>
    <w:rsid w:val="00AF2226"/>
    <w:rsid w:val="00AF294E"/>
    <w:rsid w:val="00AF2F6D"/>
    <w:rsid w:val="00AF353B"/>
    <w:rsid w:val="00AF3564"/>
    <w:rsid w:val="00AF3FD8"/>
    <w:rsid w:val="00AF4059"/>
    <w:rsid w:val="00AF4161"/>
    <w:rsid w:val="00AF464E"/>
    <w:rsid w:val="00AF474D"/>
    <w:rsid w:val="00AF4D94"/>
    <w:rsid w:val="00AF50F3"/>
    <w:rsid w:val="00AF56E6"/>
    <w:rsid w:val="00AF5F04"/>
    <w:rsid w:val="00AF6039"/>
    <w:rsid w:val="00AF6791"/>
    <w:rsid w:val="00AF6A52"/>
    <w:rsid w:val="00AF6F0D"/>
    <w:rsid w:val="00B00509"/>
    <w:rsid w:val="00B0055A"/>
    <w:rsid w:val="00B007D8"/>
    <w:rsid w:val="00B00D47"/>
    <w:rsid w:val="00B00D64"/>
    <w:rsid w:val="00B00ED4"/>
    <w:rsid w:val="00B011BB"/>
    <w:rsid w:val="00B01B61"/>
    <w:rsid w:val="00B01C44"/>
    <w:rsid w:val="00B02ADD"/>
    <w:rsid w:val="00B031EF"/>
    <w:rsid w:val="00B03664"/>
    <w:rsid w:val="00B03CDC"/>
    <w:rsid w:val="00B03F75"/>
    <w:rsid w:val="00B047E3"/>
    <w:rsid w:val="00B04A36"/>
    <w:rsid w:val="00B04BCE"/>
    <w:rsid w:val="00B053E1"/>
    <w:rsid w:val="00B05789"/>
    <w:rsid w:val="00B05A49"/>
    <w:rsid w:val="00B06148"/>
    <w:rsid w:val="00B0636A"/>
    <w:rsid w:val="00B06548"/>
    <w:rsid w:val="00B065D7"/>
    <w:rsid w:val="00B07023"/>
    <w:rsid w:val="00B07794"/>
    <w:rsid w:val="00B07C20"/>
    <w:rsid w:val="00B102EE"/>
    <w:rsid w:val="00B111FE"/>
    <w:rsid w:val="00B12574"/>
    <w:rsid w:val="00B12937"/>
    <w:rsid w:val="00B13679"/>
    <w:rsid w:val="00B14180"/>
    <w:rsid w:val="00B14288"/>
    <w:rsid w:val="00B14B3A"/>
    <w:rsid w:val="00B14FF3"/>
    <w:rsid w:val="00B15C83"/>
    <w:rsid w:val="00B15CE4"/>
    <w:rsid w:val="00B16260"/>
    <w:rsid w:val="00B16663"/>
    <w:rsid w:val="00B17291"/>
    <w:rsid w:val="00B17F27"/>
    <w:rsid w:val="00B200FC"/>
    <w:rsid w:val="00B20B01"/>
    <w:rsid w:val="00B20C26"/>
    <w:rsid w:val="00B213FD"/>
    <w:rsid w:val="00B21F9F"/>
    <w:rsid w:val="00B22FF0"/>
    <w:rsid w:val="00B236B7"/>
    <w:rsid w:val="00B24766"/>
    <w:rsid w:val="00B2485F"/>
    <w:rsid w:val="00B24A48"/>
    <w:rsid w:val="00B24F52"/>
    <w:rsid w:val="00B25551"/>
    <w:rsid w:val="00B25C44"/>
    <w:rsid w:val="00B26187"/>
    <w:rsid w:val="00B26605"/>
    <w:rsid w:val="00B272D1"/>
    <w:rsid w:val="00B276F0"/>
    <w:rsid w:val="00B2777E"/>
    <w:rsid w:val="00B27856"/>
    <w:rsid w:val="00B302CD"/>
    <w:rsid w:val="00B30766"/>
    <w:rsid w:val="00B3137A"/>
    <w:rsid w:val="00B31959"/>
    <w:rsid w:val="00B31977"/>
    <w:rsid w:val="00B31B4E"/>
    <w:rsid w:val="00B324B5"/>
    <w:rsid w:val="00B326C2"/>
    <w:rsid w:val="00B32781"/>
    <w:rsid w:val="00B331A9"/>
    <w:rsid w:val="00B33215"/>
    <w:rsid w:val="00B33F6B"/>
    <w:rsid w:val="00B3431E"/>
    <w:rsid w:val="00B34464"/>
    <w:rsid w:val="00B34853"/>
    <w:rsid w:val="00B34BEC"/>
    <w:rsid w:val="00B35057"/>
    <w:rsid w:val="00B35B78"/>
    <w:rsid w:val="00B362BC"/>
    <w:rsid w:val="00B36A0D"/>
    <w:rsid w:val="00B370C7"/>
    <w:rsid w:val="00B3733B"/>
    <w:rsid w:val="00B37ABC"/>
    <w:rsid w:val="00B37C51"/>
    <w:rsid w:val="00B403BD"/>
    <w:rsid w:val="00B408BD"/>
    <w:rsid w:val="00B40C1A"/>
    <w:rsid w:val="00B40DB6"/>
    <w:rsid w:val="00B41F9A"/>
    <w:rsid w:val="00B429DC"/>
    <w:rsid w:val="00B42F40"/>
    <w:rsid w:val="00B43CD7"/>
    <w:rsid w:val="00B44C86"/>
    <w:rsid w:val="00B44DE4"/>
    <w:rsid w:val="00B44E16"/>
    <w:rsid w:val="00B45042"/>
    <w:rsid w:val="00B45083"/>
    <w:rsid w:val="00B45724"/>
    <w:rsid w:val="00B45BA7"/>
    <w:rsid w:val="00B469F3"/>
    <w:rsid w:val="00B46F26"/>
    <w:rsid w:val="00B474A6"/>
    <w:rsid w:val="00B47F6F"/>
    <w:rsid w:val="00B50275"/>
    <w:rsid w:val="00B51524"/>
    <w:rsid w:val="00B520A0"/>
    <w:rsid w:val="00B52343"/>
    <w:rsid w:val="00B526A6"/>
    <w:rsid w:val="00B5289B"/>
    <w:rsid w:val="00B52F8D"/>
    <w:rsid w:val="00B53FBB"/>
    <w:rsid w:val="00B54667"/>
    <w:rsid w:val="00B54AF1"/>
    <w:rsid w:val="00B54EBB"/>
    <w:rsid w:val="00B55B99"/>
    <w:rsid w:val="00B55D1E"/>
    <w:rsid w:val="00B56540"/>
    <w:rsid w:val="00B56E91"/>
    <w:rsid w:val="00B571E2"/>
    <w:rsid w:val="00B5779F"/>
    <w:rsid w:val="00B5797D"/>
    <w:rsid w:val="00B6059F"/>
    <w:rsid w:val="00B60BCA"/>
    <w:rsid w:val="00B60EE2"/>
    <w:rsid w:val="00B6107C"/>
    <w:rsid w:val="00B615A6"/>
    <w:rsid w:val="00B61661"/>
    <w:rsid w:val="00B61DB2"/>
    <w:rsid w:val="00B6288A"/>
    <w:rsid w:val="00B62C05"/>
    <w:rsid w:val="00B6331F"/>
    <w:rsid w:val="00B63415"/>
    <w:rsid w:val="00B6365B"/>
    <w:rsid w:val="00B6396D"/>
    <w:rsid w:val="00B64242"/>
    <w:rsid w:val="00B64593"/>
    <w:rsid w:val="00B649FE"/>
    <w:rsid w:val="00B664B7"/>
    <w:rsid w:val="00B702F3"/>
    <w:rsid w:val="00B708D9"/>
    <w:rsid w:val="00B709A4"/>
    <w:rsid w:val="00B709E2"/>
    <w:rsid w:val="00B70D29"/>
    <w:rsid w:val="00B7139C"/>
    <w:rsid w:val="00B7246A"/>
    <w:rsid w:val="00B72691"/>
    <w:rsid w:val="00B729E5"/>
    <w:rsid w:val="00B7399C"/>
    <w:rsid w:val="00B73AAB"/>
    <w:rsid w:val="00B73D67"/>
    <w:rsid w:val="00B73E8B"/>
    <w:rsid w:val="00B74137"/>
    <w:rsid w:val="00B74532"/>
    <w:rsid w:val="00B7498B"/>
    <w:rsid w:val="00B7522D"/>
    <w:rsid w:val="00B752C8"/>
    <w:rsid w:val="00B75793"/>
    <w:rsid w:val="00B75883"/>
    <w:rsid w:val="00B75F9F"/>
    <w:rsid w:val="00B766B9"/>
    <w:rsid w:val="00B7747E"/>
    <w:rsid w:val="00B77941"/>
    <w:rsid w:val="00B77A58"/>
    <w:rsid w:val="00B8025F"/>
    <w:rsid w:val="00B802D9"/>
    <w:rsid w:val="00B80327"/>
    <w:rsid w:val="00B805B8"/>
    <w:rsid w:val="00B805E2"/>
    <w:rsid w:val="00B80D9D"/>
    <w:rsid w:val="00B81762"/>
    <w:rsid w:val="00B818EC"/>
    <w:rsid w:val="00B82B05"/>
    <w:rsid w:val="00B83315"/>
    <w:rsid w:val="00B84471"/>
    <w:rsid w:val="00B85D4C"/>
    <w:rsid w:val="00B86486"/>
    <w:rsid w:val="00B86926"/>
    <w:rsid w:val="00B871F9"/>
    <w:rsid w:val="00B87491"/>
    <w:rsid w:val="00B87B6C"/>
    <w:rsid w:val="00B90221"/>
    <w:rsid w:val="00B9031B"/>
    <w:rsid w:val="00B90A6C"/>
    <w:rsid w:val="00B91162"/>
    <w:rsid w:val="00B91D90"/>
    <w:rsid w:val="00B925C3"/>
    <w:rsid w:val="00B92994"/>
    <w:rsid w:val="00B94239"/>
    <w:rsid w:val="00B9478A"/>
    <w:rsid w:val="00B9495D"/>
    <w:rsid w:val="00B95179"/>
    <w:rsid w:val="00B95252"/>
    <w:rsid w:val="00B95B9A"/>
    <w:rsid w:val="00B95DF3"/>
    <w:rsid w:val="00B961FC"/>
    <w:rsid w:val="00B97291"/>
    <w:rsid w:val="00B972DF"/>
    <w:rsid w:val="00B97444"/>
    <w:rsid w:val="00B97AD7"/>
    <w:rsid w:val="00BA092C"/>
    <w:rsid w:val="00BA0C8B"/>
    <w:rsid w:val="00BA0E18"/>
    <w:rsid w:val="00BA0E40"/>
    <w:rsid w:val="00BA12C0"/>
    <w:rsid w:val="00BA1C6F"/>
    <w:rsid w:val="00BA256D"/>
    <w:rsid w:val="00BA2796"/>
    <w:rsid w:val="00BA2DDF"/>
    <w:rsid w:val="00BA2F8F"/>
    <w:rsid w:val="00BA396A"/>
    <w:rsid w:val="00BA5282"/>
    <w:rsid w:val="00BA5A47"/>
    <w:rsid w:val="00BA6A81"/>
    <w:rsid w:val="00BA6B31"/>
    <w:rsid w:val="00BA6EF2"/>
    <w:rsid w:val="00BA6EFD"/>
    <w:rsid w:val="00BA70A7"/>
    <w:rsid w:val="00BA7446"/>
    <w:rsid w:val="00BA7630"/>
    <w:rsid w:val="00BA765B"/>
    <w:rsid w:val="00BA7F5E"/>
    <w:rsid w:val="00BB010E"/>
    <w:rsid w:val="00BB0996"/>
    <w:rsid w:val="00BB0E41"/>
    <w:rsid w:val="00BB2177"/>
    <w:rsid w:val="00BB2D3A"/>
    <w:rsid w:val="00BB40BB"/>
    <w:rsid w:val="00BB41ED"/>
    <w:rsid w:val="00BB46DD"/>
    <w:rsid w:val="00BB4D23"/>
    <w:rsid w:val="00BB5106"/>
    <w:rsid w:val="00BB6221"/>
    <w:rsid w:val="00BB62E2"/>
    <w:rsid w:val="00BB6AD5"/>
    <w:rsid w:val="00BB7357"/>
    <w:rsid w:val="00BB7C17"/>
    <w:rsid w:val="00BB7D32"/>
    <w:rsid w:val="00BB7E80"/>
    <w:rsid w:val="00BC0904"/>
    <w:rsid w:val="00BC0CA7"/>
    <w:rsid w:val="00BC0F16"/>
    <w:rsid w:val="00BC19E2"/>
    <w:rsid w:val="00BC1BA1"/>
    <w:rsid w:val="00BC28AF"/>
    <w:rsid w:val="00BC2BA1"/>
    <w:rsid w:val="00BC2C3E"/>
    <w:rsid w:val="00BC2D24"/>
    <w:rsid w:val="00BC2F20"/>
    <w:rsid w:val="00BC2F63"/>
    <w:rsid w:val="00BC335A"/>
    <w:rsid w:val="00BC3A5B"/>
    <w:rsid w:val="00BC4382"/>
    <w:rsid w:val="00BC56A5"/>
    <w:rsid w:val="00BC5861"/>
    <w:rsid w:val="00BC68E5"/>
    <w:rsid w:val="00BC68EA"/>
    <w:rsid w:val="00BC6B30"/>
    <w:rsid w:val="00BC6B58"/>
    <w:rsid w:val="00BC6F64"/>
    <w:rsid w:val="00BC7486"/>
    <w:rsid w:val="00BC7BBD"/>
    <w:rsid w:val="00BD0E45"/>
    <w:rsid w:val="00BD1635"/>
    <w:rsid w:val="00BD1ABF"/>
    <w:rsid w:val="00BD1FBC"/>
    <w:rsid w:val="00BD233B"/>
    <w:rsid w:val="00BD2396"/>
    <w:rsid w:val="00BD250E"/>
    <w:rsid w:val="00BD2B26"/>
    <w:rsid w:val="00BD31BF"/>
    <w:rsid w:val="00BD45CB"/>
    <w:rsid w:val="00BD4A7F"/>
    <w:rsid w:val="00BD4C55"/>
    <w:rsid w:val="00BD4D44"/>
    <w:rsid w:val="00BD4E46"/>
    <w:rsid w:val="00BD5842"/>
    <w:rsid w:val="00BD5E08"/>
    <w:rsid w:val="00BD5F56"/>
    <w:rsid w:val="00BD6011"/>
    <w:rsid w:val="00BD612E"/>
    <w:rsid w:val="00BD6261"/>
    <w:rsid w:val="00BD7457"/>
    <w:rsid w:val="00BD7CBF"/>
    <w:rsid w:val="00BE0954"/>
    <w:rsid w:val="00BE0DCB"/>
    <w:rsid w:val="00BE0EE7"/>
    <w:rsid w:val="00BE0EFC"/>
    <w:rsid w:val="00BE113E"/>
    <w:rsid w:val="00BE126F"/>
    <w:rsid w:val="00BE19D1"/>
    <w:rsid w:val="00BE2177"/>
    <w:rsid w:val="00BE25EC"/>
    <w:rsid w:val="00BE26EC"/>
    <w:rsid w:val="00BE2DA3"/>
    <w:rsid w:val="00BE3340"/>
    <w:rsid w:val="00BE3C4A"/>
    <w:rsid w:val="00BE4104"/>
    <w:rsid w:val="00BE498A"/>
    <w:rsid w:val="00BE4D0B"/>
    <w:rsid w:val="00BE5689"/>
    <w:rsid w:val="00BE5CDD"/>
    <w:rsid w:val="00BE65E6"/>
    <w:rsid w:val="00BE69FD"/>
    <w:rsid w:val="00BE6B09"/>
    <w:rsid w:val="00BE6F59"/>
    <w:rsid w:val="00BF0335"/>
    <w:rsid w:val="00BF063A"/>
    <w:rsid w:val="00BF0754"/>
    <w:rsid w:val="00BF086D"/>
    <w:rsid w:val="00BF102E"/>
    <w:rsid w:val="00BF1575"/>
    <w:rsid w:val="00BF1753"/>
    <w:rsid w:val="00BF1CA9"/>
    <w:rsid w:val="00BF1CEE"/>
    <w:rsid w:val="00BF233E"/>
    <w:rsid w:val="00BF283B"/>
    <w:rsid w:val="00BF2893"/>
    <w:rsid w:val="00BF3042"/>
    <w:rsid w:val="00BF37E4"/>
    <w:rsid w:val="00BF3D1A"/>
    <w:rsid w:val="00BF418D"/>
    <w:rsid w:val="00BF4B31"/>
    <w:rsid w:val="00BF4BC8"/>
    <w:rsid w:val="00BF5B19"/>
    <w:rsid w:val="00BF75FC"/>
    <w:rsid w:val="00BF769A"/>
    <w:rsid w:val="00C000FC"/>
    <w:rsid w:val="00C001BB"/>
    <w:rsid w:val="00C002A2"/>
    <w:rsid w:val="00C0143D"/>
    <w:rsid w:val="00C01553"/>
    <w:rsid w:val="00C01744"/>
    <w:rsid w:val="00C0263F"/>
    <w:rsid w:val="00C030DE"/>
    <w:rsid w:val="00C03357"/>
    <w:rsid w:val="00C03D39"/>
    <w:rsid w:val="00C046B0"/>
    <w:rsid w:val="00C04B56"/>
    <w:rsid w:val="00C04FB5"/>
    <w:rsid w:val="00C05517"/>
    <w:rsid w:val="00C05772"/>
    <w:rsid w:val="00C06247"/>
    <w:rsid w:val="00C064C0"/>
    <w:rsid w:val="00C0667C"/>
    <w:rsid w:val="00C06E8C"/>
    <w:rsid w:val="00C072FE"/>
    <w:rsid w:val="00C074CB"/>
    <w:rsid w:val="00C0767D"/>
    <w:rsid w:val="00C07DB8"/>
    <w:rsid w:val="00C106C3"/>
    <w:rsid w:val="00C10A8D"/>
    <w:rsid w:val="00C11184"/>
    <w:rsid w:val="00C11387"/>
    <w:rsid w:val="00C11BC0"/>
    <w:rsid w:val="00C11F58"/>
    <w:rsid w:val="00C121B9"/>
    <w:rsid w:val="00C12258"/>
    <w:rsid w:val="00C122AD"/>
    <w:rsid w:val="00C12358"/>
    <w:rsid w:val="00C12888"/>
    <w:rsid w:val="00C12AC7"/>
    <w:rsid w:val="00C12C6F"/>
    <w:rsid w:val="00C12F19"/>
    <w:rsid w:val="00C130AB"/>
    <w:rsid w:val="00C134F1"/>
    <w:rsid w:val="00C13754"/>
    <w:rsid w:val="00C13AA0"/>
    <w:rsid w:val="00C13AE2"/>
    <w:rsid w:val="00C13F29"/>
    <w:rsid w:val="00C144C4"/>
    <w:rsid w:val="00C14D82"/>
    <w:rsid w:val="00C15407"/>
    <w:rsid w:val="00C155D9"/>
    <w:rsid w:val="00C158B4"/>
    <w:rsid w:val="00C1656B"/>
    <w:rsid w:val="00C16DB6"/>
    <w:rsid w:val="00C1735F"/>
    <w:rsid w:val="00C173D1"/>
    <w:rsid w:val="00C20A8C"/>
    <w:rsid w:val="00C2105D"/>
    <w:rsid w:val="00C212B6"/>
    <w:rsid w:val="00C22BE1"/>
    <w:rsid w:val="00C23006"/>
    <w:rsid w:val="00C23317"/>
    <w:rsid w:val="00C23442"/>
    <w:rsid w:val="00C235B6"/>
    <w:rsid w:val="00C23853"/>
    <w:rsid w:val="00C23859"/>
    <w:rsid w:val="00C24501"/>
    <w:rsid w:val="00C25338"/>
    <w:rsid w:val="00C25346"/>
    <w:rsid w:val="00C25E5F"/>
    <w:rsid w:val="00C25FCA"/>
    <w:rsid w:val="00C260CE"/>
    <w:rsid w:val="00C26383"/>
    <w:rsid w:val="00C26FD6"/>
    <w:rsid w:val="00C275CF"/>
    <w:rsid w:val="00C27C56"/>
    <w:rsid w:val="00C30152"/>
    <w:rsid w:val="00C30A25"/>
    <w:rsid w:val="00C333AF"/>
    <w:rsid w:val="00C33689"/>
    <w:rsid w:val="00C33ED0"/>
    <w:rsid w:val="00C34627"/>
    <w:rsid w:val="00C346CE"/>
    <w:rsid w:val="00C348D0"/>
    <w:rsid w:val="00C34FFB"/>
    <w:rsid w:val="00C35870"/>
    <w:rsid w:val="00C36058"/>
    <w:rsid w:val="00C36519"/>
    <w:rsid w:val="00C37AF9"/>
    <w:rsid w:val="00C37DAC"/>
    <w:rsid w:val="00C37DC1"/>
    <w:rsid w:val="00C40FE4"/>
    <w:rsid w:val="00C418B4"/>
    <w:rsid w:val="00C41D12"/>
    <w:rsid w:val="00C41D22"/>
    <w:rsid w:val="00C42027"/>
    <w:rsid w:val="00C421EA"/>
    <w:rsid w:val="00C4227F"/>
    <w:rsid w:val="00C422A4"/>
    <w:rsid w:val="00C430E7"/>
    <w:rsid w:val="00C43485"/>
    <w:rsid w:val="00C4489C"/>
    <w:rsid w:val="00C44C69"/>
    <w:rsid w:val="00C44D1B"/>
    <w:rsid w:val="00C46281"/>
    <w:rsid w:val="00C46F9F"/>
    <w:rsid w:val="00C501E3"/>
    <w:rsid w:val="00C51529"/>
    <w:rsid w:val="00C51CF3"/>
    <w:rsid w:val="00C51DFF"/>
    <w:rsid w:val="00C51E2C"/>
    <w:rsid w:val="00C5215D"/>
    <w:rsid w:val="00C52371"/>
    <w:rsid w:val="00C5349D"/>
    <w:rsid w:val="00C535B5"/>
    <w:rsid w:val="00C53BAB"/>
    <w:rsid w:val="00C54565"/>
    <w:rsid w:val="00C54994"/>
    <w:rsid w:val="00C552BE"/>
    <w:rsid w:val="00C557CA"/>
    <w:rsid w:val="00C55A86"/>
    <w:rsid w:val="00C55E48"/>
    <w:rsid w:val="00C566EF"/>
    <w:rsid w:val="00C57484"/>
    <w:rsid w:val="00C57E92"/>
    <w:rsid w:val="00C607FD"/>
    <w:rsid w:val="00C60C73"/>
    <w:rsid w:val="00C615F4"/>
    <w:rsid w:val="00C61D4D"/>
    <w:rsid w:val="00C62405"/>
    <w:rsid w:val="00C6272B"/>
    <w:rsid w:val="00C631BB"/>
    <w:rsid w:val="00C6328E"/>
    <w:rsid w:val="00C63960"/>
    <w:rsid w:val="00C63BE3"/>
    <w:rsid w:val="00C64A80"/>
    <w:rsid w:val="00C64CF2"/>
    <w:rsid w:val="00C6547E"/>
    <w:rsid w:val="00C654FA"/>
    <w:rsid w:val="00C65746"/>
    <w:rsid w:val="00C65C81"/>
    <w:rsid w:val="00C661FD"/>
    <w:rsid w:val="00C66471"/>
    <w:rsid w:val="00C666B9"/>
    <w:rsid w:val="00C66C01"/>
    <w:rsid w:val="00C66EA0"/>
    <w:rsid w:val="00C6709C"/>
    <w:rsid w:val="00C6771F"/>
    <w:rsid w:val="00C67DE8"/>
    <w:rsid w:val="00C70A83"/>
    <w:rsid w:val="00C70F46"/>
    <w:rsid w:val="00C718CC"/>
    <w:rsid w:val="00C72C91"/>
    <w:rsid w:val="00C734F4"/>
    <w:rsid w:val="00C7353B"/>
    <w:rsid w:val="00C73789"/>
    <w:rsid w:val="00C738B8"/>
    <w:rsid w:val="00C738DB"/>
    <w:rsid w:val="00C74A03"/>
    <w:rsid w:val="00C74E87"/>
    <w:rsid w:val="00C757C3"/>
    <w:rsid w:val="00C75821"/>
    <w:rsid w:val="00C75F0D"/>
    <w:rsid w:val="00C76DE4"/>
    <w:rsid w:val="00C76ED5"/>
    <w:rsid w:val="00C7718F"/>
    <w:rsid w:val="00C77370"/>
    <w:rsid w:val="00C77567"/>
    <w:rsid w:val="00C77A8B"/>
    <w:rsid w:val="00C77AB2"/>
    <w:rsid w:val="00C77E45"/>
    <w:rsid w:val="00C77FD3"/>
    <w:rsid w:val="00C804F3"/>
    <w:rsid w:val="00C80642"/>
    <w:rsid w:val="00C80983"/>
    <w:rsid w:val="00C80FB7"/>
    <w:rsid w:val="00C8121F"/>
    <w:rsid w:val="00C814B7"/>
    <w:rsid w:val="00C81E87"/>
    <w:rsid w:val="00C81F05"/>
    <w:rsid w:val="00C822C8"/>
    <w:rsid w:val="00C82A1C"/>
    <w:rsid w:val="00C82C42"/>
    <w:rsid w:val="00C8348A"/>
    <w:rsid w:val="00C834AE"/>
    <w:rsid w:val="00C838FA"/>
    <w:rsid w:val="00C83C38"/>
    <w:rsid w:val="00C83F5C"/>
    <w:rsid w:val="00C8424F"/>
    <w:rsid w:val="00C84358"/>
    <w:rsid w:val="00C84632"/>
    <w:rsid w:val="00C84C9A"/>
    <w:rsid w:val="00C84D89"/>
    <w:rsid w:val="00C84E73"/>
    <w:rsid w:val="00C85414"/>
    <w:rsid w:val="00C857B5"/>
    <w:rsid w:val="00C86267"/>
    <w:rsid w:val="00C87B20"/>
    <w:rsid w:val="00C87EA9"/>
    <w:rsid w:val="00C902D9"/>
    <w:rsid w:val="00C907E9"/>
    <w:rsid w:val="00C90E64"/>
    <w:rsid w:val="00C9114C"/>
    <w:rsid w:val="00C916DC"/>
    <w:rsid w:val="00C91759"/>
    <w:rsid w:val="00C91806"/>
    <w:rsid w:val="00C91A22"/>
    <w:rsid w:val="00C91DEC"/>
    <w:rsid w:val="00C9223D"/>
    <w:rsid w:val="00C92464"/>
    <w:rsid w:val="00C92481"/>
    <w:rsid w:val="00C93262"/>
    <w:rsid w:val="00C93DCF"/>
    <w:rsid w:val="00C9526D"/>
    <w:rsid w:val="00C95570"/>
    <w:rsid w:val="00C95574"/>
    <w:rsid w:val="00C97133"/>
    <w:rsid w:val="00C97272"/>
    <w:rsid w:val="00C97C6F"/>
    <w:rsid w:val="00C97C9B"/>
    <w:rsid w:val="00CA0C56"/>
    <w:rsid w:val="00CA157F"/>
    <w:rsid w:val="00CA23DE"/>
    <w:rsid w:val="00CA2548"/>
    <w:rsid w:val="00CA2A28"/>
    <w:rsid w:val="00CA329E"/>
    <w:rsid w:val="00CA4158"/>
    <w:rsid w:val="00CA42AF"/>
    <w:rsid w:val="00CA4308"/>
    <w:rsid w:val="00CA5659"/>
    <w:rsid w:val="00CA584E"/>
    <w:rsid w:val="00CA73F0"/>
    <w:rsid w:val="00CA73F7"/>
    <w:rsid w:val="00CA7F6F"/>
    <w:rsid w:val="00CB0724"/>
    <w:rsid w:val="00CB1575"/>
    <w:rsid w:val="00CB1ADB"/>
    <w:rsid w:val="00CB2030"/>
    <w:rsid w:val="00CB2C6D"/>
    <w:rsid w:val="00CB2DCA"/>
    <w:rsid w:val="00CB2ECE"/>
    <w:rsid w:val="00CB33D1"/>
    <w:rsid w:val="00CB3766"/>
    <w:rsid w:val="00CB3D1E"/>
    <w:rsid w:val="00CB4F8F"/>
    <w:rsid w:val="00CB57D3"/>
    <w:rsid w:val="00CB59A8"/>
    <w:rsid w:val="00CB6211"/>
    <w:rsid w:val="00CB79B8"/>
    <w:rsid w:val="00CB7E65"/>
    <w:rsid w:val="00CC0217"/>
    <w:rsid w:val="00CC0F56"/>
    <w:rsid w:val="00CC1C74"/>
    <w:rsid w:val="00CC3430"/>
    <w:rsid w:val="00CC470C"/>
    <w:rsid w:val="00CC47C4"/>
    <w:rsid w:val="00CC4D1C"/>
    <w:rsid w:val="00CC518F"/>
    <w:rsid w:val="00CC56F6"/>
    <w:rsid w:val="00CC5CE6"/>
    <w:rsid w:val="00CC622C"/>
    <w:rsid w:val="00CC669C"/>
    <w:rsid w:val="00CC68F9"/>
    <w:rsid w:val="00CC6D82"/>
    <w:rsid w:val="00CC70FD"/>
    <w:rsid w:val="00CC72CA"/>
    <w:rsid w:val="00CC7B32"/>
    <w:rsid w:val="00CC7D71"/>
    <w:rsid w:val="00CC7E88"/>
    <w:rsid w:val="00CD0100"/>
    <w:rsid w:val="00CD0B87"/>
    <w:rsid w:val="00CD10AD"/>
    <w:rsid w:val="00CD150A"/>
    <w:rsid w:val="00CD1605"/>
    <w:rsid w:val="00CD18C5"/>
    <w:rsid w:val="00CD212F"/>
    <w:rsid w:val="00CD2C36"/>
    <w:rsid w:val="00CD4109"/>
    <w:rsid w:val="00CD426E"/>
    <w:rsid w:val="00CD4F21"/>
    <w:rsid w:val="00CD5120"/>
    <w:rsid w:val="00CD55AD"/>
    <w:rsid w:val="00CD58BD"/>
    <w:rsid w:val="00CD598F"/>
    <w:rsid w:val="00CD5BB7"/>
    <w:rsid w:val="00CD667C"/>
    <w:rsid w:val="00CD677C"/>
    <w:rsid w:val="00CD689C"/>
    <w:rsid w:val="00CD74AD"/>
    <w:rsid w:val="00CD7D62"/>
    <w:rsid w:val="00CD7DA4"/>
    <w:rsid w:val="00CE014F"/>
    <w:rsid w:val="00CE05A9"/>
    <w:rsid w:val="00CE05F4"/>
    <w:rsid w:val="00CE1040"/>
    <w:rsid w:val="00CE1135"/>
    <w:rsid w:val="00CE1E44"/>
    <w:rsid w:val="00CE27B1"/>
    <w:rsid w:val="00CE2AEF"/>
    <w:rsid w:val="00CE2B93"/>
    <w:rsid w:val="00CE2E01"/>
    <w:rsid w:val="00CE31E3"/>
    <w:rsid w:val="00CE374D"/>
    <w:rsid w:val="00CE40C0"/>
    <w:rsid w:val="00CE4B45"/>
    <w:rsid w:val="00CE4C1F"/>
    <w:rsid w:val="00CE5471"/>
    <w:rsid w:val="00CE60B1"/>
    <w:rsid w:val="00CE6F70"/>
    <w:rsid w:val="00CF028A"/>
    <w:rsid w:val="00CF031F"/>
    <w:rsid w:val="00CF066C"/>
    <w:rsid w:val="00CF0EEC"/>
    <w:rsid w:val="00CF15BC"/>
    <w:rsid w:val="00CF2501"/>
    <w:rsid w:val="00CF3278"/>
    <w:rsid w:val="00CF34BA"/>
    <w:rsid w:val="00CF3814"/>
    <w:rsid w:val="00CF3A73"/>
    <w:rsid w:val="00CF3AEC"/>
    <w:rsid w:val="00CF5080"/>
    <w:rsid w:val="00CF5088"/>
    <w:rsid w:val="00CF5A7B"/>
    <w:rsid w:val="00CF5E1D"/>
    <w:rsid w:val="00CF6838"/>
    <w:rsid w:val="00CF6914"/>
    <w:rsid w:val="00CF6E1A"/>
    <w:rsid w:val="00CF6F25"/>
    <w:rsid w:val="00CF6F47"/>
    <w:rsid w:val="00CF7B62"/>
    <w:rsid w:val="00CF7BC4"/>
    <w:rsid w:val="00D0010D"/>
    <w:rsid w:val="00D001F2"/>
    <w:rsid w:val="00D00637"/>
    <w:rsid w:val="00D00689"/>
    <w:rsid w:val="00D008D3"/>
    <w:rsid w:val="00D01752"/>
    <w:rsid w:val="00D01D15"/>
    <w:rsid w:val="00D0220A"/>
    <w:rsid w:val="00D023EC"/>
    <w:rsid w:val="00D03055"/>
    <w:rsid w:val="00D0323D"/>
    <w:rsid w:val="00D03AC5"/>
    <w:rsid w:val="00D046B8"/>
    <w:rsid w:val="00D0489E"/>
    <w:rsid w:val="00D05798"/>
    <w:rsid w:val="00D05D52"/>
    <w:rsid w:val="00D06138"/>
    <w:rsid w:val="00D0660F"/>
    <w:rsid w:val="00D06C99"/>
    <w:rsid w:val="00D06DB6"/>
    <w:rsid w:val="00D07B95"/>
    <w:rsid w:val="00D10921"/>
    <w:rsid w:val="00D11259"/>
    <w:rsid w:val="00D11261"/>
    <w:rsid w:val="00D115F1"/>
    <w:rsid w:val="00D119A4"/>
    <w:rsid w:val="00D11C4D"/>
    <w:rsid w:val="00D12AFF"/>
    <w:rsid w:val="00D137D9"/>
    <w:rsid w:val="00D13861"/>
    <w:rsid w:val="00D138C9"/>
    <w:rsid w:val="00D139E7"/>
    <w:rsid w:val="00D1467A"/>
    <w:rsid w:val="00D14AA3"/>
    <w:rsid w:val="00D155A9"/>
    <w:rsid w:val="00D155BA"/>
    <w:rsid w:val="00D167AD"/>
    <w:rsid w:val="00D17213"/>
    <w:rsid w:val="00D174FD"/>
    <w:rsid w:val="00D177BE"/>
    <w:rsid w:val="00D17C61"/>
    <w:rsid w:val="00D17E10"/>
    <w:rsid w:val="00D17E27"/>
    <w:rsid w:val="00D20E21"/>
    <w:rsid w:val="00D20ED7"/>
    <w:rsid w:val="00D212C2"/>
    <w:rsid w:val="00D21F2D"/>
    <w:rsid w:val="00D22228"/>
    <w:rsid w:val="00D22285"/>
    <w:rsid w:val="00D2235A"/>
    <w:rsid w:val="00D22C52"/>
    <w:rsid w:val="00D22D8E"/>
    <w:rsid w:val="00D2465F"/>
    <w:rsid w:val="00D24EB6"/>
    <w:rsid w:val="00D258D3"/>
    <w:rsid w:val="00D25A0E"/>
    <w:rsid w:val="00D25B34"/>
    <w:rsid w:val="00D265D3"/>
    <w:rsid w:val="00D268A7"/>
    <w:rsid w:val="00D26976"/>
    <w:rsid w:val="00D26E02"/>
    <w:rsid w:val="00D27389"/>
    <w:rsid w:val="00D3047E"/>
    <w:rsid w:val="00D304DA"/>
    <w:rsid w:val="00D31094"/>
    <w:rsid w:val="00D3126F"/>
    <w:rsid w:val="00D32BD0"/>
    <w:rsid w:val="00D3322B"/>
    <w:rsid w:val="00D3339B"/>
    <w:rsid w:val="00D34666"/>
    <w:rsid w:val="00D3473D"/>
    <w:rsid w:val="00D34776"/>
    <w:rsid w:val="00D34D28"/>
    <w:rsid w:val="00D34D4B"/>
    <w:rsid w:val="00D3554C"/>
    <w:rsid w:val="00D356D2"/>
    <w:rsid w:val="00D357CC"/>
    <w:rsid w:val="00D36A4C"/>
    <w:rsid w:val="00D3705C"/>
    <w:rsid w:val="00D37EE0"/>
    <w:rsid w:val="00D40F26"/>
    <w:rsid w:val="00D412A3"/>
    <w:rsid w:val="00D41A9A"/>
    <w:rsid w:val="00D42140"/>
    <w:rsid w:val="00D42182"/>
    <w:rsid w:val="00D4231D"/>
    <w:rsid w:val="00D4254D"/>
    <w:rsid w:val="00D427BC"/>
    <w:rsid w:val="00D42802"/>
    <w:rsid w:val="00D430DE"/>
    <w:rsid w:val="00D43124"/>
    <w:rsid w:val="00D43171"/>
    <w:rsid w:val="00D4326C"/>
    <w:rsid w:val="00D43DAE"/>
    <w:rsid w:val="00D446D3"/>
    <w:rsid w:val="00D44881"/>
    <w:rsid w:val="00D44DB7"/>
    <w:rsid w:val="00D4627A"/>
    <w:rsid w:val="00D46301"/>
    <w:rsid w:val="00D46B17"/>
    <w:rsid w:val="00D46B77"/>
    <w:rsid w:val="00D474AE"/>
    <w:rsid w:val="00D4758E"/>
    <w:rsid w:val="00D4791F"/>
    <w:rsid w:val="00D47A5F"/>
    <w:rsid w:val="00D47A76"/>
    <w:rsid w:val="00D47EB7"/>
    <w:rsid w:val="00D5049A"/>
    <w:rsid w:val="00D50C04"/>
    <w:rsid w:val="00D50D74"/>
    <w:rsid w:val="00D511A3"/>
    <w:rsid w:val="00D512AA"/>
    <w:rsid w:val="00D51412"/>
    <w:rsid w:val="00D515D6"/>
    <w:rsid w:val="00D516D4"/>
    <w:rsid w:val="00D518B9"/>
    <w:rsid w:val="00D51FDA"/>
    <w:rsid w:val="00D52AD0"/>
    <w:rsid w:val="00D5300F"/>
    <w:rsid w:val="00D534A1"/>
    <w:rsid w:val="00D554B4"/>
    <w:rsid w:val="00D555F8"/>
    <w:rsid w:val="00D55C6D"/>
    <w:rsid w:val="00D56763"/>
    <w:rsid w:val="00D56F4F"/>
    <w:rsid w:val="00D57AC2"/>
    <w:rsid w:val="00D601BB"/>
    <w:rsid w:val="00D60EBC"/>
    <w:rsid w:val="00D60ED6"/>
    <w:rsid w:val="00D61248"/>
    <w:rsid w:val="00D61631"/>
    <w:rsid w:val="00D619A4"/>
    <w:rsid w:val="00D61A88"/>
    <w:rsid w:val="00D61F2C"/>
    <w:rsid w:val="00D62378"/>
    <w:rsid w:val="00D62CCC"/>
    <w:rsid w:val="00D63466"/>
    <w:rsid w:val="00D63EB9"/>
    <w:rsid w:val="00D64252"/>
    <w:rsid w:val="00D64284"/>
    <w:rsid w:val="00D6477F"/>
    <w:rsid w:val="00D64B33"/>
    <w:rsid w:val="00D64CD5"/>
    <w:rsid w:val="00D64D6E"/>
    <w:rsid w:val="00D6573F"/>
    <w:rsid w:val="00D657A9"/>
    <w:rsid w:val="00D666AE"/>
    <w:rsid w:val="00D6688E"/>
    <w:rsid w:val="00D66BDB"/>
    <w:rsid w:val="00D66FAF"/>
    <w:rsid w:val="00D6740D"/>
    <w:rsid w:val="00D70B9D"/>
    <w:rsid w:val="00D70CE1"/>
    <w:rsid w:val="00D70F64"/>
    <w:rsid w:val="00D71167"/>
    <w:rsid w:val="00D71FD0"/>
    <w:rsid w:val="00D72DD0"/>
    <w:rsid w:val="00D7339B"/>
    <w:rsid w:val="00D736DD"/>
    <w:rsid w:val="00D746E6"/>
    <w:rsid w:val="00D75155"/>
    <w:rsid w:val="00D751B0"/>
    <w:rsid w:val="00D757E7"/>
    <w:rsid w:val="00D76301"/>
    <w:rsid w:val="00D7657D"/>
    <w:rsid w:val="00D76D9E"/>
    <w:rsid w:val="00D76EF7"/>
    <w:rsid w:val="00D7747A"/>
    <w:rsid w:val="00D774EC"/>
    <w:rsid w:val="00D775E7"/>
    <w:rsid w:val="00D775FB"/>
    <w:rsid w:val="00D807DE"/>
    <w:rsid w:val="00D8098D"/>
    <w:rsid w:val="00D8124A"/>
    <w:rsid w:val="00D81884"/>
    <w:rsid w:val="00D81BD1"/>
    <w:rsid w:val="00D8207C"/>
    <w:rsid w:val="00D82083"/>
    <w:rsid w:val="00D831D2"/>
    <w:rsid w:val="00D83DBC"/>
    <w:rsid w:val="00D84751"/>
    <w:rsid w:val="00D84ECC"/>
    <w:rsid w:val="00D8629E"/>
    <w:rsid w:val="00D864D6"/>
    <w:rsid w:val="00D867EA"/>
    <w:rsid w:val="00D86C2C"/>
    <w:rsid w:val="00D86FFC"/>
    <w:rsid w:val="00D87899"/>
    <w:rsid w:val="00D87A44"/>
    <w:rsid w:val="00D87CFB"/>
    <w:rsid w:val="00D87EC0"/>
    <w:rsid w:val="00D90650"/>
    <w:rsid w:val="00D91247"/>
    <w:rsid w:val="00D91F25"/>
    <w:rsid w:val="00D924E6"/>
    <w:rsid w:val="00D92B9E"/>
    <w:rsid w:val="00D93804"/>
    <w:rsid w:val="00D93D73"/>
    <w:rsid w:val="00D946C3"/>
    <w:rsid w:val="00D946D6"/>
    <w:rsid w:val="00D94AF3"/>
    <w:rsid w:val="00D94C79"/>
    <w:rsid w:val="00D95A0A"/>
    <w:rsid w:val="00D95AE4"/>
    <w:rsid w:val="00D95DF2"/>
    <w:rsid w:val="00D960D9"/>
    <w:rsid w:val="00D967E6"/>
    <w:rsid w:val="00D96C7F"/>
    <w:rsid w:val="00D97A2B"/>
    <w:rsid w:val="00D97AE8"/>
    <w:rsid w:val="00DA06AE"/>
    <w:rsid w:val="00DA07D4"/>
    <w:rsid w:val="00DA0F97"/>
    <w:rsid w:val="00DA12D2"/>
    <w:rsid w:val="00DA12FF"/>
    <w:rsid w:val="00DA1A04"/>
    <w:rsid w:val="00DA1C07"/>
    <w:rsid w:val="00DA1DA3"/>
    <w:rsid w:val="00DA2193"/>
    <w:rsid w:val="00DA2A32"/>
    <w:rsid w:val="00DA36B1"/>
    <w:rsid w:val="00DA37B5"/>
    <w:rsid w:val="00DA3BD4"/>
    <w:rsid w:val="00DA489E"/>
    <w:rsid w:val="00DA53C3"/>
    <w:rsid w:val="00DA56E7"/>
    <w:rsid w:val="00DA5EFE"/>
    <w:rsid w:val="00DA704C"/>
    <w:rsid w:val="00DA78B8"/>
    <w:rsid w:val="00DA79BB"/>
    <w:rsid w:val="00DA7B05"/>
    <w:rsid w:val="00DA7D23"/>
    <w:rsid w:val="00DB0273"/>
    <w:rsid w:val="00DB07BE"/>
    <w:rsid w:val="00DB08DF"/>
    <w:rsid w:val="00DB0CF4"/>
    <w:rsid w:val="00DB0EB6"/>
    <w:rsid w:val="00DB2284"/>
    <w:rsid w:val="00DB270A"/>
    <w:rsid w:val="00DB35A9"/>
    <w:rsid w:val="00DB516E"/>
    <w:rsid w:val="00DB5388"/>
    <w:rsid w:val="00DB5AF3"/>
    <w:rsid w:val="00DB6642"/>
    <w:rsid w:val="00DB69BA"/>
    <w:rsid w:val="00DB6DE7"/>
    <w:rsid w:val="00DB7050"/>
    <w:rsid w:val="00DB7651"/>
    <w:rsid w:val="00DB7C0C"/>
    <w:rsid w:val="00DB7CBD"/>
    <w:rsid w:val="00DB7E73"/>
    <w:rsid w:val="00DC00E8"/>
    <w:rsid w:val="00DC01FD"/>
    <w:rsid w:val="00DC075E"/>
    <w:rsid w:val="00DC1830"/>
    <w:rsid w:val="00DC1B2E"/>
    <w:rsid w:val="00DC2006"/>
    <w:rsid w:val="00DC24B7"/>
    <w:rsid w:val="00DC2A98"/>
    <w:rsid w:val="00DC2C67"/>
    <w:rsid w:val="00DC3568"/>
    <w:rsid w:val="00DC3B4C"/>
    <w:rsid w:val="00DC3CBC"/>
    <w:rsid w:val="00DC3F23"/>
    <w:rsid w:val="00DC45A4"/>
    <w:rsid w:val="00DC47A3"/>
    <w:rsid w:val="00DC4892"/>
    <w:rsid w:val="00DC4CD7"/>
    <w:rsid w:val="00DC4DBC"/>
    <w:rsid w:val="00DC568C"/>
    <w:rsid w:val="00DC666B"/>
    <w:rsid w:val="00DC775F"/>
    <w:rsid w:val="00DD00DA"/>
    <w:rsid w:val="00DD0BA4"/>
    <w:rsid w:val="00DD1A47"/>
    <w:rsid w:val="00DD1BFD"/>
    <w:rsid w:val="00DD1D13"/>
    <w:rsid w:val="00DD1D63"/>
    <w:rsid w:val="00DD21EB"/>
    <w:rsid w:val="00DD2CD4"/>
    <w:rsid w:val="00DD314A"/>
    <w:rsid w:val="00DD3A38"/>
    <w:rsid w:val="00DD48F6"/>
    <w:rsid w:val="00DD5281"/>
    <w:rsid w:val="00DD5344"/>
    <w:rsid w:val="00DD5D38"/>
    <w:rsid w:val="00DD6DAF"/>
    <w:rsid w:val="00DD70B6"/>
    <w:rsid w:val="00DD7EF3"/>
    <w:rsid w:val="00DE028C"/>
    <w:rsid w:val="00DE043D"/>
    <w:rsid w:val="00DE05A2"/>
    <w:rsid w:val="00DE07BB"/>
    <w:rsid w:val="00DE0B45"/>
    <w:rsid w:val="00DE0E12"/>
    <w:rsid w:val="00DE1361"/>
    <w:rsid w:val="00DE1D38"/>
    <w:rsid w:val="00DE204C"/>
    <w:rsid w:val="00DE24EF"/>
    <w:rsid w:val="00DE27E5"/>
    <w:rsid w:val="00DE3057"/>
    <w:rsid w:val="00DE3A07"/>
    <w:rsid w:val="00DE4B20"/>
    <w:rsid w:val="00DE5355"/>
    <w:rsid w:val="00DE54C3"/>
    <w:rsid w:val="00DE568A"/>
    <w:rsid w:val="00DE56ED"/>
    <w:rsid w:val="00DE5EDF"/>
    <w:rsid w:val="00DE6211"/>
    <w:rsid w:val="00DE6584"/>
    <w:rsid w:val="00DE782A"/>
    <w:rsid w:val="00DE79E4"/>
    <w:rsid w:val="00DE7A00"/>
    <w:rsid w:val="00DF0037"/>
    <w:rsid w:val="00DF058B"/>
    <w:rsid w:val="00DF2042"/>
    <w:rsid w:val="00DF23F0"/>
    <w:rsid w:val="00DF2E75"/>
    <w:rsid w:val="00DF37C6"/>
    <w:rsid w:val="00DF388D"/>
    <w:rsid w:val="00DF3CA1"/>
    <w:rsid w:val="00DF3FF1"/>
    <w:rsid w:val="00DF4F3C"/>
    <w:rsid w:val="00DF529C"/>
    <w:rsid w:val="00DF5774"/>
    <w:rsid w:val="00DF5CE4"/>
    <w:rsid w:val="00DF6888"/>
    <w:rsid w:val="00DF6FD7"/>
    <w:rsid w:val="00E008B0"/>
    <w:rsid w:val="00E01265"/>
    <w:rsid w:val="00E01C87"/>
    <w:rsid w:val="00E020EE"/>
    <w:rsid w:val="00E02645"/>
    <w:rsid w:val="00E03008"/>
    <w:rsid w:val="00E033EE"/>
    <w:rsid w:val="00E0415C"/>
    <w:rsid w:val="00E04448"/>
    <w:rsid w:val="00E045D0"/>
    <w:rsid w:val="00E04A2D"/>
    <w:rsid w:val="00E04A66"/>
    <w:rsid w:val="00E04B74"/>
    <w:rsid w:val="00E05197"/>
    <w:rsid w:val="00E054B2"/>
    <w:rsid w:val="00E0576B"/>
    <w:rsid w:val="00E06781"/>
    <w:rsid w:val="00E06BC3"/>
    <w:rsid w:val="00E072DC"/>
    <w:rsid w:val="00E0771F"/>
    <w:rsid w:val="00E1062B"/>
    <w:rsid w:val="00E1091C"/>
    <w:rsid w:val="00E10971"/>
    <w:rsid w:val="00E1161C"/>
    <w:rsid w:val="00E13437"/>
    <w:rsid w:val="00E145AD"/>
    <w:rsid w:val="00E15037"/>
    <w:rsid w:val="00E151D1"/>
    <w:rsid w:val="00E1680B"/>
    <w:rsid w:val="00E16E50"/>
    <w:rsid w:val="00E16F60"/>
    <w:rsid w:val="00E17934"/>
    <w:rsid w:val="00E20571"/>
    <w:rsid w:val="00E20C5A"/>
    <w:rsid w:val="00E21014"/>
    <w:rsid w:val="00E21912"/>
    <w:rsid w:val="00E21997"/>
    <w:rsid w:val="00E21CD2"/>
    <w:rsid w:val="00E23818"/>
    <w:rsid w:val="00E23C3D"/>
    <w:rsid w:val="00E245F3"/>
    <w:rsid w:val="00E24809"/>
    <w:rsid w:val="00E251CF"/>
    <w:rsid w:val="00E255BC"/>
    <w:rsid w:val="00E26826"/>
    <w:rsid w:val="00E275DC"/>
    <w:rsid w:val="00E27771"/>
    <w:rsid w:val="00E32A9E"/>
    <w:rsid w:val="00E338C4"/>
    <w:rsid w:val="00E33C52"/>
    <w:rsid w:val="00E371B7"/>
    <w:rsid w:val="00E37914"/>
    <w:rsid w:val="00E37BC3"/>
    <w:rsid w:val="00E40896"/>
    <w:rsid w:val="00E40AB6"/>
    <w:rsid w:val="00E415B3"/>
    <w:rsid w:val="00E41750"/>
    <w:rsid w:val="00E417B5"/>
    <w:rsid w:val="00E41A17"/>
    <w:rsid w:val="00E4278D"/>
    <w:rsid w:val="00E428AB"/>
    <w:rsid w:val="00E4290F"/>
    <w:rsid w:val="00E42B96"/>
    <w:rsid w:val="00E43A2B"/>
    <w:rsid w:val="00E43AC5"/>
    <w:rsid w:val="00E44E8E"/>
    <w:rsid w:val="00E4564A"/>
    <w:rsid w:val="00E46431"/>
    <w:rsid w:val="00E46602"/>
    <w:rsid w:val="00E47C70"/>
    <w:rsid w:val="00E47F96"/>
    <w:rsid w:val="00E5073A"/>
    <w:rsid w:val="00E510E9"/>
    <w:rsid w:val="00E5137A"/>
    <w:rsid w:val="00E514CD"/>
    <w:rsid w:val="00E5181E"/>
    <w:rsid w:val="00E5197E"/>
    <w:rsid w:val="00E528F9"/>
    <w:rsid w:val="00E52990"/>
    <w:rsid w:val="00E52FFD"/>
    <w:rsid w:val="00E5442D"/>
    <w:rsid w:val="00E54AA3"/>
    <w:rsid w:val="00E54ABA"/>
    <w:rsid w:val="00E54AEB"/>
    <w:rsid w:val="00E5566E"/>
    <w:rsid w:val="00E5610E"/>
    <w:rsid w:val="00E56416"/>
    <w:rsid w:val="00E57A9D"/>
    <w:rsid w:val="00E57B73"/>
    <w:rsid w:val="00E57C84"/>
    <w:rsid w:val="00E60CB6"/>
    <w:rsid w:val="00E60D6C"/>
    <w:rsid w:val="00E60DB6"/>
    <w:rsid w:val="00E60DBF"/>
    <w:rsid w:val="00E60F63"/>
    <w:rsid w:val="00E61843"/>
    <w:rsid w:val="00E62614"/>
    <w:rsid w:val="00E6325B"/>
    <w:rsid w:val="00E63321"/>
    <w:rsid w:val="00E647B6"/>
    <w:rsid w:val="00E654D5"/>
    <w:rsid w:val="00E65686"/>
    <w:rsid w:val="00E66735"/>
    <w:rsid w:val="00E6759B"/>
    <w:rsid w:val="00E677CB"/>
    <w:rsid w:val="00E67D0A"/>
    <w:rsid w:val="00E70F34"/>
    <w:rsid w:val="00E726C0"/>
    <w:rsid w:val="00E727B6"/>
    <w:rsid w:val="00E73532"/>
    <w:rsid w:val="00E73B5B"/>
    <w:rsid w:val="00E74DA5"/>
    <w:rsid w:val="00E74E5D"/>
    <w:rsid w:val="00E75D8A"/>
    <w:rsid w:val="00E761D0"/>
    <w:rsid w:val="00E76544"/>
    <w:rsid w:val="00E76668"/>
    <w:rsid w:val="00E76A0A"/>
    <w:rsid w:val="00E76D61"/>
    <w:rsid w:val="00E7787D"/>
    <w:rsid w:val="00E77F12"/>
    <w:rsid w:val="00E80910"/>
    <w:rsid w:val="00E809A6"/>
    <w:rsid w:val="00E80E20"/>
    <w:rsid w:val="00E8131B"/>
    <w:rsid w:val="00E818F0"/>
    <w:rsid w:val="00E81B68"/>
    <w:rsid w:val="00E820CB"/>
    <w:rsid w:val="00E82C8B"/>
    <w:rsid w:val="00E82DDB"/>
    <w:rsid w:val="00E83013"/>
    <w:rsid w:val="00E83274"/>
    <w:rsid w:val="00E836A2"/>
    <w:rsid w:val="00E84123"/>
    <w:rsid w:val="00E84B65"/>
    <w:rsid w:val="00E84F86"/>
    <w:rsid w:val="00E85D50"/>
    <w:rsid w:val="00E8660C"/>
    <w:rsid w:val="00E86C00"/>
    <w:rsid w:val="00E86C7F"/>
    <w:rsid w:val="00E86EAC"/>
    <w:rsid w:val="00E87C49"/>
    <w:rsid w:val="00E87E2D"/>
    <w:rsid w:val="00E9004C"/>
    <w:rsid w:val="00E90D48"/>
    <w:rsid w:val="00E91620"/>
    <w:rsid w:val="00E92083"/>
    <w:rsid w:val="00E92A70"/>
    <w:rsid w:val="00E9378A"/>
    <w:rsid w:val="00E94010"/>
    <w:rsid w:val="00E94BC2"/>
    <w:rsid w:val="00E951B8"/>
    <w:rsid w:val="00E951D7"/>
    <w:rsid w:val="00E95588"/>
    <w:rsid w:val="00E9582B"/>
    <w:rsid w:val="00E95F79"/>
    <w:rsid w:val="00E95FEC"/>
    <w:rsid w:val="00E965C3"/>
    <w:rsid w:val="00E97382"/>
    <w:rsid w:val="00E979FE"/>
    <w:rsid w:val="00E97E5A"/>
    <w:rsid w:val="00EA08F3"/>
    <w:rsid w:val="00EA0E00"/>
    <w:rsid w:val="00EA0FE2"/>
    <w:rsid w:val="00EA186A"/>
    <w:rsid w:val="00EA212B"/>
    <w:rsid w:val="00EA22BD"/>
    <w:rsid w:val="00EA3336"/>
    <w:rsid w:val="00EA352E"/>
    <w:rsid w:val="00EA465B"/>
    <w:rsid w:val="00EA51F2"/>
    <w:rsid w:val="00EA57D8"/>
    <w:rsid w:val="00EA5FC4"/>
    <w:rsid w:val="00EA6085"/>
    <w:rsid w:val="00EA64D9"/>
    <w:rsid w:val="00EA6716"/>
    <w:rsid w:val="00EA67F2"/>
    <w:rsid w:val="00EA6E8C"/>
    <w:rsid w:val="00EA6F44"/>
    <w:rsid w:val="00EA779E"/>
    <w:rsid w:val="00EA7F55"/>
    <w:rsid w:val="00EA7F9E"/>
    <w:rsid w:val="00EB035F"/>
    <w:rsid w:val="00EB0426"/>
    <w:rsid w:val="00EB094C"/>
    <w:rsid w:val="00EB0EDA"/>
    <w:rsid w:val="00EB10E1"/>
    <w:rsid w:val="00EB1246"/>
    <w:rsid w:val="00EB23BC"/>
    <w:rsid w:val="00EB3075"/>
    <w:rsid w:val="00EB31CE"/>
    <w:rsid w:val="00EB44E9"/>
    <w:rsid w:val="00EB4B13"/>
    <w:rsid w:val="00EB4B65"/>
    <w:rsid w:val="00EB4CDF"/>
    <w:rsid w:val="00EB533A"/>
    <w:rsid w:val="00EB6097"/>
    <w:rsid w:val="00EB6480"/>
    <w:rsid w:val="00EB6647"/>
    <w:rsid w:val="00EB7532"/>
    <w:rsid w:val="00EB7617"/>
    <w:rsid w:val="00EC037F"/>
    <w:rsid w:val="00EC1127"/>
    <w:rsid w:val="00EC156A"/>
    <w:rsid w:val="00EC19F7"/>
    <w:rsid w:val="00EC1D92"/>
    <w:rsid w:val="00EC21D8"/>
    <w:rsid w:val="00EC250C"/>
    <w:rsid w:val="00EC2D5E"/>
    <w:rsid w:val="00EC40D0"/>
    <w:rsid w:val="00EC4334"/>
    <w:rsid w:val="00EC473F"/>
    <w:rsid w:val="00EC47B4"/>
    <w:rsid w:val="00EC4BAA"/>
    <w:rsid w:val="00EC4CEC"/>
    <w:rsid w:val="00EC504E"/>
    <w:rsid w:val="00EC5A8F"/>
    <w:rsid w:val="00EC76E4"/>
    <w:rsid w:val="00EC7F3E"/>
    <w:rsid w:val="00ED0560"/>
    <w:rsid w:val="00ED16E2"/>
    <w:rsid w:val="00ED1A6D"/>
    <w:rsid w:val="00ED1AF4"/>
    <w:rsid w:val="00ED1B21"/>
    <w:rsid w:val="00ED26AB"/>
    <w:rsid w:val="00ED2F66"/>
    <w:rsid w:val="00ED32C2"/>
    <w:rsid w:val="00ED3357"/>
    <w:rsid w:val="00ED356D"/>
    <w:rsid w:val="00ED3D8F"/>
    <w:rsid w:val="00ED4978"/>
    <w:rsid w:val="00ED49CA"/>
    <w:rsid w:val="00ED56A1"/>
    <w:rsid w:val="00ED5F0B"/>
    <w:rsid w:val="00ED5F15"/>
    <w:rsid w:val="00ED5FF3"/>
    <w:rsid w:val="00ED62A3"/>
    <w:rsid w:val="00ED7917"/>
    <w:rsid w:val="00ED7C36"/>
    <w:rsid w:val="00ED7E13"/>
    <w:rsid w:val="00EE085E"/>
    <w:rsid w:val="00EE0C37"/>
    <w:rsid w:val="00EE0CCF"/>
    <w:rsid w:val="00EE1352"/>
    <w:rsid w:val="00EE17AD"/>
    <w:rsid w:val="00EE1ACF"/>
    <w:rsid w:val="00EE1B82"/>
    <w:rsid w:val="00EE2631"/>
    <w:rsid w:val="00EE2DD7"/>
    <w:rsid w:val="00EE2E74"/>
    <w:rsid w:val="00EE3B8B"/>
    <w:rsid w:val="00EE3E4F"/>
    <w:rsid w:val="00EE45EC"/>
    <w:rsid w:val="00EE4C5B"/>
    <w:rsid w:val="00EE556C"/>
    <w:rsid w:val="00EE5A16"/>
    <w:rsid w:val="00EE635E"/>
    <w:rsid w:val="00EF05EA"/>
    <w:rsid w:val="00EF0969"/>
    <w:rsid w:val="00EF0CA2"/>
    <w:rsid w:val="00EF0D4A"/>
    <w:rsid w:val="00EF130C"/>
    <w:rsid w:val="00EF15F8"/>
    <w:rsid w:val="00EF1DAE"/>
    <w:rsid w:val="00EF229D"/>
    <w:rsid w:val="00EF29E3"/>
    <w:rsid w:val="00EF2DAE"/>
    <w:rsid w:val="00EF417D"/>
    <w:rsid w:val="00EF4A85"/>
    <w:rsid w:val="00EF4C0D"/>
    <w:rsid w:val="00EF4D5B"/>
    <w:rsid w:val="00EF5023"/>
    <w:rsid w:val="00EF51EC"/>
    <w:rsid w:val="00EF66DD"/>
    <w:rsid w:val="00EF6798"/>
    <w:rsid w:val="00EF6B4F"/>
    <w:rsid w:val="00EF6C43"/>
    <w:rsid w:val="00EF6F71"/>
    <w:rsid w:val="00EF7857"/>
    <w:rsid w:val="00EF7EA3"/>
    <w:rsid w:val="00F00D62"/>
    <w:rsid w:val="00F00DFF"/>
    <w:rsid w:val="00F01572"/>
    <w:rsid w:val="00F018EA"/>
    <w:rsid w:val="00F020BF"/>
    <w:rsid w:val="00F02561"/>
    <w:rsid w:val="00F02605"/>
    <w:rsid w:val="00F02EB3"/>
    <w:rsid w:val="00F0313D"/>
    <w:rsid w:val="00F03AD7"/>
    <w:rsid w:val="00F045DF"/>
    <w:rsid w:val="00F04EEB"/>
    <w:rsid w:val="00F05080"/>
    <w:rsid w:val="00F05666"/>
    <w:rsid w:val="00F05AE4"/>
    <w:rsid w:val="00F06074"/>
    <w:rsid w:val="00F061E7"/>
    <w:rsid w:val="00F064F6"/>
    <w:rsid w:val="00F0657B"/>
    <w:rsid w:val="00F06B5C"/>
    <w:rsid w:val="00F079DA"/>
    <w:rsid w:val="00F07A71"/>
    <w:rsid w:val="00F07F7B"/>
    <w:rsid w:val="00F104BF"/>
    <w:rsid w:val="00F10C64"/>
    <w:rsid w:val="00F123C5"/>
    <w:rsid w:val="00F12742"/>
    <w:rsid w:val="00F12AD0"/>
    <w:rsid w:val="00F12B4E"/>
    <w:rsid w:val="00F12FB0"/>
    <w:rsid w:val="00F13270"/>
    <w:rsid w:val="00F13285"/>
    <w:rsid w:val="00F13B10"/>
    <w:rsid w:val="00F13BF3"/>
    <w:rsid w:val="00F13F21"/>
    <w:rsid w:val="00F140CA"/>
    <w:rsid w:val="00F146C4"/>
    <w:rsid w:val="00F1483F"/>
    <w:rsid w:val="00F1485A"/>
    <w:rsid w:val="00F14BA2"/>
    <w:rsid w:val="00F14CA9"/>
    <w:rsid w:val="00F15253"/>
    <w:rsid w:val="00F15338"/>
    <w:rsid w:val="00F157E1"/>
    <w:rsid w:val="00F15937"/>
    <w:rsid w:val="00F16217"/>
    <w:rsid w:val="00F16868"/>
    <w:rsid w:val="00F16B6C"/>
    <w:rsid w:val="00F17D7A"/>
    <w:rsid w:val="00F2000A"/>
    <w:rsid w:val="00F2008F"/>
    <w:rsid w:val="00F2088A"/>
    <w:rsid w:val="00F22CC2"/>
    <w:rsid w:val="00F22E65"/>
    <w:rsid w:val="00F24699"/>
    <w:rsid w:val="00F25818"/>
    <w:rsid w:val="00F25DF8"/>
    <w:rsid w:val="00F25DFB"/>
    <w:rsid w:val="00F2634B"/>
    <w:rsid w:val="00F266E9"/>
    <w:rsid w:val="00F26AC5"/>
    <w:rsid w:val="00F26EFF"/>
    <w:rsid w:val="00F27C82"/>
    <w:rsid w:val="00F308F3"/>
    <w:rsid w:val="00F30907"/>
    <w:rsid w:val="00F30A44"/>
    <w:rsid w:val="00F30B5A"/>
    <w:rsid w:val="00F30B93"/>
    <w:rsid w:val="00F30E8F"/>
    <w:rsid w:val="00F31A03"/>
    <w:rsid w:val="00F31A58"/>
    <w:rsid w:val="00F32553"/>
    <w:rsid w:val="00F3335F"/>
    <w:rsid w:val="00F33583"/>
    <w:rsid w:val="00F34831"/>
    <w:rsid w:val="00F34843"/>
    <w:rsid w:val="00F348C3"/>
    <w:rsid w:val="00F359E3"/>
    <w:rsid w:val="00F36285"/>
    <w:rsid w:val="00F36E05"/>
    <w:rsid w:val="00F36F57"/>
    <w:rsid w:val="00F37A53"/>
    <w:rsid w:val="00F40ABC"/>
    <w:rsid w:val="00F40BC7"/>
    <w:rsid w:val="00F40F9E"/>
    <w:rsid w:val="00F41D71"/>
    <w:rsid w:val="00F4219A"/>
    <w:rsid w:val="00F42E8A"/>
    <w:rsid w:val="00F43A39"/>
    <w:rsid w:val="00F43C4A"/>
    <w:rsid w:val="00F43CE5"/>
    <w:rsid w:val="00F43E66"/>
    <w:rsid w:val="00F44377"/>
    <w:rsid w:val="00F445DF"/>
    <w:rsid w:val="00F44832"/>
    <w:rsid w:val="00F44870"/>
    <w:rsid w:val="00F44F02"/>
    <w:rsid w:val="00F45033"/>
    <w:rsid w:val="00F45263"/>
    <w:rsid w:val="00F4562F"/>
    <w:rsid w:val="00F46406"/>
    <w:rsid w:val="00F4705D"/>
    <w:rsid w:val="00F504D8"/>
    <w:rsid w:val="00F50566"/>
    <w:rsid w:val="00F50A0E"/>
    <w:rsid w:val="00F51582"/>
    <w:rsid w:val="00F517A0"/>
    <w:rsid w:val="00F51B95"/>
    <w:rsid w:val="00F51E32"/>
    <w:rsid w:val="00F52BFE"/>
    <w:rsid w:val="00F52E15"/>
    <w:rsid w:val="00F5311E"/>
    <w:rsid w:val="00F53C77"/>
    <w:rsid w:val="00F54090"/>
    <w:rsid w:val="00F54227"/>
    <w:rsid w:val="00F54D0B"/>
    <w:rsid w:val="00F55699"/>
    <w:rsid w:val="00F560D0"/>
    <w:rsid w:val="00F56893"/>
    <w:rsid w:val="00F57058"/>
    <w:rsid w:val="00F57A0D"/>
    <w:rsid w:val="00F6042E"/>
    <w:rsid w:val="00F60E5D"/>
    <w:rsid w:val="00F61EF0"/>
    <w:rsid w:val="00F61F96"/>
    <w:rsid w:val="00F62C05"/>
    <w:rsid w:val="00F644B5"/>
    <w:rsid w:val="00F64CD6"/>
    <w:rsid w:val="00F6530C"/>
    <w:rsid w:val="00F653D4"/>
    <w:rsid w:val="00F65AA7"/>
    <w:rsid w:val="00F66077"/>
    <w:rsid w:val="00F66320"/>
    <w:rsid w:val="00F67246"/>
    <w:rsid w:val="00F67331"/>
    <w:rsid w:val="00F67B47"/>
    <w:rsid w:val="00F70DBF"/>
    <w:rsid w:val="00F70EF9"/>
    <w:rsid w:val="00F71429"/>
    <w:rsid w:val="00F7294D"/>
    <w:rsid w:val="00F72FC4"/>
    <w:rsid w:val="00F736D9"/>
    <w:rsid w:val="00F73BC5"/>
    <w:rsid w:val="00F73EAE"/>
    <w:rsid w:val="00F74EB9"/>
    <w:rsid w:val="00F75661"/>
    <w:rsid w:val="00F757B0"/>
    <w:rsid w:val="00F75B04"/>
    <w:rsid w:val="00F75E3B"/>
    <w:rsid w:val="00F764CB"/>
    <w:rsid w:val="00F77711"/>
    <w:rsid w:val="00F77BBE"/>
    <w:rsid w:val="00F80256"/>
    <w:rsid w:val="00F80866"/>
    <w:rsid w:val="00F8151D"/>
    <w:rsid w:val="00F81803"/>
    <w:rsid w:val="00F81828"/>
    <w:rsid w:val="00F8245C"/>
    <w:rsid w:val="00F83ED9"/>
    <w:rsid w:val="00F84289"/>
    <w:rsid w:val="00F858C4"/>
    <w:rsid w:val="00F86034"/>
    <w:rsid w:val="00F86370"/>
    <w:rsid w:val="00F8693A"/>
    <w:rsid w:val="00F8699B"/>
    <w:rsid w:val="00F8733A"/>
    <w:rsid w:val="00F8736A"/>
    <w:rsid w:val="00F87D1C"/>
    <w:rsid w:val="00F9020D"/>
    <w:rsid w:val="00F9023F"/>
    <w:rsid w:val="00F9067B"/>
    <w:rsid w:val="00F913B2"/>
    <w:rsid w:val="00F91CF1"/>
    <w:rsid w:val="00F92B69"/>
    <w:rsid w:val="00F92F30"/>
    <w:rsid w:val="00F9377B"/>
    <w:rsid w:val="00F939A9"/>
    <w:rsid w:val="00F9442E"/>
    <w:rsid w:val="00F945F4"/>
    <w:rsid w:val="00F94666"/>
    <w:rsid w:val="00F946E2"/>
    <w:rsid w:val="00F9479E"/>
    <w:rsid w:val="00F9504B"/>
    <w:rsid w:val="00F95C57"/>
    <w:rsid w:val="00F95C94"/>
    <w:rsid w:val="00F95D81"/>
    <w:rsid w:val="00F96287"/>
    <w:rsid w:val="00F965DF"/>
    <w:rsid w:val="00F97380"/>
    <w:rsid w:val="00F9739A"/>
    <w:rsid w:val="00F97FE4"/>
    <w:rsid w:val="00FA02A2"/>
    <w:rsid w:val="00FA03AB"/>
    <w:rsid w:val="00FA0523"/>
    <w:rsid w:val="00FA1146"/>
    <w:rsid w:val="00FA2597"/>
    <w:rsid w:val="00FA2BA9"/>
    <w:rsid w:val="00FA2BB4"/>
    <w:rsid w:val="00FA3202"/>
    <w:rsid w:val="00FA36ED"/>
    <w:rsid w:val="00FA3AB8"/>
    <w:rsid w:val="00FA451B"/>
    <w:rsid w:val="00FA455E"/>
    <w:rsid w:val="00FA48E4"/>
    <w:rsid w:val="00FA5ADE"/>
    <w:rsid w:val="00FA5EB4"/>
    <w:rsid w:val="00FA6134"/>
    <w:rsid w:val="00FA6B8E"/>
    <w:rsid w:val="00FA6D4B"/>
    <w:rsid w:val="00FB0348"/>
    <w:rsid w:val="00FB0418"/>
    <w:rsid w:val="00FB0474"/>
    <w:rsid w:val="00FB0483"/>
    <w:rsid w:val="00FB0839"/>
    <w:rsid w:val="00FB0974"/>
    <w:rsid w:val="00FB1D3D"/>
    <w:rsid w:val="00FB3330"/>
    <w:rsid w:val="00FB3AB9"/>
    <w:rsid w:val="00FB424D"/>
    <w:rsid w:val="00FB4F9E"/>
    <w:rsid w:val="00FB5490"/>
    <w:rsid w:val="00FB5575"/>
    <w:rsid w:val="00FB5D21"/>
    <w:rsid w:val="00FB61CD"/>
    <w:rsid w:val="00FB6697"/>
    <w:rsid w:val="00FB6DFE"/>
    <w:rsid w:val="00FC016D"/>
    <w:rsid w:val="00FC040F"/>
    <w:rsid w:val="00FC080D"/>
    <w:rsid w:val="00FC0909"/>
    <w:rsid w:val="00FC0990"/>
    <w:rsid w:val="00FC0B69"/>
    <w:rsid w:val="00FC175D"/>
    <w:rsid w:val="00FC18F7"/>
    <w:rsid w:val="00FC1F06"/>
    <w:rsid w:val="00FC21C9"/>
    <w:rsid w:val="00FC27B3"/>
    <w:rsid w:val="00FC2BEE"/>
    <w:rsid w:val="00FC2F0D"/>
    <w:rsid w:val="00FC3561"/>
    <w:rsid w:val="00FC3CBD"/>
    <w:rsid w:val="00FC3E5A"/>
    <w:rsid w:val="00FC4CCE"/>
    <w:rsid w:val="00FC4D32"/>
    <w:rsid w:val="00FC54E9"/>
    <w:rsid w:val="00FC5BD4"/>
    <w:rsid w:val="00FC6382"/>
    <w:rsid w:val="00FC669F"/>
    <w:rsid w:val="00FC6D2A"/>
    <w:rsid w:val="00FC700A"/>
    <w:rsid w:val="00FC7EF4"/>
    <w:rsid w:val="00FD068D"/>
    <w:rsid w:val="00FD1C59"/>
    <w:rsid w:val="00FD1E26"/>
    <w:rsid w:val="00FD322A"/>
    <w:rsid w:val="00FD331A"/>
    <w:rsid w:val="00FD3335"/>
    <w:rsid w:val="00FD376C"/>
    <w:rsid w:val="00FD3AFF"/>
    <w:rsid w:val="00FD486F"/>
    <w:rsid w:val="00FD562D"/>
    <w:rsid w:val="00FD591D"/>
    <w:rsid w:val="00FD591F"/>
    <w:rsid w:val="00FD59A9"/>
    <w:rsid w:val="00FD5A7B"/>
    <w:rsid w:val="00FD5CB4"/>
    <w:rsid w:val="00FD61FC"/>
    <w:rsid w:val="00FD63C9"/>
    <w:rsid w:val="00FD6893"/>
    <w:rsid w:val="00FD6E5F"/>
    <w:rsid w:val="00FD6FE3"/>
    <w:rsid w:val="00FD73EE"/>
    <w:rsid w:val="00FD765C"/>
    <w:rsid w:val="00FD77D9"/>
    <w:rsid w:val="00FD7CDE"/>
    <w:rsid w:val="00FD7D1E"/>
    <w:rsid w:val="00FE04DA"/>
    <w:rsid w:val="00FE0DAB"/>
    <w:rsid w:val="00FE1953"/>
    <w:rsid w:val="00FE1BDC"/>
    <w:rsid w:val="00FE24A0"/>
    <w:rsid w:val="00FE257B"/>
    <w:rsid w:val="00FE2ADB"/>
    <w:rsid w:val="00FE306F"/>
    <w:rsid w:val="00FE3FBD"/>
    <w:rsid w:val="00FE4839"/>
    <w:rsid w:val="00FE4958"/>
    <w:rsid w:val="00FE499E"/>
    <w:rsid w:val="00FE4DC8"/>
    <w:rsid w:val="00FE53C4"/>
    <w:rsid w:val="00FE5BC1"/>
    <w:rsid w:val="00FE62CE"/>
    <w:rsid w:val="00FE6557"/>
    <w:rsid w:val="00FE69B5"/>
    <w:rsid w:val="00FE69DA"/>
    <w:rsid w:val="00FE71D5"/>
    <w:rsid w:val="00FE7564"/>
    <w:rsid w:val="00FE75B0"/>
    <w:rsid w:val="00FF11DB"/>
    <w:rsid w:val="00FF16C5"/>
    <w:rsid w:val="00FF1A1F"/>
    <w:rsid w:val="00FF210B"/>
    <w:rsid w:val="00FF2168"/>
    <w:rsid w:val="00FF26AA"/>
    <w:rsid w:val="00FF2968"/>
    <w:rsid w:val="00FF32BA"/>
    <w:rsid w:val="00FF47C5"/>
    <w:rsid w:val="00FF4A67"/>
    <w:rsid w:val="00FF535C"/>
    <w:rsid w:val="00FF58FF"/>
    <w:rsid w:val="00FF644D"/>
    <w:rsid w:val="00FF65F6"/>
    <w:rsid w:val="00FF6798"/>
    <w:rsid w:val="00FF6B55"/>
    <w:rsid w:val="00FF7208"/>
    <w:rsid w:val="00FF77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colormenu v:ext="edit" fillcolor="none [1940]" strokecolor="none [2092]" shadowcolor="none"/>
    </o:shapedefaults>
    <o:shapelayout v:ext="edit">
      <o:idmap v:ext="edit" data="1"/>
      <o:regrouptable v:ext="edit">
        <o:entry new="1" old="0"/>
        <o:entry new="2" old="0"/>
      </o:regrouptable>
    </o:shapelayout>
  </w:shapeDefaults>
  <w:decimalSymbol w:val="."/>
  <w:listSeparator w:val=","/>
  <w14:docId w14:val="1F240E7E"/>
  <w15:docId w15:val="{22F94129-7DFB-42DD-B49F-312B78482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BE19D1"/>
    <w:rPr>
      <w:sz w:val="24"/>
      <w:szCs w:val="24"/>
      <w:lang w:bidi="he-IL"/>
    </w:rPr>
  </w:style>
  <w:style w:type="paragraph" w:styleId="Heading1">
    <w:name w:val="heading 1"/>
    <w:basedOn w:val="Normal"/>
    <w:next w:val="Normal"/>
    <w:link w:val="Heading1Char"/>
    <w:uiPriority w:val="9"/>
    <w:qFormat/>
    <w:rsid w:val="00BE19D1"/>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BE19D1"/>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B7139C"/>
    <w:pPr>
      <w:keepNext/>
      <w:tabs>
        <w:tab w:val="left" w:pos="360"/>
      </w:tabs>
      <w:spacing w:before="240" w:after="60"/>
      <w:outlineLvl w:val="2"/>
    </w:pPr>
    <w:rPr>
      <w:rFonts w:cs="Arial"/>
      <w:b/>
      <w:bCs/>
      <w:sz w:val="26"/>
      <w:szCs w:val="26"/>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139C"/>
    <w:rPr>
      <w:rFonts w:ascii="Arial" w:hAnsi="Arial" w:cs="Arial"/>
      <w:b/>
      <w:bCs/>
      <w:kern w:val="32"/>
      <w:sz w:val="32"/>
      <w:szCs w:val="32"/>
      <w:lang w:val="en-US" w:eastAsia="en-US" w:bidi="he-IL"/>
    </w:rPr>
  </w:style>
  <w:style w:type="character" w:customStyle="1" w:styleId="Heading2Char">
    <w:name w:val="Heading 2 Char"/>
    <w:basedOn w:val="DefaultParagraphFont"/>
    <w:link w:val="Heading2"/>
    <w:uiPriority w:val="9"/>
    <w:rsid w:val="00AB4478"/>
    <w:rPr>
      <w:rFonts w:ascii="Arial" w:hAnsi="Arial" w:cs="Arial"/>
      <w:b/>
      <w:bCs/>
      <w:i/>
      <w:iCs/>
      <w:sz w:val="28"/>
      <w:szCs w:val="28"/>
      <w:lang w:bidi="he-IL"/>
    </w:rPr>
  </w:style>
  <w:style w:type="character" w:customStyle="1" w:styleId="Heading3Char">
    <w:name w:val="Heading 3 Char"/>
    <w:basedOn w:val="DefaultParagraphFont"/>
    <w:link w:val="Heading3"/>
    <w:uiPriority w:val="9"/>
    <w:rsid w:val="00AB4478"/>
    <w:rPr>
      <w:rFonts w:cs="Arial"/>
      <w:b/>
      <w:bCs/>
      <w:sz w:val="26"/>
      <w:szCs w:val="26"/>
    </w:rPr>
  </w:style>
  <w:style w:type="paragraph" w:styleId="Title">
    <w:name w:val="Title"/>
    <w:basedOn w:val="Normal"/>
    <w:qFormat/>
    <w:rsid w:val="00BE19D1"/>
    <w:pPr>
      <w:spacing w:before="240" w:after="60"/>
      <w:jc w:val="center"/>
      <w:outlineLvl w:val="0"/>
    </w:pPr>
    <w:rPr>
      <w:rFonts w:ascii="Arial" w:hAnsi="Arial" w:cs="Arial"/>
      <w:b/>
      <w:bCs/>
      <w:kern w:val="28"/>
      <w:sz w:val="32"/>
      <w:szCs w:val="32"/>
    </w:rPr>
  </w:style>
  <w:style w:type="paragraph" w:styleId="TOC1">
    <w:name w:val="toc 1"/>
    <w:basedOn w:val="Normal"/>
    <w:next w:val="Normal"/>
    <w:autoRedefine/>
    <w:uiPriority w:val="39"/>
    <w:rsid w:val="00BE19D1"/>
    <w:pPr>
      <w:spacing w:before="120" w:after="120"/>
    </w:pPr>
    <w:rPr>
      <w:b/>
      <w:bCs/>
      <w:caps/>
      <w:sz w:val="20"/>
      <w:szCs w:val="20"/>
    </w:rPr>
  </w:style>
  <w:style w:type="paragraph" w:styleId="TOC2">
    <w:name w:val="toc 2"/>
    <w:basedOn w:val="Normal"/>
    <w:next w:val="Normal"/>
    <w:autoRedefine/>
    <w:uiPriority w:val="39"/>
    <w:rsid w:val="00BE19D1"/>
    <w:pPr>
      <w:ind w:left="240"/>
    </w:pPr>
    <w:rPr>
      <w:smallCaps/>
      <w:sz w:val="20"/>
      <w:szCs w:val="20"/>
    </w:rPr>
  </w:style>
  <w:style w:type="paragraph" w:styleId="TOC3">
    <w:name w:val="toc 3"/>
    <w:basedOn w:val="Normal"/>
    <w:next w:val="Normal"/>
    <w:autoRedefine/>
    <w:uiPriority w:val="39"/>
    <w:rsid w:val="00BE19D1"/>
    <w:pPr>
      <w:ind w:left="480"/>
    </w:pPr>
    <w:rPr>
      <w:i/>
      <w:iCs/>
      <w:sz w:val="20"/>
      <w:szCs w:val="20"/>
    </w:rPr>
  </w:style>
  <w:style w:type="paragraph" w:styleId="TOC4">
    <w:name w:val="toc 4"/>
    <w:basedOn w:val="Normal"/>
    <w:next w:val="Normal"/>
    <w:autoRedefine/>
    <w:uiPriority w:val="39"/>
    <w:rsid w:val="00BE19D1"/>
    <w:pPr>
      <w:ind w:left="720"/>
    </w:pPr>
    <w:rPr>
      <w:sz w:val="18"/>
      <w:szCs w:val="18"/>
    </w:rPr>
  </w:style>
  <w:style w:type="paragraph" w:styleId="TOC5">
    <w:name w:val="toc 5"/>
    <w:basedOn w:val="Normal"/>
    <w:next w:val="Normal"/>
    <w:autoRedefine/>
    <w:uiPriority w:val="39"/>
    <w:rsid w:val="00BE19D1"/>
    <w:pPr>
      <w:ind w:left="960"/>
    </w:pPr>
    <w:rPr>
      <w:sz w:val="18"/>
      <w:szCs w:val="18"/>
    </w:rPr>
  </w:style>
  <w:style w:type="paragraph" w:styleId="TOC6">
    <w:name w:val="toc 6"/>
    <w:basedOn w:val="Normal"/>
    <w:next w:val="Normal"/>
    <w:autoRedefine/>
    <w:uiPriority w:val="39"/>
    <w:rsid w:val="00BE19D1"/>
    <w:pPr>
      <w:ind w:left="1200"/>
    </w:pPr>
    <w:rPr>
      <w:sz w:val="18"/>
      <w:szCs w:val="18"/>
    </w:rPr>
  </w:style>
  <w:style w:type="paragraph" w:styleId="TOC7">
    <w:name w:val="toc 7"/>
    <w:basedOn w:val="Normal"/>
    <w:next w:val="Normal"/>
    <w:autoRedefine/>
    <w:uiPriority w:val="39"/>
    <w:rsid w:val="00BE19D1"/>
    <w:pPr>
      <w:ind w:left="1440"/>
    </w:pPr>
    <w:rPr>
      <w:sz w:val="18"/>
      <w:szCs w:val="18"/>
    </w:rPr>
  </w:style>
  <w:style w:type="paragraph" w:styleId="TOC8">
    <w:name w:val="toc 8"/>
    <w:basedOn w:val="Normal"/>
    <w:next w:val="Normal"/>
    <w:autoRedefine/>
    <w:uiPriority w:val="39"/>
    <w:rsid w:val="00BE19D1"/>
    <w:pPr>
      <w:ind w:left="1680"/>
    </w:pPr>
    <w:rPr>
      <w:sz w:val="18"/>
      <w:szCs w:val="18"/>
    </w:rPr>
  </w:style>
  <w:style w:type="paragraph" w:styleId="TOC9">
    <w:name w:val="toc 9"/>
    <w:basedOn w:val="Normal"/>
    <w:next w:val="Normal"/>
    <w:autoRedefine/>
    <w:uiPriority w:val="39"/>
    <w:rsid w:val="00BE19D1"/>
    <w:pPr>
      <w:ind w:left="1920"/>
    </w:pPr>
    <w:rPr>
      <w:sz w:val="18"/>
      <w:szCs w:val="18"/>
    </w:rPr>
  </w:style>
  <w:style w:type="character" w:styleId="Hyperlink">
    <w:name w:val="Hyperlink"/>
    <w:basedOn w:val="DefaultParagraphFont"/>
    <w:uiPriority w:val="99"/>
    <w:rsid w:val="00BE19D1"/>
    <w:rPr>
      <w:color w:val="0000FF"/>
      <w:u w:val="single"/>
    </w:rPr>
  </w:style>
  <w:style w:type="paragraph" w:styleId="Header">
    <w:name w:val="header"/>
    <w:basedOn w:val="Normal"/>
    <w:rsid w:val="00BE19D1"/>
    <w:pPr>
      <w:tabs>
        <w:tab w:val="center" w:pos="4320"/>
        <w:tab w:val="right" w:pos="8640"/>
      </w:tabs>
    </w:pPr>
  </w:style>
  <w:style w:type="paragraph" w:styleId="Footer">
    <w:name w:val="footer"/>
    <w:basedOn w:val="Normal"/>
    <w:rsid w:val="00BE19D1"/>
    <w:pPr>
      <w:tabs>
        <w:tab w:val="center" w:pos="4320"/>
        <w:tab w:val="right" w:pos="8640"/>
      </w:tabs>
    </w:pPr>
  </w:style>
  <w:style w:type="character" w:styleId="PageNumber">
    <w:name w:val="page number"/>
    <w:basedOn w:val="DefaultParagraphFont"/>
    <w:rsid w:val="00BE19D1"/>
  </w:style>
  <w:style w:type="paragraph" w:styleId="BalloonText">
    <w:name w:val="Balloon Text"/>
    <w:basedOn w:val="Normal"/>
    <w:link w:val="BalloonTextChar"/>
    <w:rsid w:val="009D18FD"/>
    <w:rPr>
      <w:rFonts w:ascii="Tahoma" w:hAnsi="Tahoma" w:cs="Tahoma"/>
      <w:sz w:val="16"/>
      <w:szCs w:val="16"/>
    </w:rPr>
  </w:style>
  <w:style w:type="character" w:customStyle="1" w:styleId="BalloonTextChar">
    <w:name w:val="Balloon Text Char"/>
    <w:basedOn w:val="DefaultParagraphFont"/>
    <w:link w:val="BalloonText"/>
    <w:rsid w:val="009D18FD"/>
    <w:rPr>
      <w:rFonts w:ascii="Tahoma" w:hAnsi="Tahoma" w:cs="Tahoma"/>
      <w:sz w:val="16"/>
      <w:szCs w:val="16"/>
      <w:lang w:bidi="he-IL"/>
    </w:rPr>
  </w:style>
  <w:style w:type="table" w:styleId="TableGrid">
    <w:name w:val="Table Grid"/>
    <w:basedOn w:val="TableNormal"/>
    <w:rsid w:val="00C033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rsid w:val="007A3C66"/>
    <w:rPr>
      <w:sz w:val="20"/>
      <w:szCs w:val="20"/>
    </w:rPr>
  </w:style>
  <w:style w:type="character" w:customStyle="1" w:styleId="FootnoteTextChar">
    <w:name w:val="Footnote Text Char"/>
    <w:basedOn w:val="DefaultParagraphFont"/>
    <w:link w:val="FootnoteText"/>
    <w:rsid w:val="007A3C66"/>
    <w:rPr>
      <w:lang w:bidi="he-IL"/>
    </w:rPr>
  </w:style>
  <w:style w:type="character" w:styleId="FootnoteReference">
    <w:name w:val="footnote reference"/>
    <w:basedOn w:val="DefaultParagraphFont"/>
    <w:rsid w:val="007A3C66"/>
    <w:rPr>
      <w:vertAlign w:val="superscript"/>
    </w:rPr>
  </w:style>
  <w:style w:type="paragraph" w:styleId="ListParagraph">
    <w:name w:val="List Paragraph"/>
    <w:basedOn w:val="Normal"/>
    <w:uiPriority w:val="34"/>
    <w:qFormat/>
    <w:rsid w:val="002F723D"/>
    <w:pPr>
      <w:ind w:left="720"/>
      <w:contextualSpacing/>
    </w:pPr>
  </w:style>
  <w:style w:type="paragraph" w:styleId="NormalWeb">
    <w:name w:val="Normal (Web)"/>
    <w:basedOn w:val="Normal"/>
    <w:uiPriority w:val="99"/>
    <w:unhideWhenUsed/>
    <w:rsid w:val="008D63B4"/>
    <w:pPr>
      <w:spacing w:after="167"/>
    </w:pPr>
    <w:rPr>
      <w:rFonts w:ascii="Arial" w:hAnsi="Arial" w:cs="Arial"/>
      <w:sz w:val="20"/>
      <w:szCs w:val="20"/>
      <w:lang w:bidi="ar-SA"/>
    </w:rPr>
  </w:style>
  <w:style w:type="character" w:styleId="Strong">
    <w:name w:val="Strong"/>
    <w:basedOn w:val="DefaultParagraphFont"/>
    <w:uiPriority w:val="22"/>
    <w:qFormat/>
    <w:rsid w:val="008D63B4"/>
    <w:rPr>
      <w:b/>
      <w:bCs/>
    </w:rPr>
  </w:style>
  <w:style w:type="paragraph" w:styleId="HTMLPreformatted">
    <w:name w:val="HTML Preformatted"/>
    <w:basedOn w:val="Normal"/>
    <w:link w:val="HTMLPreformattedChar"/>
    <w:uiPriority w:val="99"/>
    <w:unhideWhenUsed/>
    <w:rsid w:val="009A5B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bidi="ar-SA"/>
    </w:rPr>
  </w:style>
  <w:style w:type="character" w:customStyle="1" w:styleId="HTMLPreformattedChar">
    <w:name w:val="HTML Preformatted Char"/>
    <w:basedOn w:val="DefaultParagraphFont"/>
    <w:link w:val="HTMLPreformatted"/>
    <w:uiPriority w:val="99"/>
    <w:rsid w:val="009A5B88"/>
    <w:rPr>
      <w:rFonts w:ascii="Courier New" w:hAnsi="Courier New" w:cs="Courier New"/>
    </w:rPr>
  </w:style>
  <w:style w:type="character" w:styleId="PlaceholderText">
    <w:name w:val="Placeholder Text"/>
    <w:basedOn w:val="DefaultParagraphFont"/>
    <w:uiPriority w:val="99"/>
    <w:semiHidden/>
    <w:rsid w:val="00BF769A"/>
    <w:rPr>
      <w:color w:val="808080"/>
    </w:rPr>
  </w:style>
  <w:style w:type="paragraph" w:styleId="Caption">
    <w:name w:val="caption"/>
    <w:basedOn w:val="Normal"/>
    <w:next w:val="Normal"/>
    <w:link w:val="CaptionChar"/>
    <w:unhideWhenUsed/>
    <w:qFormat/>
    <w:rsid w:val="00447DF9"/>
    <w:pPr>
      <w:spacing w:after="200"/>
    </w:pPr>
    <w:rPr>
      <w:b/>
      <w:bCs/>
      <w:color w:val="4F81BD" w:themeColor="accent1"/>
      <w:sz w:val="18"/>
      <w:szCs w:val="18"/>
    </w:rPr>
  </w:style>
  <w:style w:type="character" w:customStyle="1" w:styleId="CaptionChar">
    <w:name w:val="Caption Char"/>
    <w:basedOn w:val="DefaultParagraphFont"/>
    <w:link w:val="Caption"/>
    <w:rsid w:val="00447DF9"/>
    <w:rPr>
      <w:b/>
      <w:bCs/>
      <w:color w:val="4F81BD" w:themeColor="accent1"/>
      <w:sz w:val="18"/>
      <w:szCs w:val="18"/>
      <w:lang w:bidi="he-IL"/>
    </w:rPr>
  </w:style>
  <w:style w:type="paragraph" w:customStyle="1" w:styleId="Caption-Steve">
    <w:name w:val="Caption - Steve"/>
    <w:basedOn w:val="Caption"/>
    <w:link w:val="Caption-SteveChar"/>
    <w:qFormat/>
    <w:rsid w:val="00447DF9"/>
    <w:pPr>
      <w:keepNext/>
    </w:pPr>
    <w:rPr>
      <w:color w:val="auto"/>
      <w:sz w:val="24"/>
      <w:szCs w:val="24"/>
    </w:rPr>
  </w:style>
  <w:style w:type="character" w:customStyle="1" w:styleId="Caption-SteveChar">
    <w:name w:val="Caption - Steve Char"/>
    <w:basedOn w:val="CaptionChar"/>
    <w:link w:val="Caption-Steve"/>
    <w:rsid w:val="00447DF9"/>
    <w:rPr>
      <w:b/>
      <w:bCs/>
      <w:color w:val="4F81BD" w:themeColor="accent1"/>
      <w:sz w:val="18"/>
      <w:szCs w:val="18"/>
      <w:lang w:bidi="he-IL"/>
    </w:rPr>
  </w:style>
  <w:style w:type="character" w:styleId="FollowedHyperlink">
    <w:name w:val="FollowedHyperlink"/>
    <w:basedOn w:val="DefaultParagraphFont"/>
    <w:uiPriority w:val="99"/>
    <w:rsid w:val="00494AD3"/>
    <w:rPr>
      <w:color w:val="800080" w:themeColor="followedHyperlink"/>
      <w:u w:val="single"/>
    </w:rPr>
  </w:style>
  <w:style w:type="character" w:customStyle="1" w:styleId="apple-converted-space">
    <w:name w:val="apple-converted-space"/>
    <w:basedOn w:val="DefaultParagraphFont"/>
    <w:rsid w:val="00494AD3"/>
  </w:style>
  <w:style w:type="character" w:customStyle="1" w:styleId="desiglg">
    <w:name w:val="desiglg"/>
    <w:basedOn w:val="DefaultParagraphFont"/>
    <w:rsid w:val="00494AD3"/>
  </w:style>
  <w:style w:type="paragraph" w:styleId="DocumentMap">
    <w:name w:val="Document Map"/>
    <w:basedOn w:val="Normal"/>
    <w:link w:val="DocumentMapChar"/>
    <w:rsid w:val="004D6654"/>
    <w:rPr>
      <w:rFonts w:ascii="Tahoma" w:hAnsi="Tahoma" w:cs="Tahoma"/>
      <w:sz w:val="16"/>
      <w:szCs w:val="16"/>
    </w:rPr>
  </w:style>
  <w:style w:type="character" w:customStyle="1" w:styleId="DocumentMapChar">
    <w:name w:val="Document Map Char"/>
    <w:basedOn w:val="DefaultParagraphFont"/>
    <w:link w:val="DocumentMap"/>
    <w:rsid w:val="004D6654"/>
    <w:rPr>
      <w:rFonts w:ascii="Tahoma" w:hAnsi="Tahoma" w:cs="Tahoma"/>
      <w:sz w:val="16"/>
      <w:szCs w:val="16"/>
      <w:lang w:bidi="he-IL"/>
    </w:rPr>
  </w:style>
  <w:style w:type="paragraph" w:styleId="CommentText">
    <w:name w:val="annotation text"/>
    <w:basedOn w:val="Normal"/>
    <w:uiPriority w:val="99"/>
    <w:semiHidden/>
    <w:unhideWhenUsed/>
    <w:rsid w:val="00E338F3"/>
    <w:rPr>
      <w:sz w:val="20"/>
      <w:szCs w:val="20"/>
    </w:rPr>
  </w:style>
  <w:style w:type="character" w:customStyle="1" w:styleId="il">
    <w:name w:val="il"/>
    <w:basedOn w:val="DefaultParagraphFont"/>
    <w:rsid w:val="002054D7"/>
  </w:style>
  <w:style w:type="character" w:customStyle="1" w:styleId="im">
    <w:name w:val="im"/>
    <w:basedOn w:val="DefaultParagraphFont"/>
    <w:rsid w:val="002054D7"/>
  </w:style>
  <w:style w:type="character" w:styleId="UnresolvedMention">
    <w:name w:val="Unresolved Mention"/>
    <w:basedOn w:val="DefaultParagraphFont"/>
    <w:uiPriority w:val="99"/>
    <w:semiHidden/>
    <w:unhideWhenUsed/>
    <w:rsid w:val="00D619A4"/>
    <w:rPr>
      <w:color w:val="808080"/>
      <w:shd w:val="clear" w:color="auto" w:fill="E6E6E6"/>
    </w:rPr>
  </w:style>
  <w:style w:type="paragraph" w:customStyle="1" w:styleId="EndNoteBibliographyTitle">
    <w:name w:val="EndNote Bibliography Title"/>
    <w:basedOn w:val="Normal"/>
    <w:link w:val="EndNoteBibliographyTitleChar"/>
    <w:rsid w:val="00AE2570"/>
    <w:pPr>
      <w:jc w:val="center"/>
    </w:pPr>
    <w:rPr>
      <w:noProof/>
    </w:rPr>
  </w:style>
  <w:style w:type="character" w:customStyle="1" w:styleId="EndNoteBibliographyTitleChar">
    <w:name w:val="EndNote Bibliography Title Char"/>
    <w:basedOn w:val="DefaultParagraphFont"/>
    <w:link w:val="EndNoteBibliographyTitle"/>
    <w:rsid w:val="00AE2570"/>
    <w:rPr>
      <w:noProof/>
      <w:sz w:val="24"/>
      <w:szCs w:val="24"/>
      <w:lang w:bidi="he-IL"/>
    </w:rPr>
  </w:style>
  <w:style w:type="paragraph" w:customStyle="1" w:styleId="EndNoteBibliography">
    <w:name w:val="EndNote Bibliography"/>
    <w:basedOn w:val="Normal"/>
    <w:link w:val="EndNoteBibliographyChar"/>
    <w:rsid w:val="00AE2570"/>
    <w:rPr>
      <w:noProof/>
    </w:rPr>
  </w:style>
  <w:style w:type="character" w:customStyle="1" w:styleId="EndNoteBibliographyChar">
    <w:name w:val="EndNote Bibliography Char"/>
    <w:basedOn w:val="DefaultParagraphFont"/>
    <w:link w:val="EndNoteBibliography"/>
    <w:rsid w:val="00AE2570"/>
    <w:rPr>
      <w:noProof/>
      <w:sz w:val="24"/>
      <w:szCs w:val="24"/>
      <w:lang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27019">
      <w:bodyDiv w:val="1"/>
      <w:marLeft w:val="0"/>
      <w:marRight w:val="0"/>
      <w:marTop w:val="0"/>
      <w:marBottom w:val="0"/>
      <w:divBdr>
        <w:top w:val="none" w:sz="0" w:space="0" w:color="auto"/>
        <w:left w:val="none" w:sz="0" w:space="0" w:color="auto"/>
        <w:bottom w:val="none" w:sz="0" w:space="0" w:color="auto"/>
        <w:right w:val="none" w:sz="0" w:space="0" w:color="auto"/>
      </w:divBdr>
    </w:div>
    <w:div w:id="6449589">
      <w:bodyDiv w:val="1"/>
      <w:marLeft w:val="0"/>
      <w:marRight w:val="0"/>
      <w:marTop w:val="0"/>
      <w:marBottom w:val="0"/>
      <w:divBdr>
        <w:top w:val="none" w:sz="0" w:space="0" w:color="auto"/>
        <w:left w:val="none" w:sz="0" w:space="0" w:color="auto"/>
        <w:bottom w:val="none" w:sz="0" w:space="0" w:color="auto"/>
        <w:right w:val="none" w:sz="0" w:space="0" w:color="auto"/>
      </w:divBdr>
    </w:div>
    <w:div w:id="6760534">
      <w:bodyDiv w:val="1"/>
      <w:marLeft w:val="0"/>
      <w:marRight w:val="0"/>
      <w:marTop w:val="0"/>
      <w:marBottom w:val="0"/>
      <w:divBdr>
        <w:top w:val="none" w:sz="0" w:space="0" w:color="auto"/>
        <w:left w:val="none" w:sz="0" w:space="0" w:color="auto"/>
        <w:bottom w:val="none" w:sz="0" w:space="0" w:color="auto"/>
        <w:right w:val="none" w:sz="0" w:space="0" w:color="auto"/>
      </w:divBdr>
    </w:div>
    <w:div w:id="17200044">
      <w:bodyDiv w:val="1"/>
      <w:marLeft w:val="0"/>
      <w:marRight w:val="0"/>
      <w:marTop w:val="0"/>
      <w:marBottom w:val="0"/>
      <w:divBdr>
        <w:top w:val="none" w:sz="0" w:space="0" w:color="auto"/>
        <w:left w:val="none" w:sz="0" w:space="0" w:color="auto"/>
        <w:bottom w:val="none" w:sz="0" w:space="0" w:color="auto"/>
        <w:right w:val="none" w:sz="0" w:space="0" w:color="auto"/>
      </w:divBdr>
    </w:div>
    <w:div w:id="18166783">
      <w:bodyDiv w:val="1"/>
      <w:marLeft w:val="0"/>
      <w:marRight w:val="0"/>
      <w:marTop w:val="0"/>
      <w:marBottom w:val="0"/>
      <w:divBdr>
        <w:top w:val="none" w:sz="0" w:space="0" w:color="auto"/>
        <w:left w:val="none" w:sz="0" w:space="0" w:color="auto"/>
        <w:bottom w:val="none" w:sz="0" w:space="0" w:color="auto"/>
        <w:right w:val="none" w:sz="0" w:space="0" w:color="auto"/>
      </w:divBdr>
    </w:div>
    <w:div w:id="29648410">
      <w:bodyDiv w:val="1"/>
      <w:marLeft w:val="0"/>
      <w:marRight w:val="0"/>
      <w:marTop w:val="0"/>
      <w:marBottom w:val="0"/>
      <w:divBdr>
        <w:top w:val="none" w:sz="0" w:space="0" w:color="auto"/>
        <w:left w:val="none" w:sz="0" w:space="0" w:color="auto"/>
        <w:bottom w:val="none" w:sz="0" w:space="0" w:color="auto"/>
        <w:right w:val="none" w:sz="0" w:space="0" w:color="auto"/>
      </w:divBdr>
    </w:div>
    <w:div w:id="44643709">
      <w:bodyDiv w:val="1"/>
      <w:marLeft w:val="0"/>
      <w:marRight w:val="0"/>
      <w:marTop w:val="0"/>
      <w:marBottom w:val="0"/>
      <w:divBdr>
        <w:top w:val="none" w:sz="0" w:space="0" w:color="auto"/>
        <w:left w:val="none" w:sz="0" w:space="0" w:color="auto"/>
        <w:bottom w:val="none" w:sz="0" w:space="0" w:color="auto"/>
        <w:right w:val="none" w:sz="0" w:space="0" w:color="auto"/>
      </w:divBdr>
    </w:div>
    <w:div w:id="55130831">
      <w:bodyDiv w:val="1"/>
      <w:marLeft w:val="0"/>
      <w:marRight w:val="0"/>
      <w:marTop w:val="0"/>
      <w:marBottom w:val="0"/>
      <w:divBdr>
        <w:top w:val="none" w:sz="0" w:space="0" w:color="auto"/>
        <w:left w:val="none" w:sz="0" w:space="0" w:color="auto"/>
        <w:bottom w:val="none" w:sz="0" w:space="0" w:color="auto"/>
        <w:right w:val="none" w:sz="0" w:space="0" w:color="auto"/>
      </w:divBdr>
    </w:div>
    <w:div w:id="81029063">
      <w:bodyDiv w:val="1"/>
      <w:marLeft w:val="0"/>
      <w:marRight w:val="0"/>
      <w:marTop w:val="0"/>
      <w:marBottom w:val="0"/>
      <w:divBdr>
        <w:top w:val="none" w:sz="0" w:space="0" w:color="auto"/>
        <w:left w:val="none" w:sz="0" w:space="0" w:color="auto"/>
        <w:bottom w:val="none" w:sz="0" w:space="0" w:color="auto"/>
        <w:right w:val="none" w:sz="0" w:space="0" w:color="auto"/>
      </w:divBdr>
    </w:div>
    <w:div w:id="82145282">
      <w:bodyDiv w:val="1"/>
      <w:marLeft w:val="0"/>
      <w:marRight w:val="0"/>
      <w:marTop w:val="0"/>
      <w:marBottom w:val="0"/>
      <w:divBdr>
        <w:top w:val="none" w:sz="0" w:space="0" w:color="auto"/>
        <w:left w:val="none" w:sz="0" w:space="0" w:color="auto"/>
        <w:bottom w:val="none" w:sz="0" w:space="0" w:color="auto"/>
        <w:right w:val="none" w:sz="0" w:space="0" w:color="auto"/>
      </w:divBdr>
    </w:div>
    <w:div w:id="86466816">
      <w:bodyDiv w:val="1"/>
      <w:marLeft w:val="0"/>
      <w:marRight w:val="0"/>
      <w:marTop w:val="0"/>
      <w:marBottom w:val="0"/>
      <w:divBdr>
        <w:top w:val="none" w:sz="0" w:space="0" w:color="auto"/>
        <w:left w:val="none" w:sz="0" w:space="0" w:color="auto"/>
        <w:bottom w:val="none" w:sz="0" w:space="0" w:color="auto"/>
        <w:right w:val="none" w:sz="0" w:space="0" w:color="auto"/>
      </w:divBdr>
    </w:div>
    <w:div w:id="112557771">
      <w:bodyDiv w:val="1"/>
      <w:marLeft w:val="0"/>
      <w:marRight w:val="0"/>
      <w:marTop w:val="0"/>
      <w:marBottom w:val="0"/>
      <w:divBdr>
        <w:top w:val="none" w:sz="0" w:space="0" w:color="auto"/>
        <w:left w:val="none" w:sz="0" w:space="0" w:color="auto"/>
        <w:bottom w:val="none" w:sz="0" w:space="0" w:color="auto"/>
        <w:right w:val="none" w:sz="0" w:space="0" w:color="auto"/>
      </w:divBdr>
    </w:div>
    <w:div w:id="113906855">
      <w:bodyDiv w:val="1"/>
      <w:marLeft w:val="0"/>
      <w:marRight w:val="0"/>
      <w:marTop w:val="0"/>
      <w:marBottom w:val="0"/>
      <w:divBdr>
        <w:top w:val="none" w:sz="0" w:space="0" w:color="auto"/>
        <w:left w:val="none" w:sz="0" w:space="0" w:color="auto"/>
        <w:bottom w:val="none" w:sz="0" w:space="0" w:color="auto"/>
        <w:right w:val="none" w:sz="0" w:space="0" w:color="auto"/>
      </w:divBdr>
    </w:div>
    <w:div w:id="140198436">
      <w:bodyDiv w:val="1"/>
      <w:marLeft w:val="0"/>
      <w:marRight w:val="0"/>
      <w:marTop w:val="0"/>
      <w:marBottom w:val="0"/>
      <w:divBdr>
        <w:top w:val="none" w:sz="0" w:space="0" w:color="auto"/>
        <w:left w:val="none" w:sz="0" w:space="0" w:color="auto"/>
        <w:bottom w:val="none" w:sz="0" w:space="0" w:color="auto"/>
        <w:right w:val="none" w:sz="0" w:space="0" w:color="auto"/>
      </w:divBdr>
    </w:div>
    <w:div w:id="172499594">
      <w:bodyDiv w:val="1"/>
      <w:marLeft w:val="0"/>
      <w:marRight w:val="0"/>
      <w:marTop w:val="0"/>
      <w:marBottom w:val="0"/>
      <w:divBdr>
        <w:top w:val="none" w:sz="0" w:space="0" w:color="auto"/>
        <w:left w:val="none" w:sz="0" w:space="0" w:color="auto"/>
        <w:bottom w:val="none" w:sz="0" w:space="0" w:color="auto"/>
        <w:right w:val="none" w:sz="0" w:space="0" w:color="auto"/>
      </w:divBdr>
    </w:div>
    <w:div w:id="175271200">
      <w:bodyDiv w:val="1"/>
      <w:marLeft w:val="0"/>
      <w:marRight w:val="0"/>
      <w:marTop w:val="0"/>
      <w:marBottom w:val="0"/>
      <w:divBdr>
        <w:top w:val="none" w:sz="0" w:space="0" w:color="auto"/>
        <w:left w:val="none" w:sz="0" w:space="0" w:color="auto"/>
        <w:bottom w:val="none" w:sz="0" w:space="0" w:color="auto"/>
        <w:right w:val="none" w:sz="0" w:space="0" w:color="auto"/>
      </w:divBdr>
    </w:div>
    <w:div w:id="179853819">
      <w:bodyDiv w:val="1"/>
      <w:marLeft w:val="0"/>
      <w:marRight w:val="0"/>
      <w:marTop w:val="0"/>
      <w:marBottom w:val="0"/>
      <w:divBdr>
        <w:top w:val="none" w:sz="0" w:space="0" w:color="auto"/>
        <w:left w:val="none" w:sz="0" w:space="0" w:color="auto"/>
        <w:bottom w:val="none" w:sz="0" w:space="0" w:color="auto"/>
        <w:right w:val="none" w:sz="0" w:space="0" w:color="auto"/>
      </w:divBdr>
    </w:div>
    <w:div w:id="185993865">
      <w:bodyDiv w:val="1"/>
      <w:marLeft w:val="0"/>
      <w:marRight w:val="0"/>
      <w:marTop w:val="0"/>
      <w:marBottom w:val="0"/>
      <w:divBdr>
        <w:top w:val="none" w:sz="0" w:space="0" w:color="auto"/>
        <w:left w:val="none" w:sz="0" w:space="0" w:color="auto"/>
        <w:bottom w:val="none" w:sz="0" w:space="0" w:color="auto"/>
        <w:right w:val="none" w:sz="0" w:space="0" w:color="auto"/>
      </w:divBdr>
    </w:div>
    <w:div w:id="187261845">
      <w:bodyDiv w:val="1"/>
      <w:marLeft w:val="0"/>
      <w:marRight w:val="0"/>
      <w:marTop w:val="0"/>
      <w:marBottom w:val="0"/>
      <w:divBdr>
        <w:top w:val="none" w:sz="0" w:space="0" w:color="auto"/>
        <w:left w:val="none" w:sz="0" w:space="0" w:color="auto"/>
        <w:bottom w:val="none" w:sz="0" w:space="0" w:color="auto"/>
        <w:right w:val="none" w:sz="0" w:space="0" w:color="auto"/>
      </w:divBdr>
    </w:div>
    <w:div w:id="191651044">
      <w:bodyDiv w:val="1"/>
      <w:marLeft w:val="0"/>
      <w:marRight w:val="0"/>
      <w:marTop w:val="0"/>
      <w:marBottom w:val="0"/>
      <w:divBdr>
        <w:top w:val="none" w:sz="0" w:space="0" w:color="auto"/>
        <w:left w:val="none" w:sz="0" w:space="0" w:color="auto"/>
        <w:bottom w:val="none" w:sz="0" w:space="0" w:color="auto"/>
        <w:right w:val="none" w:sz="0" w:space="0" w:color="auto"/>
      </w:divBdr>
    </w:div>
    <w:div w:id="192231750">
      <w:bodyDiv w:val="1"/>
      <w:marLeft w:val="0"/>
      <w:marRight w:val="0"/>
      <w:marTop w:val="0"/>
      <w:marBottom w:val="0"/>
      <w:divBdr>
        <w:top w:val="none" w:sz="0" w:space="0" w:color="auto"/>
        <w:left w:val="none" w:sz="0" w:space="0" w:color="auto"/>
        <w:bottom w:val="none" w:sz="0" w:space="0" w:color="auto"/>
        <w:right w:val="none" w:sz="0" w:space="0" w:color="auto"/>
      </w:divBdr>
    </w:div>
    <w:div w:id="206334539">
      <w:bodyDiv w:val="1"/>
      <w:marLeft w:val="0"/>
      <w:marRight w:val="0"/>
      <w:marTop w:val="0"/>
      <w:marBottom w:val="0"/>
      <w:divBdr>
        <w:top w:val="none" w:sz="0" w:space="0" w:color="auto"/>
        <w:left w:val="none" w:sz="0" w:space="0" w:color="auto"/>
        <w:bottom w:val="none" w:sz="0" w:space="0" w:color="auto"/>
        <w:right w:val="none" w:sz="0" w:space="0" w:color="auto"/>
      </w:divBdr>
    </w:div>
    <w:div w:id="217740908">
      <w:bodyDiv w:val="1"/>
      <w:marLeft w:val="0"/>
      <w:marRight w:val="0"/>
      <w:marTop w:val="0"/>
      <w:marBottom w:val="0"/>
      <w:divBdr>
        <w:top w:val="none" w:sz="0" w:space="0" w:color="auto"/>
        <w:left w:val="none" w:sz="0" w:space="0" w:color="auto"/>
        <w:bottom w:val="none" w:sz="0" w:space="0" w:color="auto"/>
        <w:right w:val="none" w:sz="0" w:space="0" w:color="auto"/>
      </w:divBdr>
    </w:div>
    <w:div w:id="249435361">
      <w:bodyDiv w:val="1"/>
      <w:marLeft w:val="0"/>
      <w:marRight w:val="0"/>
      <w:marTop w:val="0"/>
      <w:marBottom w:val="0"/>
      <w:divBdr>
        <w:top w:val="none" w:sz="0" w:space="0" w:color="auto"/>
        <w:left w:val="none" w:sz="0" w:space="0" w:color="auto"/>
        <w:bottom w:val="none" w:sz="0" w:space="0" w:color="auto"/>
        <w:right w:val="none" w:sz="0" w:space="0" w:color="auto"/>
      </w:divBdr>
    </w:div>
    <w:div w:id="255409193">
      <w:bodyDiv w:val="1"/>
      <w:marLeft w:val="0"/>
      <w:marRight w:val="0"/>
      <w:marTop w:val="0"/>
      <w:marBottom w:val="0"/>
      <w:divBdr>
        <w:top w:val="none" w:sz="0" w:space="0" w:color="auto"/>
        <w:left w:val="none" w:sz="0" w:space="0" w:color="auto"/>
        <w:bottom w:val="none" w:sz="0" w:space="0" w:color="auto"/>
        <w:right w:val="none" w:sz="0" w:space="0" w:color="auto"/>
      </w:divBdr>
    </w:div>
    <w:div w:id="289551545">
      <w:bodyDiv w:val="1"/>
      <w:marLeft w:val="0"/>
      <w:marRight w:val="0"/>
      <w:marTop w:val="0"/>
      <w:marBottom w:val="0"/>
      <w:divBdr>
        <w:top w:val="none" w:sz="0" w:space="0" w:color="auto"/>
        <w:left w:val="none" w:sz="0" w:space="0" w:color="auto"/>
        <w:bottom w:val="none" w:sz="0" w:space="0" w:color="auto"/>
        <w:right w:val="none" w:sz="0" w:space="0" w:color="auto"/>
      </w:divBdr>
    </w:div>
    <w:div w:id="293559492">
      <w:bodyDiv w:val="1"/>
      <w:marLeft w:val="0"/>
      <w:marRight w:val="0"/>
      <w:marTop w:val="0"/>
      <w:marBottom w:val="0"/>
      <w:divBdr>
        <w:top w:val="none" w:sz="0" w:space="0" w:color="auto"/>
        <w:left w:val="none" w:sz="0" w:space="0" w:color="auto"/>
        <w:bottom w:val="none" w:sz="0" w:space="0" w:color="auto"/>
        <w:right w:val="none" w:sz="0" w:space="0" w:color="auto"/>
      </w:divBdr>
    </w:div>
    <w:div w:id="309097007">
      <w:bodyDiv w:val="1"/>
      <w:marLeft w:val="0"/>
      <w:marRight w:val="0"/>
      <w:marTop w:val="0"/>
      <w:marBottom w:val="0"/>
      <w:divBdr>
        <w:top w:val="none" w:sz="0" w:space="0" w:color="auto"/>
        <w:left w:val="none" w:sz="0" w:space="0" w:color="auto"/>
        <w:bottom w:val="none" w:sz="0" w:space="0" w:color="auto"/>
        <w:right w:val="none" w:sz="0" w:space="0" w:color="auto"/>
      </w:divBdr>
    </w:div>
    <w:div w:id="316304529">
      <w:bodyDiv w:val="1"/>
      <w:marLeft w:val="0"/>
      <w:marRight w:val="0"/>
      <w:marTop w:val="0"/>
      <w:marBottom w:val="0"/>
      <w:divBdr>
        <w:top w:val="none" w:sz="0" w:space="0" w:color="auto"/>
        <w:left w:val="none" w:sz="0" w:space="0" w:color="auto"/>
        <w:bottom w:val="none" w:sz="0" w:space="0" w:color="auto"/>
        <w:right w:val="none" w:sz="0" w:space="0" w:color="auto"/>
      </w:divBdr>
    </w:div>
    <w:div w:id="319967018">
      <w:bodyDiv w:val="1"/>
      <w:marLeft w:val="0"/>
      <w:marRight w:val="0"/>
      <w:marTop w:val="0"/>
      <w:marBottom w:val="0"/>
      <w:divBdr>
        <w:top w:val="none" w:sz="0" w:space="0" w:color="auto"/>
        <w:left w:val="none" w:sz="0" w:space="0" w:color="auto"/>
        <w:bottom w:val="none" w:sz="0" w:space="0" w:color="auto"/>
        <w:right w:val="none" w:sz="0" w:space="0" w:color="auto"/>
      </w:divBdr>
    </w:div>
    <w:div w:id="332952866">
      <w:bodyDiv w:val="1"/>
      <w:marLeft w:val="0"/>
      <w:marRight w:val="0"/>
      <w:marTop w:val="0"/>
      <w:marBottom w:val="0"/>
      <w:divBdr>
        <w:top w:val="none" w:sz="0" w:space="0" w:color="auto"/>
        <w:left w:val="none" w:sz="0" w:space="0" w:color="auto"/>
        <w:bottom w:val="none" w:sz="0" w:space="0" w:color="auto"/>
        <w:right w:val="none" w:sz="0" w:space="0" w:color="auto"/>
      </w:divBdr>
    </w:div>
    <w:div w:id="357390634">
      <w:bodyDiv w:val="1"/>
      <w:marLeft w:val="0"/>
      <w:marRight w:val="0"/>
      <w:marTop w:val="0"/>
      <w:marBottom w:val="0"/>
      <w:divBdr>
        <w:top w:val="none" w:sz="0" w:space="0" w:color="auto"/>
        <w:left w:val="none" w:sz="0" w:space="0" w:color="auto"/>
        <w:bottom w:val="none" w:sz="0" w:space="0" w:color="auto"/>
        <w:right w:val="none" w:sz="0" w:space="0" w:color="auto"/>
      </w:divBdr>
    </w:div>
    <w:div w:id="369645938">
      <w:bodyDiv w:val="1"/>
      <w:marLeft w:val="0"/>
      <w:marRight w:val="0"/>
      <w:marTop w:val="0"/>
      <w:marBottom w:val="0"/>
      <w:divBdr>
        <w:top w:val="none" w:sz="0" w:space="0" w:color="auto"/>
        <w:left w:val="none" w:sz="0" w:space="0" w:color="auto"/>
        <w:bottom w:val="none" w:sz="0" w:space="0" w:color="auto"/>
        <w:right w:val="none" w:sz="0" w:space="0" w:color="auto"/>
      </w:divBdr>
    </w:div>
    <w:div w:id="382487968">
      <w:bodyDiv w:val="1"/>
      <w:marLeft w:val="0"/>
      <w:marRight w:val="0"/>
      <w:marTop w:val="0"/>
      <w:marBottom w:val="0"/>
      <w:divBdr>
        <w:top w:val="none" w:sz="0" w:space="0" w:color="auto"/>
        <w:left w:val="none" w:sz="0" w:space="0" w:color="auto"/>
        <w:bottom w:val="none" w:sz="0" w:space="0" w:color="auto"/>
        <w:right w:val="none" w:sz="0" w:space="0" w:color="auto"/>
      </w:divBdr>
    </w:div>
    <w:div w:id="387534269">
      <w:bodyDiv w:val="1"/>
      <w:marLeft w:val="0"/>
      <w:marRight w:val="0"/>
      <w:marTop w:val="0"/>
      <w:marBottom w:val="0"/>
      <w:divBdr>
        <w:top w:val="none" w:sz="0" w:space="0" w:color="auto"/>
        <w:left w:val="none" w:sz="0" w:space="0" w:color="auto"/>
        <w:bottom w:val="none" w:sz="0" w:space="0" w:color="auto"/>
        <w:right w:val="none" w:sz="0" w:space="0" w:color="auto"/>
      </w:divBdr>
    </w:div>
    <w:div w:id="391536791">
      <w:bodyDiv w:val="1"/>
      <w:marLeft w:val="0"/>
      <w:marRight w:val="0"/>
      <w:marTop w:val="0"/>
      <w:marBottom w:val="0"/>
      <w:divBdr>
        <w:top w:val="none" w:sz="0" w:space="0" w:color="auto"/>
        <w:left w:val="none" w:sz="0" w:space="0" w:color="auto"/>
        <w:bottom w:val="none" w:sz="0" w:space="0" w:color="auto"/>
        <w:right w:val="none" w:sz="0" w:space="0" w:color="auto"/>
      </w:divBdr>
    </w:div>
    <w:div w:id="395325164">
      <w:bodyDiv w:val="1"/>
      <w:marLeft w:val="0"/>
      <w:marRight w:val="0"/>
      <w:marTop w:val="0"/>
      <w:marBottom w:val="0"/>
      <w:divBdr>
        <w:top w:val="none" w:sz="0" w:space="0" w:color="auto"/>
        <w:left w:val="none" w:sz="0" w:space="0" w:color="auto"/>
        <w:bottom w:val="none" w:sz="0" w:space="0" w:color="auto"/>
        <w:right w:val="none" w:sz="0" w:space="0" w:color="auto"/>
      </w:divBdr>
    </w:div>
    <w:div w:id="414978003">
      <w:bodyDiv w:val="1"/>
      <w:marLeft w:val="0"/>
      <w:marRight w:val="0"/>
      <w:marTop w:val="0"/>
      <w:marBottom w:val="0"/>
      <w:divBdr>
        <w:top w:val="none" w:sz="0" w:space="0" w:color="auto"/>
        <w:left w:val="none" w:sz="0" w:space="0" w:color="auto"/>
        <w:bottom w:val="none" w:sz="0" w:space="0" w:color="auto"/>
        <w:right w:val="none" w:sz="0" w:space="0" w:color="auto"/>
      </w:divBdr>
    </w:div>
    <w:div w:id="419109337">
      <w:bodyDiv w:val="1"/>
      <w:marLeft w:val="0"/>
      <w:marRight w:val="0"/>
      <w:marTop w:val="0"/>
      <w:marBottom w:val="0"/>
      <w:divBdr>
        <w:top w:val="none" w:sz="0" w:space="0" w:color="auto"/>
        <w:left w:val="none" w:sz="0" w:space="0" w:color="auto"/>
        <w:bottom w:val="none" w:sz="0" w:space="0" w:color="auto"/>
        <w:right w:val="none" w:sz="0" w:space="0" w:color="auto"/>
      </w:divBdr>
    </w:div>
    <w:div w:id="427042736">
      <w:bodyDiv w:val="1"/>
      <w:marLeft w:val="0"/>
      <w:marRight w:val="0"/>
      <w:marTop w:val="0"/>
      <w:marBottom w:val="0"/>
      <w:divBdr>
        <w:top w:val="none" w:sz="0" w:space="0" w:color="auto"/>
        <w:left w:val="none" w:sz="0" w:space="0" w:color="auto"/>
        <w:bottom w:val="none" w:sz="0" w:space="0" w:color="auto"/>
        <w:right w:val="none" w:sz="0" w:space="0" w:color="auto"/>
      </w:divBdr>
    </w:div>
    <w:div w:id="441849420">
      <w:bodyDiv w:val="1"/>
      <w:marLeft w:val="0"/>
      <w:marRight w:val="0"/>
      <w:marTop w:val="0"/>
      <w:marBottom w:val="0"/>
      <w:divBdr>
        <w:top w:val="none" w:sz="0" w:space="0" w:color="auto"/>
        <w:left w:val="none" w:sz="0" w:space="0" w:color="auto"/>
        <w:bottom w:val="none" w:sz="0" w:space="0" w:color="auto"/>
        <w:right w:val="none" w:sz="0" w:space="0" w:color="auto"/>
      </w:divBdr>
    </w:div>
    <w:div w:id="451091428">
      <w:bodyDiv w:val="1"/>
      <w:marLeft w:val="0"/>
      <w:marRight w:val="0"/>
      <w:marTop w:val="0"/>
      <w:marBottom w:val="0"/>
      <w:divBdr>
        <w:top w:val="none" w:sz="0" w:space="0" w:color="auto"/>
        <w:left w:val="none" w:sz="0" w:space="0" w:color="auto"/>
        <w:bottom w:val="none" w:sz="0" w:space="0" w:color="auto"/>
        <w:right w:val="none" w:sz="0" w:space="0" w:color="auto"/>
      </w:divBdr>
    </w:div>
    <w:div w:id="451705930">
      <w:bodyDiv w:val="1"/>
      <w:marLeft w:val="0"/>
      <w:marRight w:val="0"/>
      <w:marTop w:val="0"/>
      <w:marBottom w:val="0"/>
      <w:divBdr>
        <w:top w:val="none" w:sz="0" w:space="0" w:color="auto"/>
        <w:left w:val="none" w:sz="0" w:space="0" w:color="auto"/>
        <w:bottom w:val="none" w:sz="0" w:space="0" w:color="auto"/>
        <w:right w:val="none" w:sz="0" w:space="0" w:color="auto"/>
      </w:divBdr>
    </w:div>
    <w:div w:id="462777311">
      <w:bodyDiv w:val="1"/>
      <w:marLeft w:val="0"/>
      <w:marRight w:val="0"/>
      <w:marTop w:val="0"/>
      <w:marBottom w:val="0"/>
      <w:divBdr>
        <w:top w:val="none" w:sz="0" w:space="0" w:color="auto"/>
        <w:left w:val="none" w:sz="0" w:space="0" w:color="auto"/>
        <w:bottom w:val="none" w:sz="0" w:space="0" w:color="auto"/>
        <w:right w:val="none" w:sz="0" w:space="0" w:color="auto"/>
      </w:divBdr>
    </w:div>
    <w:div w:id="503126018">
      <w:bodyDiv w:val="1"/>
      <w:marLeft w:val="0"/>
      <w:marRight w:val="0"/>
      <w:marTop w:val="0"/>
      <w:marBottom w:val="0"/>
      <w:divBdr>
        <w:top w:val="none" w:sz="0" w:space="0" w:color="auto"/>
        <w:left w:val="none" w:sz="0" w:space="0" w:color="auto"/>
        <w:bottom w:val="none" w:sz="0" w:space="0" w:color="auto"/>
        <w:right w:val="none" w:sz="0" w:space="0" w:color="auto"/>
      </w:divBdr>
    </w:div>
    <w:div w:id="517499407">
      <w:bodyDiv w:val="1"/>
      <w:marLeft w:val="0"/>
      <w:marRight w:val="0"/>
      <w:marTop w:val="0"/>
      <w:marBottom w:val="0"/>
      <w:divBdr>
        <w:top w:val="none" w:sz="0" w:space="0" w:color="auto"/>
        <w:left w:val="none" w:sz="0" w:space="0" w:color="auto"/>
        <w:bottom w:val="none" w:sz="0" w:space="0" w:color="auto"/>
        <w:right w:val="none" w:sz="0" w:space="0" w:color="auto"/>
      </w:divBdr>
    </w:div>
    <w:div w:id="529538862">
      <w:bodyDiv w:val="1"/>
      <w:marLeft w:val="0"/>
      <w:marRight w:val="0"/>
      <w:marTop w:val="0"/>
      <w:marBottom w:val="0"/>
      <w:divBdr>
        <w:top w:val="none" w:sz="0" w:space="0" w:color="auto"/>
        <w:left w:val="none" w:sz="0" w:space="0" w:color="auto"/>
        <w:bottom w:val="none" w:sz="0" w:space="0" w:color="auto"/>
        <w:right w:val="none" w:sz="0" w:space="0" w:color="auto"/>
      </w:divBdr>
    </w:div>
    <w:div w:id="532617208">
      <w:bodyDiv w:val="1"/>
      <w:marLeft w:val="0"/>
      <w:marRight w:val="0"/>
      <w:marTop w:val="0"/>
      <w:marBottom w:val="0"/>
      <w:divBdr>
        <w:top w:val="none" w:sz="0" w:space="0" w:color="auto"/>
        <w:left w:val="none" w:sz="0" w:space="0" w:color="auto"/>
        <w:bottom w:val="none" w:sz="0" w:space="0" w:color="auto"/>
        <w:right w:val="none" w:sz="0" w:space="0" w:color="auto"/>
      </w:divBdr>
    </w:div>
    <w:div w:id="538474324">
      <w:bodyDiv w:val="1"/>
      <w:marLeft w:val="0"/>
      <w:marRight w:val="0"/>
      <w:marTop w:val="0"/>
      <w:marBottom w:val="0"/>
      <w:divBdr>
        <w:top w:val="none" w:sz="0" w:space="0" w:color="auto"/>
        <w:left w:val="none" w:sz="0" w:space="0" w:color="auto"/>
        <w:bottom w:val="none" w:sz="0" w:space="0" w:color="auto"/>
        <w:right w:val="none" w:sz="0" w:space="0" w:color="auto"/>
      </w:divBdr>
    </w:div>
    <w:div w:id="540093443">
      <w:bodyDiv w:val="1"/>
      <w:marLeft w:val="0"/>
      <w:marRight w:val="0"/>
      <w:marTop w:val="0"/>
      <w:marBottom w:val="0"/>
      <w:divBdr>
        <w:top w:val="none" w:sz="0" w:space="0" w:color="auto"/>
        <w:left w:val="none" w:sz="0" w:space="0" w:color="auto"/>
        <w:bottom w:val="none" w:sz="0" w:space="0" w:color="auto"/>
        <w:right w:val="none" w:sz="0" w:space="0" w:color="auto"/>
      </w:divBdr>
    </w:div>
    <w:div w:id="549995373">
      <w:bodyDiv w:val="1"/>
      <w:marLeft w:val="0"/>
      <w:marRight w:val="0"/>
      <w:marTop w:val="0"/>
      <w:marBottom w:val="0"/>
      <w:divBdr>
        <w:top w:val="none" w:sz="0" w:space="0" w:color="auto"/>
        <w:left w:val="none" w:sz="0" w:space="0" w:color="auto"/>
        <w:bottom w:val="none" w:sz="0" w:space="0" w:color="auto"/>
        <w:right w:val="none" w:sz="0" w:space="0" w:color="auto"/>
      </w:divBdr>
    </w:div>
    <w:div w:id="551581004">
      <w:bodyDiv w:val="1"/>
      <w:marLeft w:val="0"/>
      <w:marRight w:val="0"/>
      <w:marTop w:val="0"/>
      <w:marBottom w:val="0"/>
      <w:divBdr>
        <w:top w:val="none" w:sz="0" w:space="0" w:color="auto"/>
        <w:left w:val="none" w:sz="0" w:space="0" w:color="auto"/>
        <w:bottom w:val="none" w:sz="0" w:space="0" w:color="auto"/>
        <w:right w:val="none" w:sz="0" w:space="0" w:color="auto"/>
      </w:divBdr>
    </w:div>
    <w:div w:id="563368142">
      <w:bodyDiv w:val="1"/>
      <w:marLeft w:val="0"/>
      <w:marRight w:val="0"/>
      <w:marTop w:val="0"/>
      <w:marBottom w:val="0"/>
      <w:divBdr>
        <w:top w:val="none" w:sz="0" w:space="0" w:color="auto"/>
        <w:left w:val="none" w:sz="0" w:space="0" w:color="auto"/>
        <w:bottom w:val="none" w:sz="0" w:space="0" w:color="auto"/>
        <w:right w:val="none" w:sz="0" w:space="0" w:color="auto"/>
      </w:divBdr>
    </w:div>
    <w:div w:id="575629134">
      <w:bodyDiv w:val="1"/>
      <w:marLeft w:val="0"/>
      <w:marRight w:val="0"/>
      <w:marTop w:val="0"/>
      <w:marBottom w:val="0"/>
      <w:divBdr>
        <w:top w:val="none" w:sz="0" w:space="0" w:color="auto"/>
        <w:left w:val="none" w:sz="0" w:space="0" w:color="auto"/>
        <w:bottom w:val="none" w:sz="0" w:space="0" w:color="auto"/>
        <w:right w:val="none" w:sz="0" w:space="0" w:color="auto"/>
      </w:divBdr>
    </w:div>
    <w:div w:id="606546890">
      <w:bodyDiv w:val="1"/>
      <w:marLeft w:val="0"/>
      <w:marRight w:val="0"/>
      <w:marTop w:val="0"/>
      <w:marBottom w:val="0"/>
      <w:divBdr>
        <w:top w:val="none" w:sz="0" w:space="0" w:color="auto"/>
        <w:left w:val="none" w:sz="0" w:space="0" w:color="auto"/>
        <w:bottom w:val="none" w:sz="0" w:space="0" w:color="auto"/>
        <w:right w:val="none" w:sz="0" w:space="0" w:color="auto"/>
      </w:divBdr>
    </w:div>
    <w:div w:id="613905197">
      <w:bodyDiv w:val="1"/>
      <w:marLeft w:val="0"/>
      <w:marRight w:val="0"/>
      <w:marTop w:val="0"/>
      <w:marBottom w:val="0"/>
      <w:divBdr>
        <w:top w:val="none" w:sz="0" w:space="0" w:color="auto"/>
        <w:left w:val="none" w:sz="0" w:space="0" w:color="auto"/>
        <w:bottom w:val="none" w:sz="0" w:space="0" w:color="auto"/>
        <w:right w:val="none" w:sz="0" w:space="0" w:color="auto"/>
      </w:divBdr>
    </w:div>
    <w:div w:id="614484778">
      <w:bodyDiv w:val="1"/>
      <w:marLeft w:val="0"/>
      <w:marRight w:val="0"/>
      <w:marTop w:val="0"/>
      <w:marBottom w:val="0"/>
      <w:divBdr>
        <w:top w:val="none" w:sz="0" w:space="0" w:color="auto"/>
        <w:left w:val="none" w:sz="0" w:space="0" w:color="auto"/>
        <w:bottom w:val="none" w:sz="0" w:space="0" w:color="auto"/>
        <w:right w:val="none" w:sz="0" w:space="0" w:color="auto"/>
      </w:divBdr>
    </w:div>
    <w:div w:id="615019377">
      <w:bodyDiv w:val="1"/>
      <w:marLeft w:val="0"/>
      <w:marRight w:val="0"/>
      <w:marTop w:val="0"/>
      <w:marBottom w:val="0"/>
      <w:divBdr>
        <w:top w:val="none" w:sz="0" w:space="0" w:color="auto"/>
        <w:left w:val="none" w:sz="0" w:space="0" w:color="auto"/>
        <w:bottom w:val="none" w:sz="0" w:space="0" w:color="auto"/>
        <w:right w:val="none" w:sz="0" w:space="0" w:color="auto"/>
      </w:divBdr>
    </w:div>
    <w:div w:id="643966260">
      <w:bodyDiv w:val="1"/>
      <w:marLeft w:val="0"/>
      <w:marRight w:val="0"/>
      <w:marTop w:val="0"/>
      <w:marBottom w:val="0"/>
      <w:divBdr>
        <w:top w:val="none" w:sz="0" w:space="0" w:color="auto"/>
        <w:left w:val="none" w:sz="0" w:space="0" w:color="auto"/>
        <w:bottom w:val="none" w:sz="0" w:space="0" w:color="auto"/>
        <w:right w:val="none" w:sz="0" w:space="0" w:color="auto"/>
      </w:divBdr>
    </w:div>
    <w:div w:id="655307294">
      <w:bodyDiv w:val="1"/>
      <w:marLeft w:val="0"/>
      <w:marRight w:val="0"/>
      <w:marTop w:val="0"/>
      <w:marBottom w:val="0"/>
      <w:divBdr>
        <w:top w:val="none" w:sz="0" w:space="0" w:color="auto"/>
        <w:left w:val="none" w:sz="0" w:space="0" w:color="auto"/>
        <w:bottom w:val="none" w:sz="0" w:space="0" w:color="auto"/>
        <w:right w:val="none" w:sz="0" w:space="0" w:color="auto"/>
      </w:divBdr>
    </w:div>
    <w:div w:id="658534721">
      <w:bodyDiv w:val="1"/>
      <w:marLeft w:val="0"/>
      <w:marRight w:val="0"/>
      <w:marTop w:val="0"/>
      <w:marBottom w:val="0"/>
      <w:divBdr>
        <w:top w:val="none" w:sz="0" w:space="0" w:color="auto"/>
        <w:left w:val="none" w:sz="0" w:space="0" w:color="auto"/>
        <w:bottom w:val="none" w:sz="0" w:space="0" w:color="auto"/>
        <w:right w:val="none" w:sz="0" w:space="0" w:color="auto"/>
      </w:divBdr>
    </w:div>
    <w:div w:id="670303860">
      <w:bodyDiv w:val="1"/>
      <w:marLeft w:val="0"/>
      <w:marRight w:val="0"/>
      <w:marTop w:val="0"/>
      <w:marBottom w:val="0"/>
      <w:divBdr>
        <w:top w:val="none" w:sz="0" w:space="0" w:color="auto"/>
        <w:left w:val="none" w:sz="0" w:space="0" w:color="auto"/>
        <w:bottom w:val="none" w:sz="0" w:space="0" w:color="auto"/>
        <w:right w:val="none" w:sz="0" w:space="0" w:color="auto"/>
      </w:divBdr>
    </w:div>
    <w:div w:id="671687239">
      <w:bodyDiv w:val="1"/>
      <w:marLeft w:val="0"/>
      <w:marRight w:val="0"/>
      <w:marTop w:val="0"/>
      <w:marBottom w:val="0"/>
      <w:divBdr>
        <w:top w:val="none" w:sz="0" w:space="0" w:color="auto"/>
        <w:left w:val="none" w:sz="0" w:space="0" w:color="auto"/>
        <w:bottom w:val="none" w:sz="0" w:space="0" w:color="auto"/>
        <w:right w:val="none" w:sz="0" w:space="0" w:color="auto"/>
      </w:divBdr>
    </w:div>
    <w:div w:id="686442125">
      <w:bodyDiv w:val="1"/>
      <w:marLeft w:val="0"/>
      <w:marRight w:val="0"/>
      <w:marTop w:val="0"/>
      <w:marBottom w:val="0"/>
      <w:divBdr>
        <w:top w:val="none" w:sz="0" w:space="0" w:color="auto"/>
        <w:left w:val="none" w:sz="0" w:space="0" w:color="auto"/>
        <w:bottom w:val="none" w:sz="0" w:space="0" w:color="auto"/>
        <w:right w:val="none" w:sz="0" w:space="0" w:color="auto"/>
      </w:divBdr>
    </w:div>
    <w:div w:id="692072043">
      <w:bodyDiv w:val="1"/>
      <w:marLeft w:val="0"/>
      <w:marRight w:val="0"/>
      <w:marTop w:val="0"/>
      <w:marBottom w:val="0"/>
      <w:divBdr>
        <w:top w:val="none" w:sz="0" w:space="0" w:color="auto"/>
        <w:left w:val="none" w:sz="0" w:space="0" w:color="auto"/>
        <w:bottom w:val="none" w:sz="0" w:space="0" w:color="auto"/>
        <w:right w:val="none" w:sz="0" w:space="0" w:color="auto"/>
      </w:divBdr>
    </w:div>
    <w:div w:id="695350879">
      <w:bodyDiv w:val="1"/>
      <w:marLeft w:val="0"/>
      <w:marRight w:val="0"/>
      <w:marTop w:val="0"/>
      <w:marBottom w:val="0"/>
      <w:divBdr>
        <w:top w:val="none" w:sz="0" w:space="0" w:color="auto"/>
        <w:left w:val="none" w:sz="0" w:space="0" w:color="auto"/>
        <w:bottom w:val="none" w:sz="0" w:space="0" w:color="auto"/>
        <w:right w:val="none" w:sz="0" w:space="0" w:color="auto"/>
      </w:divBdr>
    </w:div>
    <w:div w:id="698702639">
      <w:bodyDiv w:val="1"/>
      <w:marLeft w:val="0"/>
      <w:marRight w:val="0"/>
      <w:marTop w:val="0"/>
      <w:marBottom w:val="0"/>
      <w:divBdr>
        <w:top w:val="none" w:sz="0" w:space="0" w:color="auto"/>
        <w:left w:val="none" w:sz="0" w:space="0" w:color="auto"/>
        <w:bottom w:val="none" w:sz="0" w:space="0" w:color="auto"/>
        <w:right w:val="none" w:sz="0" w:space="0" w:color="auto"/>
      </w:divBdr>
    </w:div>
    <w:div w:id="709191096">
      <w:bodyDiv w:val="1"/>
      <w:marLeft w:val="0"/>
      <w:marRight w:val="0"/>
      <w:marTop w:val="0"/>
      <w:marBottom w:val="0"/>
      <w:divBdr>
        <w:top w:val="none" w:sz="0" w:space="0" w:color="auto"/>
        <w:left w:val="none" w:sz="0" w:space="0" w:color="auto"/>
        <w:bottom w:val="none" w:sz="0" w:space="0" w:color="auto"/>
        <w:right w:val="none" w:sz="0" w:space="0" w:color="auto"/>
      </w:divBdr>
    </w:div>
    <w:div w:id="710764028">
      <w:bodyDiv w:val="1"/>
      <w:marLeft w:val="0"/>
      <w:marRight w:val="0"/>
      <w:marTop w:val="0"/>
      <w:marBottom w:val="0"/>
      <w:divBdr>
        <w:top w:val="none" w:sz="0" w:space="0" w:color="auto"/>
        <w:left w:val="none" w:sz="0" w:space="0" w:color="auto"/>
        <w:bottom w:val="none" w:sz="0" w:space="0" w:color="auto"/>
        <w:right w:val="none" w:sz="0" w:space="0" w:color="auto"/>
      </w:divBdr>
    </w:div>
    <w:div w:id="711266972">
      <w:bodyDiv w:val="1"/>
      <w:marLeft w:val="0"/>
      <w:marRight w:val="0"/>
      <w:marTop w:val="0"/>
      <w:marBottom w:val="0"/>
      <w:divBdr>
        <w:top w:val="none" w:sz="0" w:space="0" w:color="auto"/>
        <w:left w:val="none" w:sz="0" w:space="0" w:color="auto"/>
        <w:bottom w:val="none" w:sz="0" w:space="0" w:color="auto"/>
        <w:right w:val="none" w:sz="0" w:space="0" w:color="auto"/>
      </w:divBdr>
    </w:div>
    <w:div w:id="751974671">
      <w:bodyDiv w:val="1"/>
      <w:marLeft w:val="0"/>
      <w:marRight w:val="0"/>
      <w:marTop w:val="0"/>
      <w:marBottom w:val="0"/>
      <w:divBdr>
        <w:top w:val="none" w:sz="0" w:space="0" w:color="auto"/>
        <w:left w:val="none" w:sz="0" w:space="0" w:color="auto"/>
        <w:bottom w:val="none" w:sz="0" w:space="0" w:color="auto"/>
        <w:right w:val="none" w:sz="0" w:space="0" w:color="auto"/>
      </w:divBdr>
    </w:div>
    <w:div w:id="768812966">
      <w:bodyDiv w:val="1"/>
      <w:marLeft w:val="0"/>
      <w:marRight w:val="0"/>
      <w:marTop w:val="0"/>
      <w:marBottom w:val="0"/>
      <w:divBdr>
        <w:top w:val="none" w:sz="0" w:space="0" w:color="auto"/>
        <w:left w:val="none" w:sz="0" w:space="0" w:color="auto"/>
        <w:bottom w:val="none" w:sz="0" w:space="0" w:color="auto"/>
        <w:right w:val="none" w:sz="0" w:space="0" w:color="auto"/>
      </w:divBdr>
    </w:div>
    <w:div w:id="770709289">
      <w:bodyDiv w:val="1"/>
      <w:marLeft w:val="0"/>
      <w:marRight w:val="0"/>
      <w:marTop w:val="0"/>
      <w:marBottom w:val="0"/>
      <w:divBdr>
        <w:top w:val="none" w:sz="0" w:space="0" w:color="auto"/>
        <w:left w:val="none" w:sz="0" w:space="0" w:color="auto"/>
        <w:bottom w:val="none" w:sz="0" w:space="0" w:color="auto"/>
        <w:right w:val="none" w:sz="0" w:space="0" w:color="auto"/>
      </w:divBdr>
    </w:div>
    <w:div w:id="773400481">
      <w:bodyDiv w:val="1"/>
      <w:marLeft w:val="0"/>
      <w:marRight w:val="0"/>
      <w:marTop w:val="0"/>
      <w:marBottom w:val="0"/>
      <w:divBdr>
        <w:top w:val="none" w:sz="0" w:space="0" w:color="auto"/>
        <w:left w:val="none" w:sz="0" w:space="0" w:color="auto"/>
        <w:bottom w:val="none" w:sz="0" w:space="0" w:color="auto"/>
        <w:right w:val="none" w:sz="0" w:space="0" w:color="auto"/>
      </w:divBdr>
    </w:div>
    <w:div w:id="773941822">
      <w:bodyDiv w:val="1"/>
      <w:marLeft w:val="0"/>
      <w:marRight w:val="0"/>
      <w:marTop w:val="0"/>
      <w:marBottom w:val="0"/>
      <w:divBdr>
        <w:top w:val="none" w:sz="0" w:space="0" w:color="auto"/>
        <w:left w:val="none" w:sz="0" w:space="0" w:color="auto"/>
        <w:bottom w:val="none" w:sz="0" w:space="0" w:color="auto"/>
        <w:right w:val="none" w:sz="0" w:space="0" w:color="auto"/>
      </w:divBdr>
    </w:div>
    <w:div w:id="779104043">
      <w:bodyDiv w:val="1"/>
      <w:marLeft w:val="0"/>
      <w:marRight w:val="0"/>
      <w:marTop w:val="0"/>
      <w:marBottom w:val="0"/>
      <w:divBdr>
        <w:top w:val="none" w:sz="0" w:space="0" w:color="auto"/>
        <w:left w:val="none" w:sz="0" w:space="0" w:color="auto"/>
        <w:bottom w:val="none" w:sz="0" w:space="0" w:color="auto"/>
        <w:right w:val="none" w:sz="0" w:space="0" w:color="auto"/>
      </w:divBdr>
    </w:div>
    <w:div w:id="780027497">
      <w:bodyDiv w:val="1"/>
      <w:marLeft w:val="0"/>
      <w:marRight w:val="0"/>
      <w:marTop w:val="0"/>
      <w:marBottom w:val="0"/>
      <w:divBdr>
        <w:top w:val="none" w:sz="0" w:space="0" w:color="auto"/>
        <w:left w:val="none" w:sz="0" w:space="0" w:color="auto"/>
        <w:bottom w:val="none" w:sz="0" w:space="0" w:color="auto"/>
        <w:right w:val="none" w:sz="0" w:space="0" w:color="auto"/>
      </w:divBdr>
    </w:div>
    <w:div w:id="790783555">
      <w:bodyDiv w:val="1"/>
      <w:marLeft w:val="0"/>
      <w:marRight w:val="0"/>
      <w:marTop w:val="0"/>
      <w:marBottom w:val="0"/>
      <w:divBdr>
        <w:top w:val="none" w:sz="0" w:space="0" w:color="auto"/>
        <w:left w:val="none" w:sz="0" w:space="0" w:color="auto"/>
        <w:bottom w:val="none" w:sz="0" w:space="0" w:color="auto"/>
        <w:right w:val="none" w:sz="0" w:space="0" w:color="auto"/>
      </w:divBdr>
    </w:div>
    <w:div w:id="793256271">
      <w:bodyDiv w:val="1"/>
      <w:marLeft w:val="0"/>
      <w:marRight w:val="0"/>
      <w:marTop w:val="0"/>
      <w:marBottom w:val="0"/>
      <w:divBdr>
        <w:top w:val="none" w:sz="0" w:space="0" w:color="auto"/>
        <w:left w:val="none" w:sz="0" w:space="0" w:color="auto"/>
        <w:bottom w:val="none" w:sz="0" w:space="0" w:color="auto"/>
        <w:right w:val="none" w:sz="0" w:space="0" w:color="auto"/>
      </w:divBdr>
    </w:div>
    <w:div w:id="796728431">
      <w:bodyDiv w:val="1"/>
      <w:marLeft w:val="0"/>
      <w:marRight w:val="0"/>
      <w:marTop w:val="0"/>
      <w:marBottom w:val="0"/>
      <w:divBdr>
        <w:top w:val="none" w:sz="0" w:space="0" w:color="auto"/>
        <w:left w:val="none" w:sz="0" w:space="0" w:color="auto"/>
        <w:bottom w:val="none" w:sz="0" w:space="0" w:color="auto"/>
        <w:right w:val="none" w:sz="0" w:space="0" w:color="auto"/>
      </w:divBdr>
    </w:div>
    <w:div w:id="797065415">
      <w:bodyDiv w:val="1"/>
      <w:marLeft w:val="0"/>
      <w:marRight w:val="0"/>
      <w:marTop w:val="0"/>
      <w:marBottom w:val="0"/>
      <w:divBdr>
        <w:top w:val="none" w:sz="0" w:space="0" w:color="auto"/>
        <w:left w:val="none" w:sz="0" w:space="0" w:color="auto"/>
        <w:bottom w:val="none" w:sz="0" w:space="0" w:color="auto"/>
        <w:right w:val="none" w:sz="0" w:space="0" w:color="auto"/>
      </w:divBdr>
    </w:div>
    <w:div w:id="837384072">
      <w:bodyDiv w:val="1"/>
      <w:marLeft w:val="0"/>
      <w:marRight w:val="0"/>
      <w:marTop w:val="0"/>
      <w:marBottom w:val="0"/>
      <w:divBdr>
        <w:top w:val="none" w:sz="0" w:space="0" w:color="auto"/>
        <w:left w:val="none" w:sz="0" w:space="0" w:color="auto"/>
        <w:bottom w:val="none" w:sz="0" w:space="0" w:color="auto"/>
        <w:right w:val="none" w:sz="0" w:space="0" w:color="auto"/>
      </w:divBdr>
    </w:div>
    <w:div w:id="860246146">
      <w:bodyDiv w:val="1"/>
      <w:marLeft w:val="0"/>
      <w:marRight w:val="0"/>
      <w:marTop w:val="0"/>
      <w:marBottom w:val="0"/>
      <w:divBdr>
        <w:top w:val="none" w:sz="0" w:space="0" w:color="auto"/>
        <w:left w:val="none" w:sz="0" w:space="0" w:color="auto"/>
        <w:bottom w:val="none" w:sz="0" w:space="0" w:color="auto"/>
        <w:right w:val="none" w:sz="0" w:space="0" w:color="auto"/>
      </w:divBdr>
    </w:div>
    <w:div w:id="866674495">
      <w:bodyDiv w:val="1"/>
      <w:marLeft w:val="0"/>
      <w:marRight w:val="0"/>
      <w:marTop w:val="0"/>
      <w:marBottom w:val="0"/>
      <w:divBdr>
        <w:top w:val="none" w:sz="0" w:space="0" w:color="auto"/>
        <w:left w:val="none" w:sz="0" w:space="0" w:color="auto"/>
        <w:bottom w:val="none" w:sz="0" w:space="0" w:color="auto"/>
        <w:right w:val="none" w:sz="0" w:space="0" w:color="auto"/>
      </w:divBdr>
    </w:div>
    <w:div w:id="882789818">
      <w:bodyDiv w:val="1"/>
      <w:marLeft w:val="0"/>
      <w:marRight w:val="0"/>
      <w:marTop w:val="0"/>
      <w:marBottom w:val="0"/>
      <w:divBdr>
        <w:top w:val="none" w:sz="0" w:space="0" w:color="auto"/>
        <w:left w:val="none" w:sz="0" w:space="0" w:color="auto"/>
        <w:bottom w:val="none" w:sz="0" w:space="0" w:color="auto"/>
        <w:right w:val="none" w:sz="0" w:space="0" w:color="auto"/>
      </w:divBdr>
    </w:div>
    <w:div w:id="898130716">
      <w:bodyDiv w:val="1"/>
      <w:marLeft w:val="0"/>
      <w:marRight w:val="0"/>
      <w:marTop w:val="0"/>
      <w:marBottom w:val="0"/>
      <w:divBdr>
        <w:top w:val="none" w:sz="0" w:space="0" w:color="auto"/>
        <w:left w:val="none" w:sz="0" w:space="0" w:color="auto"/>
        <w:bottom w:val="none" w:sz="0" w:space="0" w:color="auto"/>
        <w:right w:val="none" w:sz="0" w:space="0" w:color="auto"/>
      </w:divBdr>
    </w:div>
    <w:div w:id="910313663">
      <w:bodyDiv w:val="1"/>
      <w:marLeft w:val="0"/>
      <w:marRight w:val="0"/>
      <w:marTop w:val="0"/>
      <w:marBottom w:val="0"/>
      <w:divBdr>
        <w:top w:val="none" w:sz="0" w:space="0" w:color="auto"/>
        <w:left w:val="none" w:sz="0" w:space="0" w:color="auto"/>
        <w:bottom w:val="none" w:sz="0" w:space="0" w:color="auto"/>
        <w:right w:val="none" w:sz="0" w:space="0" w:color="auto"/>
      </w:divBdr>
    </w:div>
    <w:div w:id="912200624">
      <w:bodyDiv w:val="1"/>
      <w:marLeft w:val="0"/>
      <w:marRight w:val="0"/>
      <w:marTop w:val="0"/>
      <w:marBottom w:val="0"/>
      <w:divBdr>
        <w:top w:val="none" w:sz="0" w:space="0" w:color="auto"/>
        <w:left w:val="none" w:sz="0" w:space="0" w:color="auto"/>
        <w:bottom w:val="none" w:sz="0" w:space="0" w:color="auto"/>
        <w:right w:val="none" w:sz="0" w:space="0" w:color="auto"/>
      </w:divBdr>
    </w:div>
    <w:div w:id="920530676">
      <w:bodyDiv w:val="1"/>
      <w:marLeft w:val="0"/>
      <w:marRight w:val="0"/>
      <w:marTop w:val="0"/>
      <w:marBottom w:val="0"/>
      <w:divBdr>
        <w:top w:val="none" w:sz="0" w:space="0" w:color="auto"/>
        <w:left w:val="none" w:sz="0" w:space="0" w:color="auto"/>
        <w:bottom w:val="none" w:sz="0" w:space="0" w:color="auto"/>
        <w:right w:val="none" w:sz="0" w:space="0" w:color="auto"/>
      </w:divBdr>
    </w:div>
    <w:div w:id="925308012">
      <w:bodyDiv w:val="1"/>
      <w:marLeft w:val="0"/>
      <w:marRight w:val="0"/>
      <w:marTop w:val="0"/>
      <w:marBottom w:val="0"/>
      <w:divBdr>
        <w:top w:val="none" w:sz="0" w:space="0" w:color="auto"/>
        <w:left w:val="none" w:sz="0" w:space="0" w:color="auto"/>
        <w:bottom w:val="none" w:sz="0" w:space="0" w:color="auto"/>
        <w:right w:val="none" w:sz="0" w:space="0" w:color="auto"/>
      </w:divBdr>
    </w:div>
    <w:div w:id="929432869">
      <w:bodyDiv w:val="1"/>
      <w:marLeft w:val="0"/>
      <w:marRight w:val="0"/>
      <w:marTop w:val="0"/>
      <w:marBottom w:val="0"/>
      <w:divBdr>
        <w:top w:val="none" w:sz="0" w:space="0" w:color="auto"/>
        <w:left w:val="none" w:sz="0" w:space="0" w:color="auto"/>
        <w:bottom w:val="none" w:sz="0" w:space="0" w:color="auto"/>
        <w:right w:val="none" w:sz="0" w:space="0" w:color="auto"/>
      </w:divBdr>
    </w:div>
    <w:div w:id="934628046">
      <w:bodyDiv w:val="1"/>
      <w:marLeft w:val="0"/>
      <w:marRight w:val="0"/>
      <w:marTop w:val="0"/>
      <w:marBottom w:val="0"/>
      <w:divBdr>
        <w:top w:val="none" w:sz="0" w:space="0" w:color="auto"/>
        <w:left w:val="none" w:sz="0" w:space="0" w:color="auto"/>
        <w:bottom w:val="none" w:sz="0" w:space="0" w:color="auto"/>
        <w:right w:val="none" w:sz="0" w:space="0" w:color="auto"/>
      </w:divBdr>
    </w:div>
    <w:div w:id="943271518">
      <w:bodyDiv w:val="1"/>
      <w:marLeft w:val="0"/>
      <w:marRight w:val="0"/>
      <w:marTop w:val="0"/>
      <w:marBottom w:val="0"/>
      <w:divBdr>
        <w:top w:val="none" w:sz="0" w:space="0" w:color="auto"/>
        <w:left w:val="none" w:sz="0" w:space="0" w:color="auto"/>
        <w:bottom w:val="none" w:sz="0" w:space="0" w:color="auto"/>
        <w:right w:val="none" w:sz="0" w:space="0" w:color="auto"/>
      </w:divBdr>
    </w:div>
    <w:div w:id="1001539867">
      <w:bodyDiv w:val="1"/>
      <w:marLeft w:val="0"/>
      <w:marRight w:val="0"/>
      <w:marTop w:val="0"/>
      <w:marBottom w:val="0"/>
      <w:divBdr>
        <w:top w:val="none" w:sz="0" w:space="0" w:color="auto"/>
        <w:left w:val="none" w:sz="0" w:space="0" w:color="auto"/>
        <w:bottom w:val="none" w:sz="0" w:space="0" w:color="auto"/>
        <w:right w:val="none" w:sz="0" w:space="0" w:color="auto"/>
      </w:divBdr>
    </w:div>
    <w:div w:id="1016536684">
      <w:bodyDiv w:val="1"/>
      <w:marLeft w:val="0"/>
      <w:marRight w:val="0"/>
      <w:marTop w:val="0"/>
      <w:marBottom w:val="0"/>
      <w:divBdr>
        <w:top w:val="none" w:sz="0" w:space="0" w:color="auto"/>
        <w:left w:val="none" w:sz="0" w:space="0" w:color="auto"/>
        <w:bottom w:val="none" w:sz="0" w:space="0" w:color="auto"/>
        <w:right w:val="none" w:sz="0" w:space="0" w:color="auto"/>
      </w:divBdr>
    </w:div>
    <w:div w:id="1018657457">
      <w:bodyDiv w:val="1"/>
      <w:marLeft w:val="0"/>
      <w:marRight w:val="0"/>
      <w:marTop w:val="0"/>
      <w:marBottom w:val="0"/>
      <w:divBdr>
        <w:top w:val="none" w:sz="0" w:space="0" w:color="auto"/>
        <w:left w:val="none" w:sz="0" w:space="0" w:color="auto"/>
        <w:bottom w:val="none" w:sz="0" w:space="0" w:color="auto"/>
        <w:right w:val="none" w:sz="0" w:space="0" w:color="auto"/>
      </w:divBdr>
    </w:div>
    <w:div w:id="1043555347">
      <w:bodyDiv w:val="1"/>
      <w:marLeft w:val="0"/>
      <w:marRight w:val="0"/>
      <w:marTop w:val="0"/>
      <w:marBottom w:val="0"/>
      <w:divBdr>
        <w:top w:val="none" w:sz="0" w:space="0" w:color="auto"/>
        <w:left w:val="none" w:sz="0" w:space="0" w:color="auto"/>
        <w:bottom w:val="none" w:sz="0" w:space="0" w:color="auto"/>
        <w:right w:val="none" w:sz="0" w:space="0" w:color="auto"/>
      </w:divBdr>
    </w:div>
    <w:div w:id="1053623588">
      <w:bodyDiv w:val="1"/>
      <w:marLeft w:val="0"/>
      <w:marRight w:val="0"/>
      <w:marTop w:val="0"/>
      <w:marBottom w:val="0"/>
      <w:divBdr>
        <w:top w:val="none" w:sz="0" w:space="0" w:color="auto"/>
        <w:left w:val="none" w:sz="0" w:space="0" w:color="auto"/>
        <w:bottom w:val="none" w:sz="0" w:space="0" w:color="auto"/>
        <w:right w:val="none" w:sz="0" w:space="0" w:color="auto"/>
      </w:divBdr>
    </w:div>
    <w:div w:id="1066149186">
      <w:bodyDiv w:val="1"/>
      <w:marLeft w:val="0"/>
      <w:marRight w:val="0"/>
      <w:marTop w:val="0"/>
      <w:marBottom w:val="0"/>
      <w:divBdr>
        <w:top w:val="none" w:sz="0" w:space="0" w:color="auto"/>
        <w:left w:val="none" w:sz="0" w:space="0" w:color="auto"/>
        <w:bottom w:val="none" w:sz="0" w:space="0" w:color="auto"/>
        <w:right w:val="none" w:sz="0" w:space="0" w:color="auto"/>
      </w:divBdr>
    </w:div>
    <w:div w:id="1107896268">
      <w:bodyDiv w:val="1"/>
      <w:marLeft w:val="0"/>
      <w:marRight w:val="0"/>
      <w:marTop w:val="0"/>
      <w:marBottom w:val="0"/>
      <w:divBdr>
        <w:top w:val="none" w:sz="0" w:space="0" w:color="auto"/>
        <w:left w:val="none" w:sz="0" w:space="0" w:color="auto"/>
        <w:bottom w:val="none" w:sz="0" w:space="0" w:color="auto"/>
        <w:right w:val="none" w:sz="0" w:space="0" w:color="auto"/>
      </w:divBdr>
    </w:div>
    <w:div w:id="1109931443">
      <w:bodyDiv w:val="1"/>
      <w:marLeft w:val="0"/>
      <w:marRight w:val="0"/>
      <w:marTop w:val="0"/>
      <w:marBottom w:val="0"/>
      <w:divBdr>
        <w:top w:val="none" w:sz="0" w:space="0" w:color="auto"/>
        <w:left w:val="none" w:sz="0" w:space="0" w:color="auto"/>
        <w:bottom w:val="none" w:sz="0" w:space="0" w:color="auto"/>
        <w:right w:val="none" w:sz="0" w:space="0" w:color="auto"/>
      </w:divBdr>
    </w:div>
    <w:div w:id="1122187441">
      <w:bodyDiv w:val="1"/>
      <w:marLeft w:val="0"/>
      <w:marRight w:val="0"/>
      <w:marTop w:val="0"/>
      <w:marBottom w:val="0"/>
      <w:divBdr>
        <w:top w:val="none" w:sz="0" w:space="0" w:color="auto"/>
        <w:left w:val="none" w:sz="0" w:space="0" w:color="auto"/>
        <w:bottom w:val="none" w:sz="0" w:space="0" w:color="auto"/>
        <w:right w:val="none" w:sz="0" w:space="0" w:color="auto"/>
      </w:divBdr>
    </w:div>
    <w:div w:id="1122500752">
      <w:bodyDiv w:val="1"/>
      <w:marLeft w:val="0"/>
      <w:marRight w:val="0"/>
      <w:marTop w:val="0"/>
      <w:marBottom w:val="0"/>
      <w:divBdr>
        <w:top w:val="none" w:sz="0" w:space="0" w:color="auto"/>
        <w:left w:val="none" w:sz="0" w:space="0" w:color="auto"/>
        <w:bottom w:val="none" w:sz="0" w:space="0" w:color="auto"/>
        <w:right w:val="none" w:sz="0" w:space="0" w:color="auto"/>
      </w:divBdr>
    </w:div>
    <w:div w:id="1145468803">
      <w:bodyDiv w:val="1"/>
      <w:marLeft w:val="0"/>
      <w:marRight w:val="0"/>
      <w:marTop w:val="0"/>
      <w:marBottom w:val="0"/>
      <w:divBdr>
        <w:top w:val="none" w:sz="0" w:space="0" w:color="auto"/>
        <w:left w:val="none" w:sz="0" w:space="0" w:color="auto"/>
        <w:bottom w:val="none" w:sz="0" w:space="0" w:color="auto"/>
        <w:right w:val="none" w:sz="0" w:space="0" w:color="auto"/>
      </w:divBdr>
    </w:div>
    <w:div w:id="1162770622">
      <w:bodyDiv w:val="1"/>
      <w:marLeft w:val="0"/>
      <w:marRight w:val="0"/>
      <w:marTop w:val="0"/>
      <w:marBottom w:val="0"/>
      <w:divBdr>
        <w:top w:val="none" w:sz="0" w:space="0" w:color="auto"/>
        <w:left w:val="none" w:sz="0" w:space="0" w:color="auto"/>
        <w:bottom w:val="none" w:sz="0" w:space="0" w:color="auto"/>
        <w:right w:val="none" w:sz="0" w:space="0" w:color="auto"/>
      </w:divBdr>
    </w:div>
    <w:div w:id="1168443656">
      <w:bodyDiv w:val="1"/>
      <w:marLeft w:val="0"/>
      <w:marRight w:val="0"/>
      <w:marTop w:val="0"/>
      <w:marBottom w:val="0"/>
      <w:divBdr>
        <w:top w:val="none" w:sz="0" w:space="0" w:color="auto"/>
        <w:left w:val="none" w:sz="0" w:space="0" w:color="auto"/>
        <w:bottom w:val="none" w:sz="0" w:space="0" w:color="auto"/>
        <w:right w:val="none" w:sz="0" w:space="0" w:color="auto"/>
      </w:divBdr>
    </w:div>
    <w:div w:id="1175070747">
      <w:bodyDiv w:val="1"/>
      <w:marLeft w:val="0"/>
      <w:marRight w:val="0"/>
      <w:marTop w:val="0"/>
      <w:marBottom w:val="0"/>
      <w:divBdr>
        <w:top w:val="none" w:sz="0" w:space="0" w:color="auto"/>
        <w:left w:val="none" w:sz="0" w:space="0" w:color="auto"/>
        <w:bottom w:val="none" w:sz="0" w:space="0" w:color="auto"/>
        <w:right w:val="none" w:sz="0" w:space="0" w:color="auto"/>
      </w:divBdr>
    </w:div>
    <w:div w:id="1181700815">
      <w:bodyDiv w:val="1"/>
      <w:marLeft w:val="0"/>
      <w:marRight w:val="0"/>
      <w:marTop w:val="0"/>
      <w:marBottom w:val="0"/>
      <w:divBdr>
        <w:top w:val="none" w:sz="0" w:space="0" w:color="auto"/>
        <w:left w:val="none" w:sz="0" w:space="0" w:color="auto"/>
        <w:bottom w:val="none" w:sz="0" w:space="0" w:color="auto"/>
        <w:right w:val="none" w:sz="0" w:space="0" w:color="auto"/>
      </w:divBdr>
    </w:div>
    <w:div w:id="1194853704">
      <w:bodyDiv w:val="1"/>
      <w:marLeft w:val="0"/>
      <w:marRight w:val="0"/>
      <w:marTop w:val="0"/>
      <w:marBottom w:val="0"/>
      <w:divBdr>
        <w:top w:val="none" w:sz="0" w:space="0" w:color="auto"/>
        <w:left w:val="none" w:sz="0" w:space="0" w:color="auto"/>
        <w:bottom w:val="none" w:sz="0" w:space="0" w:color="auto"/>
        <w:right w:val="none" w:sz="0" w:space="0" w:color="auto"/>
      </w:divBdr>
    </w:div>
    <w:div w:id="1202330330">
      <w:bodyDiv w:val="1"/>
      <w:marLeft w:val="0"/>
      <w:marRight w:val="0"/>
      <w:marTop w:val="0"/>
      <w:marBottom w:val="0"/>
      <w:divBdr>
        <w:top w:val="none" w:sz="0" w:space="0" w:color="auto"/>
        <w:left w:val="none" w:sz="0" w:space="0" w:color="auto"/>
        <w:bottom w:val="none" w:sz="0" w:space="0" w:color="auto"/>
        <w:right w:val="none" w:sz="0" w:space="0" w:color="auto"/>
      </w:divBdr>
    </w:div>
    <w:div w:id="1210411786">
      <w:bodyDiv w:val="1"/>
      <w:marLeft w:val="0"/>
      <w:marRight w:val="0"/>
      <w:marTop w:val="0"/>
      <w:marBottom w:val="0"/>
      <w:divBdr>
        <w:top w:val="none" w:sz="0" w:space="0" w:color="auto"/>
        <w:left w:val="none" w:sz="0" w:space="0" w:color="auto"/>
        <w:bottom w:val="none" w:sz="0" w:space="0" w:color="auto"/>
        <w:right w:val="none" w:sz="0" w:space="0" w:color="auto"/>
      </w:divBdr>
      <w:divsChild>
        <w:div w:id="189071622">
          <w:marLeft w:val="0"/>
          <w:marRight w:val="0"/>
          <w:marTop w:val="0"/>
          <w:marBottom w:val="0"/>
          <w:divBdr>
            <w:top w:val="none" w:sz="0" w:space="0" w:color="auto"/>
            <w:left w:val="none" w:sz="0" w:space="0" w:color="auto"/>
            <w:bottom w:val="none" w:sz="0" w:space="0" w:color="auto"/>
            <w:right w:val="none" w:sz="0" w:space="0" w:color="auto"/>
          </w:divBdr>
        </w:div>
        <w:div w:id="1568803610">
          <w:marLeft w:val="0"/>
          <w:marRight w:val="0"/>
          <w:marTop w:val="0"/>
          <w:marBottom w:val="0"/>
          <w:divBdr>
            <w:top w:val="none" w:sz="0" w:space="0" w:color="auto"/>
            <w:left w:val="none" w:sz="0" w:space="0" w:color="auto"/>
            <w:bottom w:val="none" w:sz="0" w:space="0" w:color="auto"/>
            <w:right w:val="none" w:sz="0" w:space="0" w:color="auto"/>
          </w:divBdr>
        </w:div>
        <w:div w:id="1704790028">
          <w:marLeft w:val="0"/>
          <w:marRight w:val="0"/>
          <w:marTop w:val="0"/>
          <w:marBottom w:val="0"/>
          <w:divBdr>
            <w:top w:val="none" w:sz="0" w:space="0" w:color="auto"/>
            <w:left w:val="none" w:sz="0" w:space="0" w:color="auto"/>
            <w:bottom w:val="none" w:sz="0" w:space="0" w:color="auto"/>
            <w:right w:val="none" w:sz="0" w:space="0" w:color="auto"/>
          </w:divBdr>
        </w:div>
        <w:div w:id="1123186148">
          <w:marLeft w:val="0"/>
          <w:marRight w:val="0"/>
          <w:marTop w:val="0"/>
          <w:marBottom w:val="0"/>
          <w:divBdr>
            <w:top w:val="none" w:sz="0" w:space="0" w:color="auto"/>
            <w:left w:val="none" w:sz="0" w:space="0" w:color="auto"/>
            <w:bottom w:val="none" w:sz="0" w:space="0" w:color="auto"/>
            <w:right w:val="none" w:sz="0" w:space="0" w:color="auto"/>
          </w:divBdr>
        </w:div>
        <w:div w:id="1647592339">
          <w:marLeft w:val="0"/>
          <w:marRight w:val="0"/>
          <w:marTop w:val="0"/>
          <w:marBottom w:val="0"/>
          <w:divBdr>
            <w:top w:val="none" w:sz="0" w:space="0" w:color="auto"/>
            <w:left w:val="none" w:sz="0" w:space="0" w:color="auto"/>
            <w:bottom w:val="none" w:sz="0" w:space="0" w:color="auto"/>
            <w:right w:val="none" w:sz="0" w:space="0" w:color="auto"/>
          </w:divBdr>
        </w:div>
        <w:div w:id="1865823064">
          <w:marLeft w:val="0"/>
          <w:marRight w:val="0"/>
          <w:marTop w:val="0"/>
          <w:marBottom w:val="0"/>
          <w:divBdr>
            <w:top w:val="none" w:sz="0" w:space="0" w:color="auto"/>
            <w:left w:val="none" w:sz="0" w:space="0" w:color="auto"/>
            <w:bottom w:val="none" w:sz="0" w:space="0" w:color="auto"/>
            <w:right w:val="none" w:sz="0" w:space="0" w:color="auto"/>
          </w:divBdr>
        </w:div>
      </w:divsChild>
    </w:div>
    <w:div w:id="1242179828">
      <w:bodyDiv w:val="1"/>
      <w:marLeft w:val="0"/>
      <w:marRight w:val="0"/>
      <w:marTop w:val="0"/>
      <w:marBottom w:val="0"/>
      <w:divBdr>
        <w:top w:val="none" w:sz="0" w:space="0" w:color="auto"/>
        <w:left w:val="none" w:sz="0" w:space="0" w:color="auto"/>
        <w:bottom w:val="none" w:sz="0" w:space="0" w:color="auto"/>
        <w:right w:val="none" w:sz="0" w:space="0" w:color="auto"/>
      </w:divBdr>
    </w:div>
    <w:div w:id="1250431569">
      <w:bodyDiv w:val="1"/>
      <w:marLeft w:val="0"/>
      <w:marRight w:val="0"/>
      <w:marTop w:val="0"/>
      <w:marBottom w:val="0"/>
      <w:divBdr>
        <w:top w:val="none" w:sz="0" w:space="0" w:color="auto"/>
        <w:left w:val="none" w:sz="0" w:space="0" w:color="auto"/>
        <w:bottom w:val="none" w:sz="0" w:space="0" w:color="auto"/>
        <w:right w:val="none" w:sz="0" w:space="0" w:color="auto"/>
      </w:divBdr>
    </w:div>
    <w:div w:id="1254632739">
      <w:bodyDiv w:val="1"/>
      <w:marLeft w:val="0"/>
      <w:marRight w:val="0"/>
      <w:marTop w:val="0"/>
      <w:marBottom w:val="0"/>
      <w:divBdr>
        <w:top w:val="none" w:sz="0" w:space="0" w:color="auto"/>
        <w:left w:val="none" w:sz="0" w:space="0" w:color="auto"/>
        <w:bottom w:val="none" w:sz="0" w:space="0" w:color="auto"/>
        <w:right w:val="none" w:sz="0" w:space="0" w:color="auto"/>
      </w:divBdr>
    </w:div>
    <w:div w:id="1254896979">
      <w:bodyDiv w:val="1"/>
      <w:marLeft w:val="0"/>
      <w:marRight w:val="0"/>
      <w:marTop w:val="0"/>
      <w:marBottom w:val="0"/>
      <w:divBdr>
        <w:top w:val="none" w:sz="0" w:space="0" w:color="auto"/>
        <w:left w:val="none" w:sz="0" w:space="0" w:color="auto"/>
        <w:bottom w:val="none" w:sz="0" w:space="0" w:color="auto"/>
        <w:right w:val="none" w:sz="0" w:space="0" w:color="auto"/>
      </w:divBdr>
    </w:div>
    <w:div w:id="1257519248">
      <w:bodyDiv w:val="1"/>
      <w:marLeft w:val="0"/>
      <w:marRight w:val="0"/>
      <w:marTop w:val="0"/>
      <w:marBottom w:val="0"/>
      <w:divBdr>
        <w:top w:val="none" w:sz="0" w:space="0" w:color="auto"/>
        <w:left w:val="none" w:sz="0" w:space="0" w:color="auto"/>
        <w:bottom w:val="none" w:sz="0" w:space="0" w:color="auto"/>
        <w:right w:val="none" w:sz="0" w:space="0" w:color="auto"/>
      </w:divBdr>
    </w:div>
    <w:div w:id="1274436113">
      <w:bodyDiv w:val="1"/>
      <w:marLeft w:val="0"/>
      <w:marRight w:val="0"/>
      <w:marTop w:val="0"/>
      <w:marBottom w:val="0"/>
      <w:divBdr>
        <w:top w:val="none" w:sz="0" w:space="0" w:color="auto"/>
        <w:left w:val="none" w:sz="0" w:space="0" w:color="auto"/>
        <w:bottom w:val="none" w:sz="0" w:space="0" w:color="auto"/>
        <w:right w:val="none" w:sz="0" w:space="0" w:color="auto"/>
      </w:divBdr>
    </w:div>
    <w:div w:id="1281063495">
      <w:bodyDiv w:val="1"/>
      <w:marLeft w:val="0"/>
      <w:marRight w:val="0"/>
      <w:marTop w:val="0"/>
      <w:marBottom w:val="0"/>
      <w:divBdr>
        <w:top w:val="none" w:sz="0" w:space="0" w:color="auto"/>
        <w:left w:val="none" w:sz="0" w:space="0" w:color="auto"/>
        <w:bottom w:val="none" w:sz="0" w:space="0" w:color="auto"/>
        <w:right w:val="none" w:sz="0" w:space="0" w:color="auto"/>
      </w:divBdr>
    </w:div>
    <w:div w:id="1307320307">
      <w:bodyDiv w:val="1"/>
      <w:marLeft w:val="0"/>
      <w:marRight w:val="0"/>
      <w:marTop w:val="0"/>
      <w:marBottom w:val="0"/>
      <w:divBdr>
        <w:top w:val="none" w:sz="0" w:space="0" w:color="auto"/>
        <w:left w:val="none" w:sz="0" w:space="0" w:color="auto"/>
        <w:bottom w:val="none" w:sz="0" w:space="0" w:color="auto"/>
        <w:right w:val="none" w:sz="0" w:space="0" w:color="auto"/>
      </w:divBdr>
    </w:div>
    <w:div w:id="1308778436">
      <w:bodyDiv w:val="1"/>
      <w:marLeft w:val="0"/>
      <w:marRight w:val="0"/>
      <w:marTop w:val="0"/>
      <w:marBottom w:val="0"/>
      <w:divBdr>
        <w:top w:val="none" w:sz="0" w:space="0" w:color="auto"/>
        <w:left w:val="none" w:sz="0" w:space="0" w:color="auto"/>
        <w:bottom w:val="none" w:sz="0" w:space="0" w:color="auto"/>
        <w:right w:val="none" w:sz="0" w:space="0" w:color="auto"/>
      </w:divBdr>
    </w:div>
    <w:div w:id="1312827194">
      <w:bodyDiv w:val="1"/>
      <w:marLeft w:val="0"/>
      <w:marRight w:val="0"/>
      <w:marTop w:val="0"/>
      <w:marBottom w:val="0"/>
      <w:divBdr>
        <w:top w:val="none" w:sz="0" w:space="0" w:color="auto"/>
        <w:left w:val="none" w:sz="0" w:space="0" w:color="auto"/>
        <w:bottom w:val="none" w:sz="0" w:space="0" w:color="auto"/>
        <w:right w:val="none" w:sz="0" w:space="0" w:color="auto"/>
      </w:divBdr>
    </w:div>
    <w:div w:id="1328752607">
      <w:bodyDiv w:val="1"/>
      <w:marLeft w:val="0"/>
      <w:marRight w:val="0"/>
      <w:marTop w:val="0"/>
      <w:marBottom w:val="0"/>
      <w:divBdr>
        <w:top w:val="none" w:sz="0" w:space="0" w:color="auto"/>
        <w:left w:val="none" w:sz="0" w:space="0" w:color="auto"/>
        <w:bottom w:val="none" w:sz="0" w:space="0" w:color="auto"/>
        <w:right w:val="none" w:sz="0" w:space="0" w:color="auto"/>
      </w:divBdr>
    </w:div>
    <w:div w:id="1354113618">
      <w:bodyDiv w:val="1"/>
      <w:marLeft w:val="0"/>
      <w:marRight w:val="0"/>
      <w:marTop w:val="0"/>
      <w:marBottom w:val="0"/>
      <w:divBdr>
        <w:top w:val="none" w:sz="0" w:space="0" w:color="auto"/>
        <w:left w:val="none" w:sz="0" w:space="0" w:color="auto"/>
        <w:bottom w:val="none" w:sz="0" w:space="0" w:color="auto"/>
        <w:right w:val="none" w:sz="0" w:space="0" w:color="auto"/>
      </w:divBdr>
    </w:div>
    <w:div w:id="1373267799">
      <w:bodyDiv w:val="1"/>
      <w:marLeft w:val="0"/>
      <w:marRight w:val="0"/>
      <w:marTop w:val="0"/>
      <w:marBottom w:val="0"/>
      <w:divBdr>
        <w:top w:val="none" w:sz="0" w:space="0" w:color="auto"/>
        <w:left w:val="none" w:sz="0" w:space="0" w:color="auto"/>
        <w:bottom w:val="none" w:sz="0" w:space="0" w:color="auto"/>
        <w:right w:val="none" w:sz="0" w:space="0" w:color="auto"/>
      </w:divBdr>
    </w:div>
    <w:div w:id="1382826021">
      <w:bodyDiv w:val="1"/>
      <w:marLeft w:val="0"/>
      <w:marRight w:val="0"/>
      <w:marTop w:val="0"/>
      <w:marBottom w:val="0"/>
      <w:divBdr>
        <w:top w:val="none" w:sz="0" w:space="0" w:color="auto"/>
        <w:left w:val="none" w:sz="0" w:space="0" w:color="auto"/>
        <w:bottom w:val="none" w:sz="0" w:space="0" w:color="auto"/>
        <w:right w:val="none" w:sz="0" w:space="0" w:color="auto"/>
      </w:divBdr>
    </w:div>
    <w:div w:id="1384910120">
      <w:bodyDiv w:val="1"/>
      <w:marLeft w:val="0"/>
      <w:marRight w:val="0"/>
      <w:marTop w:val="0"/>
      <w:marBottom w:val="0"/>
      <w:divBdr>
        <w:top w:val="none" w:sz="0" w:space="0" w:color="auto"/>
        <w:left w:val="none" w:sz="0" w:space="0" w:color="auto"/>
        <w:bottom w:val="none" w:sz="0" w:space="0" w:color="auto"/>
        <w:right w:val="none" w:sz="0" w:space="0" w:color="auto"/>
      </w:divBdr>
    </w:div>
    <w:div w:id="1393239445">
      <w:bodyDiv w:val="1"/>
      <w:marLeft w:val="0"/>
      <w:marRight w:val="0"/>
      <w:marTop w:val="0"/>
      <w:marBottom w:val="0"/>
      <w:divBdr>
        <w:top w:val="none" w:sz="0" w:space="0" w:color="auto"/>
        <w:left w:val="none" w:sz="0" w:space="0" w:color="auto"/>
        <w:bottom w:val="none" w:sz="0" w:space="0" w:color="auto"/>
        <w:right w:val="none" w:sz="0" w:space="0" w:color="auto"/>
      </w:divBdr>
    </w:div>
    <w:div w:id="1400325470">
      <w:bodyDiv w:val="1"/>
      <w:marLeft w:val="0"/>
      <w:marRight w:val="0"/>
      <w:marTop w:val="0"/>
      <w:marBottom w:val="0"/>
      <w:divBdr>
        <w:top w:val="none" w:sz="0" w:space="0" w:color="auto"/>
        <w:left w:val="none" w:sz="0" w:space="0" w:color="auto"/>
        <w:bottom w:val="none" w:sz="0" w:space="0" w:color="auto"/>
        <w:right w:val="none" w:sz="0" w:space="0" w:color="auto"/>
      </w:divBdr>
    </w:div>
    <w:div w:id="1400592524">
      <w:bodyDiv w:val="1"/>
      <w:marLeft w:val="0"/>
      <w:marRight w:val="0"/>
      <w:marTop w:val="0"/>
      <w:marBottom w:val="0"/>
      <w:divBdr>
        <w:top w:val="none" w:sz="0" w:space="0" w:color="auto"/>
        <w:left w:val="none" w:sz="0" w:space="0" w:color="auto"/>
        <w:bottom w:val="none" w:sz="0" w:space="0" w:color="auto"/>
        <w:right w:val="none" w:sz="0" w:space="0" w:color="auto"/>
      </w:divBdr>
    </w:div>
    <w:div w:id="1416509815">
      <w:bodyDiv w:val="1"/>
      <w:marLeft w:val="0"/>
      <w:marRight w:val="0"/>
      <w:marTop w:val="0"/>
      <w:marBottom w:val="0"/>
      <w:divBdr>
        <w:top w:val="none" w:sz="0" w:space="0" w:color="auto"/>
        <w:left w:val="none" w:sz="0" w:space="0" w:color="auto"/>
        <w:bottom w:val="none" w:sz="0" w:space="0" w:color="auto"/>
        <w:right w:val="none" w:sz="0" w:space="0" w:color="auto"/>
      </w:divBdr>
    </w:div>
    <w:div w:id="1428578005">
      <w:bodyDiv w:val="1"/>
      <w:marLeft w:val="0"/>
      <w:marRight w:val="0"/>
      <w:marTop w:val="0"/>
      <w:marBottom w:val="0"/>
      <w:divBdr>
        <w:top w:val="none" w:sz="0" w:space="0" w:color="auto"/>
        <w:left w:val="none" w:sz="0" w:space="0" w:color="auto"/>
        <w:bottom w:val="none" w:sz="0" w:space="0" w:color="auto"/>
        <w:right w:val="none" w:sz="0" w:space="0" w:color="auto"/>
      </w:divBdr>
    </w:div>
    <w:div w:id="1437629749">
      <w:bodyDiv w:val="1"/>
      <w:marLeft w:val="0"/>
      <w:marRight w:val="0"/>
      <w:marTop w:val="0"/>
      <w:marBottom w:val="0"/>
      <w:divBdr>
        <w:top w:val="none" w:sz="0" w:space="0" w:color="auto"/>
        <w:left w:val="none" w:sz="0" w:space="0" w:color="auto"/>
        <w:bottom w:val="none" w:sz="0" w:space="0" w:color="auto"/>
        <w:right w:val="none" w:sz="0" w:space="0" w:color="auto"/>
      </w:divBdr>
    </w:div>
    <w:div w:id="1470437594">
      <w:bodyDiv w:val="1"/>
      <w:marLeft w:val="0"/>
      <w:marRight w:val="0"/>
      <w:marTop w:val="0"/>
      <w:marBottom w:val="0"/>
      <w:divBdr>
        <w:top w:val="none" w:sz="0" w:space="0" w:color="auto"/>
        <w:left w:val="none" w:sz="0" w:space="0" w:color="auto"/>
        <w:bottom w:val="none" w:sz="0" w:space="0" w:color="auto"/>
        <w:right w:val="none" w:sz="0" w:space="0" w:color="auto"/>
      </w:divBdr>
    </w:div>
    <w:div w:id="1520654320">
      <w:bodyDiv w:val="1"/>
      <w:marLeft w:val="0"/>
      <w:marRight w:val="0"/>
      <w:marTop w:val="0"/>
      <w:marBottom w:val="0"/>
      <w:divBdr>
        <w:top w:val="none" w:sz="0" w:space="0" w:color="auto"/>
        <w:left w:val="none" w:sz="0" w:space="0" w:color="auto"/>
        <w:bottom w:val="none" w:sz="0" w:space="0" w:color="auto"/>
        <w:right w:val="none" w:sz="0" w:space="0" w:color="auto"/>
      </w:divBdr>
    </w:div>
    <w:div w:id="1520923391">
      <w:bodyDiv w:val="1"/>
      <w:marLeft w:val="0"/>
      <w:marRight w:val="0"/>
      <w:marTop w:val="0"/>
      <w:marBottom w:val="0"/>
      <w:divBdr>
        <w:top w:val="none" w:sz="0" w:space="0" w:color="auto"/>
        <w:left w:val="none" w:sz="0" w:space="0" w:color="auto"/>
        <w:bottom w:val="none" w:sz="0" w:space="0" w:color="auto"/>
        <w:right w:val="none" w:sz="0" w:space="0" w:color="auto"/>
      </w:divBdr>
    </w:div>
    <w:div w:id="1550149547">
      <w:bodyDiv w:val="1"/>
      <w:marLeft w:val="0"/>
      <w:marRight w:val="0"/>
      <w:marTop w:val="0"/>
      <w:marBottom w:val="0"/>
      <w:divBdr>
        <w:top w:val="none" w:sz="0" w:space="0" w:color="auto"/>
        <w:left w:val="none" w:sz="0" w:space="0" w:color="auto"/>
        <w:bottom w:val="none" w:sz="0" w:space="0" w:color="auto"/>
        <w:right w:val="none" w:sz="0" w:space="0" w:color="auto"/>
      </w:divBdr>
      <w:divsChild>
        <w:div w:id="1367565772">
          <w:marLeft w:val="0"/>
          <w:marRight w:val="0"/>
          <w:marTop w:val="0"/>
          <w:marBottom w:val="0"/>
          <w:divBdr>
            <w:top w:val="none" w:sz="0" w:space="0" w:color="auto"/>
            <w:left w:val="none" w:sz="0" w:space="0" w:color="auto"/>
            <w:bottom w:val="none" w:sz="0" w:space="0" w:color="auto"/>
            <w:right w:val="none" w:sz="0" w:space="0" w:color="auto"/>
          </w:divBdr>
        </w:div>
        <w:div w:id="1537547738">
          <w:marLeft w:val="0"/>
          <w:marRight w:val="0"/>
          <w:marTop w:val="30"/>
          <w:marBottom w:val="0"/>
          <w:divBdr>
            <w:top w:val="none" w:sz="0" w:space="0" w:color="auto"/>
            <w:left w:val="none" w:sz="0" w:space="0" w:color="auto"/>
            <w:bottom w:val="none" w:sz="0" w:space="0" w:color="auto"/>
            <w:right w:val="none" w:sz="0" w:space="0" w:color="auto"/>
          </w:divBdr>
          <w:divsChild>
            <w:div w:id="918170085">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1560483011">
      <w:bodyDiv w:val="1"/>
      <w:marLeft w:val="0"/>
      <w:marRight w:val="0"/>
      <w:marTop w:val="0"/>
      <w:marBottom w:val="0"/>
      <w:divBdr>
        <w:top w:val="none" w:sz="0" w:space="0" w:color="auto"/>
        <w:left w:val="none" w:sz="0" w:space="0" w:color="auto"/>
        <w:bottom w:val="none" w:sz="0" w:space="0" w:color="auto"/>
        <w:right w:val="none" w:sz="0" w:space="0" w:color="auto"/>
      </w:divBdr>
    </w:div>
    <w:div w:id="1566211326">
      <w:bodyDiv w:val="1"/>
      <w:marLeft w:val="0"/>
      <w:marRight w:val="0"/>
      <w:marTop w:val="0"/>
      <w:marBottom w:val="0"/>
      <w:divBdr>
        <w:top w:val="none" w:sz="0" w:space="0" w:color="auto"/>
        <w:left w:val="none" w:sz="0" w:space="0" w:color="auto"/>
        <w:bottom w:val="none" w:sz="0" w:space="0" w:color="auto"/>
        <w:right w:val="none" w:sz="0" w:space="0" w:color="auto"/>
      </w:divBdr>
    </w:div>
    <w:div w:id="1578632935">
      <w:bodyDiv w:val="1"/>
      <w:marLeft w:val="0"/>
      <w:marRight w:val="0"/>
      <w:marTop w:val="0"/>
      <w:marBottom w:val="0"/>
      <w:divBdr>
        <w:top w:val="none" w:sz="0" w:space="0" w:color="auto"/>
        <w:left w:val="none" w:sz="0" w:space="0" w:color="auto"/>
        <w:bottom w:val="none" w:sz="0" w:space="0" w:color="auto"/>
        <w:right w:val="none" w:sz="0" w:space="0" w:color="auto"/>
      </w:divBdr>
    </w:div>
    <w:div w:id="1599096088">
      <w:bodyDiv w:val="1"/>
      <w:marLeft w:val="0"/>
      <w:marRight w:val="0"/>
      <w:marTop w:val="0"/>
      <w:marBottom w:val="0"/>
      <w:divBdr>
        <w:top w:val="none" w:sz="0" w:space="0" w:color="auto"/>
        <w:left w:val="none" w:sz="0" w:space="0" w:color="auto"/>
        <w:bottom w:val="none" w:sz="0" w:space="0" w:color="auto"/>
        <w:right w:val="none" w:sz="0" w:space="0" w:color="auto"/>
      </w:divBdr>
    </w:div>
    <w:div w:id="1599757281">
      <w:bodyDiv w:val="1"/>
      <w:marLeft w:val="0"/>
      <w:marRight w:val="0"/>
      <w:marTop w:val="0"/>
      <w:marBottom w:val="0"/>
      <w:divBdr>
        <w:top w:val="none" w:sz="0" w:space="0" w:color="auto"/>
        <w:left w:val="none" w:sz="0" w:space="0" w:color="auto"/>
        <w:bottom w:val="none" w:sz="0" w:space="0" w:color="auto"/>
        <w:right w:val="none" w:sz="0" w:space="0" w:color="auto"/>
      </w:divBdr>
    </w:div>
    <w:div w:id="1617374311">
      <w:bodyDiv w:val="1"/>
      <w:marLeft w:val="0"/>
      <w:marRight w:val="0"/>
      <w:marTop w:val="0"/>
      <w:marBottom w:val="0"/>
      <w:divBdr>
        <w:top w:val="none" w:sz="0" w:space="0" w:color="auto"/>
        <w:left w:val="none" w:sz="0" w:space="0" w:color="auto"/>
        <w:bottom w:val="none" w:sz="0" w:space="0" w:color="auto"/>
        <w:right w:val="none" w:sz="0" w:space="0" w:color="auto"/>
      </w:divBdr>
    </w:div>
    <w:div w:id="1644118870">
      <w:bodyDiv w:val="1"/>
      <w:marLeft w:val="0"/>
      <w:marRight w:val="0"/>
      <w:marTop w:val="0"/>
      <w:marBottom w:val="0"/>
      <w:divBdr>
        <w:top w:val="none" w:sz="0" w:space="0" w:color="auto"/>
        <w:left w:val="none" w:sz="0" w:space="0" w:color="auto"/>
        <w:bottom w:val="none" w:sz="0" w:space="0" w:color="auto"/>
        <w:right w:val="none" w:sz="0" w:space="0" w:color="auto"/>
      </w:divBdr>
      <w:divsChild>
        <w:div w:id="188568814">
          <w:marLeft w:val="0"/>
          <w:marRight w:val="0"/>
          <w:marTop w:val="0"/>
          <w:marBottom w:val="0"/>
          <w:divBdr>
            <w:top w:val="none" w:sz="0" w:space="0" w:color="auto"/>
            <w:left w:val="none" w:sz="0" w:space="0" w:color="auto"/>
            <w:bottom w:val="none" w:sz="0" w:space="0" w:color="auto"/>
            <w:right w:val="none" w:sz="0" w:space="0" w:color="auto"/>
          </w:divBdr>
          <w:divsChild>
            <w:div w:id="74595526">
              <w:marLeft w:val="0"/>
              <w:marRight w:val="0"/>
              <w:marTop w:val="0"/>
              <w:marBottom w:val="0"/>
              <w:divBdr>
                <w:top w:val="none" w:sz="0" w:space="0" w:color="auto"/>
                <w:left w:val="none" w:sz="0" w:space="0" w:color="auto"/>
                <w:bottom w:val="none" w:sz="0" w:space="0" w:color="auto"/>
                <w:right w:val="none" w:sz="0" w:space="0" w:color="auto"/>
              </w:divBdr>
              <w:divsChild>
                <w:div w:id="839926709">
                  <w:marLeft w:val="0"/>
                  <w:marRight w:val="0"/>
                  <w:marTop w:val="0"/>
                  <w:marBottom w:val="0"/>
                  <w:divBdr>
                    <w:top w:val="none" w:sz="0" w:space="0" w:color="auto"/>
                    <w:left w:val="none" w:sz="0" w:space="0" w:color="auto"/>
                    <w:bottom w:val="none" w:sz="0" w:space="0" w:color="auto"/>
                    <w:right w:val="none" w:sz="0" w:space="0" w:color="auto"/>
                  </w:divBdr>
                  <w:divsChild>
                    <w:div w:id="1051078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4506380">
      <w:bodyDiv w:val="1"/>
      <w:marLeft w:val="0"/>
      <w:marRight w:val="0"/>
      <w:marTop w:val="0"/>
      <w:marBottom w:val="0"/>
      <w:divBdr>
        <w:top w:val="none" w:sz="0" w:space="0" w:color="auto"/>
        <w:left w:val="none" w:sz="0" w:space="0" w:color="auto"/>
        <w:bottom w:val="none" w:sz="0" w:space="0" w:color="auto"/>
        <w:right w:val="none" w:sz="0" w:space="0" w:color="auto"/>
      </w:divBdr>
    </w:div>
    <w:div w:id="1662926986">
      <w:bodyDiv w:val="1"/>
      <w:marLeft w:val="0"/>
      <w:marRight w:val="0"/>
      <w:marTop w:val="0"/>
      <w:marBottom w:val="0"/>
      <w:divBdr>
        <w:top w:val="none" w:sz="0" w:space="0" w:color="auto"/>
        <w:left w:val="none" w:sz="0" w:space="0" w:color="auto"/>
        <w:bottom w:val="none" w:sz="0" w:space="0" w:color="auto"/>
        <w:right w:val="none" w:sz="0" w:space="0" w:color="auto"/>
      </w:divBdr>
    </w:div>
    <w:div w:id="1683894412">
      <w:bodyDiv w:val="1"/>
      <w:marLeft w:val="0"/>
      <w:marRight w:val="0"/>
      <w:marTop w:val="0"/>
      <w:marBottom w:val="0"/>
      <w:divBdr>
        <w:top w:val="none" w:sz="0" w:space="0" w:color="auto"/>
        <w:left w:val="none" w:sz="0" w:space="0" w:color="auto"/>
        <w:bottom w:val="none" w:sz="0" w:space="0" w:color="auto"/>
        <w:right w:val="none" w:sz="0" w:space="0" w:color="auto"/>
      </w:divBdr>
    </w:div>
    <w:div w:id="1684211719">
      <w:bodyDiv w:val="1"/>
      <w:marLeft w:val="0"/>
      <w:marRight w:val="0"/>
      <w:marTop w:val="0"/>
      <w:marBottom w:val="0"/>
      <w:divBdr>
        <w:top w:val="none" w:sz="0" w:space="0" w:color="auto"/>
        <w:left w:val="none" w:sz="0" w:space="0" w:color="auto"/>
        <w:bottom w:val="none" w:sz="0" w:space="0" w:color="auto"/>
        <w:right w:val="none" w:sz="0" w:space="0" w:color="auto"/>
      </w:divBdr>
    </w:div>
    <w:div w:id="1702969653">
      <w:bodyDiv w:val="1"/>
      <w:marLeft w:val="0"/>
      <w:marRight w:val="0"/>
      <w:marTop w:val="0"/>
      <w:marBottom w:val="0"/>
      <w:divBdr>
        <w:top w:val="none" w:sz="0" w:space="0" w:color="auto"/>
        <w:left w:val="none" w:sz="0" w:space="0" w:color="auto"/>
        <w:bottom w:val="none" w:sz="0" w:space="0" w:color="auto"/>
        <w:right w:val="none" w:sz="0" w:space="0" w:color="auto"/>
      </w:divBdr>
    </w:div>
    <w:div w:id="1720473803">
      <w:bodyDiv w:val="1"/>
      <w:marLeft w:val="0"/>
      <w:marRight w:val="0"/>
      <w:marTop w:val="0"/>
      <w:marBottom w:val="0"/>
      <w:divBdr>
        <w:top w:val="none" w:sz="0" w:space="0" w:color="auto"/>
        <w:left w:val="none" w:sz="0" w:space="0" w:color="auto"/>
        <w:bottom w:val="none" w:sz="0" w:space="0" w:color="auto"/>
        <w:right w:val="none" w:sz="0" w:space="0" w:color="auto"/>
      </w:divBdr>
    </w:div>
    <w:div w:id="1731614624">
      <w:bodyDiv w:val="1"/>
      <w:marLeft w:val="0"/>
      <w:marRight w:val="0"/>
      <w:marTop w:val="0"/>
      <w:marBottom w:val="0"/>
      <w:divBdr>
        <w:top w:val="none" w:sz="0" w:space="0" w:color="auto"/>
        <w:left w:val="none" w:sz="0" w:space="0" w:color="auto"/>
        <w:bottom w:val="none" w:sz="0" w:space="0" w:color="auto"/>
        <w:right w:val="none" w:sz="0" w:space="0" w:color="auto"/>
      </w:divBdr>
    </w:div>
    <w:div w:id="1746876622">
      <w:bodyDiv w:val="1"/>
      <w:marLeft w:val="0"/>
      <w:marRight w:val="0"/>
      <w:marTop w:val="0"/>
      <w:marBottom w:val="0"/>
      <w:divBdr>
        <w:top w:val="none" w:sz="0" w:space="0" w:color="auto"/>
        <w:left w:val="none" w:sz="0" w:space="0" w:color="auto"/>
        <w:bottom w:val="none" w:sz="0" w:space="0" w:color="auto"/>
        <w:right w:val="none" w:sz="0" w:space="0" w:color="auto"/>
      </w:divBdr>
    </w:div>
    <w:div w:id="1773697743">
      <w:bodyDiv w:val="1"/>
      <w:marLeft w:val="0"/>
      <w:marRight w:val="0"/>
      <w:marTop w:val="0"/>
      <w:marBottom w:val="0"/>
      <w:divBdr>
        <w:top w:val="none" w:sz="0" w:space="0" w:color="auto"/>
        <w:left w:val="none" w:sz="0" w:space="0" w:color="auto"/>
        <w:bottom w:val="none" w:sz="0" w:space="0" w:color="auto"/>
        <w:right w:val="none" w:sz="0" w:space="0" w:color="auto"/>
      </w:divBdr>
    </w:div>
    <w:div w:id="1776439849">
      <w:bodyDiv w:val="1"/>
      <w:marLeft w:val="0"/>
      <w:marRight w:val="0"/>
      <w:marTop w:val="0"/>
      <w:marBottom w:val="0"/>
      <w:divBdr>
        <w:top w:val="none" w:sz="0" w:space="0" w:color="auto"/>
        <w:left w:val="none" w:sz="0" w:space="0" w:color="auto"/>
        <w:bottom w:val="none" w:sz="0" w:space="0" w:color="auto"/>
        <w:right w:val="none" w:sz="0" w:space="0" w:color="auto"/>
      </w:divBdr>
    </w:div>
    <w:div w:id="1782259255">
      <w:bodyDiv w:val="1"/>
      <w:marLeft w:val="0"/>
      <w:marRight w:val="0"/>
      <w:marTop w:val="0"/>
      <w:marBottom w:val="0"/>
      <w:divBdr>
        <w:top w:val="none" w:sz="0" w:space="0" w:color="auto"/>
        <w:left w:val="none" w:sz="0" w:space="0" w:color="auto"/>
        <w:bottom w:val="none" w:sz="0" w:space="0" w:color="auto"/>
        <w:right w:val="none" w:sz="0" w:space="0" w:color="auto"/>
      </w:divBdr>
    </w:div>
    <w:div w:id="1825390511">
      <w:bodyDiv w:val="1"/>
      <w:marLeft w:val="0"/>
      <w:marRight w:val="0"/>
      <w:marTop w:val="0"/>
      <w:marBottom w:val="0"/>
      <w:divBdr>
        <w:top w:val="none" w:sz="0" w:space="0" w:color="auto"/>
        <w:left w:val="none" w:sz="0" w:space="0" w:color="auto"/>
        <w:bottom w:val="none" w:sz="0" w:space="0" w:color="auto"/>
        <w:right w:val="none" w:sz="0" w:space="0" w:color="auto"/>
      </w:divBdr>
    </w:div>
    <w:div w:id="1856460326">
      <w:bodyDiv w:val="1"/>
      <w:marLeft w:val="0"/>
      <w:marRight w:val="0"/>
      <w:marTop w:val="0"/>
      <w:marBottom w:val="0"/>
      <w:divBdr>
        <w:top w:val="none" w:sz="0" w:space="0" w:color="auto"/>
        <w:left w:val="none" w:sz="0" w:space="0" w:color="auto"/>
        <w:bottom w:val="none" w:sz="0" w:space="0" w:color="auto"/>
        <w:right w:val="none" w:sz="0" w:space="0" w:color="auto"/>
      </w:divBdr>
    </w:div>
    <w:div w:id="1865750769">
      <w:bodyDiv w:val="1"/>
      <w:marLeft w:val="0"/>
      <w:marRight w:val="0"/>
      <w:marTop w:val="0"/>
      <w:marBottom w:val="0"/>
      <w:divBdr>
        <w:top w:val="none" w:sz="0" w:space="0" w:color="auto"/>
        <w:left w:val="none" w:sz="0" w:space="0" w:color="auto"/>
        <w:bottom w:val="none" w:sz="0" w:space="0" w:color="auto"/>
        <w:right w:val="none" w:sz="0" w:space="0" w:color="auto"/>
      </w:divBdr>
    </w:div>
    <w:div w:id="1869171651">
      <w:bodyDiv w:val="1"/>
      <w:marLeft w:val="0"/>
      <w:marRight w:val="0"/>
      <w:marTop w:val="0"/>
      <w:marBottom w:val="0"/>
      <w:divBdr>
        <w:top w:val="none" w:sz="0" w:space="0" w:color="auto"/>
        <w:left w:val="none" w:sz="0" w:space="0" w:color="auto"/>
        <w:bottom w:val="none" w:sz="0" w:space="0" w:color="auto"/>
        <w:right w:val="none" w:sz="0" w:space="0" w:color="auto"/>
      </w:divBdr>
    </w:div>
    <w:div w:id="1885630037">
      <w:bodyDiv w:val="1"/>
      <w:marLeft w:val="0"/>
      <w:marRight w:val="0"/>
      <w:marTop w:val="0"/>
      <w:marBottom w:val="0"/>
      <w:divBdr>
        <w:top w:val="none" w:sz="0" w:space="0" w:color="auto"/>
        <w:left w:val="none" w:sz="0" w:space="0" w:color="auto"/>
        <w:bottom w:val="none" w:sz="0" w:space="0" w:color="auto"/>
        <w:right w:val="none" w:sz="0" w:space="0" w:color="auto"/>
      </w:divBdr>
    </w:div>
    <w:div w:id="1891962562">
      <w:bodyDiv w:val="1"/>
      <w:marLeft w:val="0"/>
      <w:marRight w:val="0"/>
      <w:marTop w:val="0"/>
      <w:marBottom w:val="0"/>
      <w:divBdr>
        <w:top w:val="none" w:sz="0" w:space="0" w:color="auto"/>
        <w:left w:val="none" w:sz="0" w:space="0" w:color="auto"/>
        <w:bottom w:val="none" w:sz="0" w:space="0" w:color="auto"/>
        <w:right w:val="none" w:sz="0" w:space="0" w:color="auto"/>
      </w:divBdr>
    </w:div>
    <w:div w:id="1896696173">
      <w:bodyDiv w:val="1"/>
      <w:marLeft w:val="0"/>
      <w:marRight w:val="0"/>
      <w:marTop w:val="0"/>
      <w:marBottom w:val="0"/>
      <w:divBdr>
        <w:top w:val="none" w:sz="0" w:space="0" w:color="auto"/>
        <w:left w:val="none" w:sz="0" w:space="0" w:color="auto"/>
        <w:bottom w:val="none" w:sz="0" w:space="0" w:color="auto"/>
        <w:right w:val="none" w:sz="0" w:space="0" w:color="auto"/>
      </w:divBdr>
    </w:div>
    <w:div w:id="1921793720">
      <w:bodyDiv w:val="1"/>
      <w:marLeft w:val="0"/>
      <w:marRight w:val="0"/>
      <w:marTop w:val="0"/>
      <w:marBottom w:val="0"/>
      <w:divBdr>
        <w:top w:val="none" w:sz="0" w:space="0" w:color="auto"/>
        <w:left w:val="none" w:sz="0" w:space="0" w:color="auto"/>
        <w:bottom w:val="none" w:sz="0" w:space="0" w:color="auto"/>
        <w:right w:val="none" w:sz="0" w:space="0" w:color="auto"/>
      </w:divBdr>
    </w:div>
    <w:div w:id="1957591917">
      <w:bodyDiv w:val="1"/>
      <w:marLeft w:val="0"/>
      <w:marRight w:val="0"/>
      <w:marTop w:val="0"/>
      <w:marBottom w:val="0"/>
      <w:divBdr>
        <w:top w:val="none" w:sz="0" w:space="0" w:color="auto"/>
        <w:left w:val="none" w:sz="0" w:space="0" w:color="auto"/>
        <w:bottom w:val="none" w:sz="0" w:space="0" w:color="auto"/>
        <w:right w:val="none" w:sz="0" w:space="0" w:color="auto"/>
      </w:divBdr>
    </w:div>
    <w:div w:id="1958415152">
      <w:bodyDiv w:val="1"/>
      <w:marLeft w:val="0"/>
      <w:marRight w:val="0"/>
      <w:marTop w:val="0"/>
      <w:marBottom w:val="0"/>
      <w:divBdr>
        <w:top w:val="none" w:sz="0" w:space="0" w:color="auto"/>
        <w:left w:val="none" w:sz="0" w:space="0" w:color="auto"/>
        <w:bottom w:val="none" w:sz="0" w:space="0" w:color="auto"/>
        <w:right w:val="none" w:sz="0" w:space="0" w:color="auto"/>
      </w:divBdr>
    </w:div>
    <w:div w:id="1970939587">
      <w:bodyDiv w:val="1"/>
      <w:marLeft w:val="0"/>
      <w:marRight w:val="0"/>
      <w:marTop w:val="0"/>
      <w:marBottom w:val="0"/>
      <w:divBdr>
        <w:top w:val="none" w:sz="0" w:space="0" w:color="auto"/>
        <w:left w:val="none" w:sz="0" w:space="0" w:color="auto"/>
        <w:bottom w:val="none" w:sz="0" w:space="0" w:color="auto"/>
        <w:right w:val="none" w:sz="0" w:space="0" w:color="auto"/>
      </w:divBdr>
    </w:div>
    <w:div w:id="1971745934">
      <w:bodyDiv w:val="1"/>
      <w:marLeft w:val="0"/>
      <w:marRight w:val="0"/>
      <w:marTop w:val="0"/>
      <w:marBottom w:val="0"/>
      <w:divBdr>
        <w:top w:val="none" w:sz="0" w:space="0" w:color="auto"/>
        <w:left w:val="none" w:sz="0" w:space="0" w:color="auto"/>
        <w:bottom w:val="none" w:sz="0" w:space="0" w:color="auto"/>
        <w:right w:val="none" w:sz="0" w:space="0" w:color="auto"/>
      </w:divBdr>
    </w:div>
    <w:div w:id="1977443931">
      <w:bodyDiv w:val="1"/>
      <w:marLeft w:val="0"/>
      <w:marRight w:val="0"/>
      <w:marTop w:val="0"/>
      <w:marBottom w:val="0"/>
      <w:divBdr>
        <w:top w:val="none" w:sz="0" w:space="0" w:color="auto"/>
        <w:left w:val="none" w:sz="0" w:space="0" w:color="auto"/>
        <w:bottom w:val="none" w:sz="0" w:space="0" w:color="auto"/>
        <w:right w:val="none" w:sz="0" w:space="0" w:color="auto"/>
      </w:divBdr>
    </w:div>
    <w:div w:id="1993748899">
      <w:bodyDiv w:val="1"/>
      <w:marLeft w:val="0"/>
      <w:marRight w:val="0"/>
      <w:marTop w:val="0"/>
      <w:marBottom w:val="0"/>
      <w:divBdr>
        <w:top w:val="none" w:sz="0" w:space="0" w:color="auto"/>
        <w:left w:val="none" w:sz="0" w:space="0" w:color="auto"/>
        <w:bottom w:val="none" w:sz="0" w:space="0" w:color="auto"/>
        <w:right w:val="none" w:sz="0" w:space="0" w:color="auto"/>
      </w:divBdr>
    </w:div>
    <w:div w:id="2001498899">
      <w:bodyDiv w:val="1"/>
      <w:marLeft w:val="0"/>
      <w:marRight w:val="0"/>
      <w:marTop w:val="0"/>
      <w:marBottom w:val="0"/>
      <w:divBdr>
        <w:top w:val="none" w:sz="0" w:space="0" w:color="auto"/>
        <w:left w:val="none" w:sz="0" w:space="0" w:color="auto"/>
        <w:bottom w:val="none" w:sz="0" w:space="0" w:color="auto"/>
        <w:right w:val="none" w:sz="0" w:space="0" w:color="auto"/>
      </w:divBdr>
    </w:div>
    <w:div w:id="2021153270">
      <w:bodyDiv w:val="1"/>
      <w:marLeft w:val="0"/>
      <w:marRight w:val="0"/>
      <w:marTop w:val="0"/>
      <w:marBottom w:val="0"/>
      <w:divBdr>
        <w:top w:val="none" w:sz="0" w:space="0" w:color="auto"/>
        <w:left w:val="none" w:sz="0" w:space="0" w:color="auto"/>
        <w:bottom w:val="none" w:sz="0" w:space="0" w:color="auto"/>
        <w:right w:val="none" w:sz="0" w:space="0" w:color="auto"/>
      </w:divBdr>
    </w:div>
    <w:div w:id="2022120405">
      <w:bodyDiv w:val="1"/>
      <w:marLeft w:val="0"/>
      <w:marRight w:val="0"/>
      <w:marTop w:val="0"/>
      <w:marBottom w:val="0"/>
      <w:divBdr>
        <w:top w:val="none" w:sz="0" w:space="0" w:color="auto"/>
        <w:left w:val="none" w:sz="0" w:space="0" w:color="auto"/>
        <w:bottom w:val="none" w:sz="0" w:space="0" w:color="auto"/>
        <w:right w:val="none" w:sz="0" w:space="0" w:color="auto"/>
      </w:divBdr>
    </w:div>
    <w:div w:id="2022462726">
      <w:bodyDiv w:val="1"/>
      <w:marLeft w:val="0"/>
      <w:marRight w:val="0"/>
      <w:marTop w:val="0"/>
      <w:marBottom w:val="0"/>
      <w:divBdr>
        <w:top w:val="none" w:sz="0" w:space="0" w:color="auto"/>
        <w:left w:val="none" w:sz="0" w:space="0" w:color="auto"/>
        <w:bottom w:val="none" w:sz="0" w:space="0" w:color="auto"/>
        <w:right w:val="none" w:sz="0" w:space="0" w:color="auto"/>
      </w:divBdr>
    </w:div>
    <w:div w:id="2034184968">
      <w:bodyDiv w:val="1"/>
      <w:marLeft w:val="0"/>
      <w:marRight w:val="0"/>
      <w:marTop w:val="0"/>
      <w:marBottom w:val="0"/>
      <w:divBdr>
        <w:top w:val="none" w:sz="0" w:space="0" w:color="auto"/>
        <w:left w:val="none" w:sz="0" w:space="0" w:color="auto"/>
        <w:bottom w:val="none" w:sz="0" w:space="0" w:color="auto"/>
        <w:right w:val="none" w:sz="0" w:space="0" w:color="auto"/>
      </w:divBdr>
    </w:div>
    <w:div w:id="2056078482">
      <w:bodyDiv w:val="1"/>
      <w:marLeft w:val="0"/>
      <w:marRight w:val="0"/>
      <w:marTop w:val="0"/>
      <w:marBottom w:val="0"/>
      <w:divBdr>
        <w:top w:val="none" w:sz="0" w:space="0" w:color="auto"/>
        <w:left w:val="none" w:sz="0" w:space="0" w:color="auto"/>
        <w:bottom w:val="none" w:sz="0" w:space="0" w:color="auto"/>
        <w:right w:val="none" w:sz="0" w:space="0" w:color="auto"/>
      </w:divBdr>
    </w:div>
    <w:div w:id="2064940411">
      <w:bodyDiv w:val="1"/>
      <w:marLeft w:val="0"/>
      <w:marRight w:val="0"/>
      <w:marTop w:val="0"/>
      <w:marBottom w:val="0"/>
      <w:divBdr>
        <w:top w:val="none" w:sz="0" w:space="0" w:color="auto"/>
        <w:left w:val="none" w:sz="0" w:space="0" w:color="auto"/>
        <w:bottom w:val="none" w:sz="0" w:space="0" w:color="auto"/>
        <w:right w:val="none" w:sz="0" w:space="0" w:color="auto"/>
      </w:divBdr>
    </w:div>
    <w:div w:id="2073001260">
      <w:bodyDiv w:val="1"/>
      <w:marLeft w:val="0"/>
      <w:marRight w:val="0"/>
      <w:marTop w:val="0"/>
      <w:marBottom w:val="0"/>
      <w:divBdr>
        <w:top w:val="none" w:sz="0" w:space="0" w:color="auto"/>
        <w:left w:val="none" w:sz="0" w:space="0" w:color="auto"/>
        <w:bottom w:val="none" w:sz="0" w:space="0" w:color="auto"/>
        <w:right w:val="none" w:sz="0" w:space="0" w:color="auto"/>
      </w:divBdr>
    </w:div>
    <w:div w:id="2118328009">
      <w:bodyDiv w:val="1"/>
      <w:marLeft w:val="0"/>
      <w:marRight w:val="0"/>
      <w:marTop w:val="0"/>
      <w:marBottom w:val="0"/>
      <w:divBdr>
        <w:top w:val="none" w:sz="0" w:space="0" w:color="auto"/>
        <w:left w:val="none" w:sz="0" w:space="0" w:color="auto"/>
        <w:bottom w:val="none" w:sz="0" w:space="0" w:color="auto"/>
        <w:right w:val="none" w:sz="0" w:space="0" w:color="auto"/>
      </w:divBdr>
    </w:div>
    <w:div w:id="2128116553">
      <w:bodyDiv w:val="1"/>
      <w:marLeft w:val="0"/>
      <w:marRight w:val="0"/>
      <w:marTop w:val="0"/>
      <w:marBottom w:val="0"/>
      <w:divBdr>
        <w:top w:val="none" w:sz="0" w:space="0" w:color="auto"/>
        <w:left w:val="none" w:sz="0" w:space="0" w:color="auto"/>
        <w:bottom w:val="none" w:sz="0" w:space="0" w:color="auto"/>
        <w:right w:val="none" w:sz="0" w:space="0" w:color="auto"/>
      </w:divBdr>
    </w:div>
    <w:div w:id="2136368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jpeg"/><Relationship Id="rId117" Type="http://schemas.openxmlformats.org/officeDocument/2006/relationships/image" Target="media/image103.jpeg"/><Relationship Id="rId21" Type="http://schemas.openxmlformats.org/officeDocument/2006/relationships/image" Target="media/image12.jpeg"/><Relationship Id="rId42" Type="http://schemas.openxmlformats.org/officeDocument/2006/relationships/image" Target="media/image33.jpeg"/><Relationship Id="rId47" Type="http://schemas.openxmlformats.org/officeDocument/2006/relationships/image" Target="media/image38.wmf"/><Relationship Id="rId63" Type="http://schemas.openxmlformats.org/officeDocument/2006/relationships/image" Target="media/image54.jpeg"/><Relationship Id="rId68" Type="http://schemas.openxmlformats.org/officeDocument/2006/relationships/image" Target="media/image59.png"/><Relationship Id="rId84" Type="http://schemas.openxmlformats.org/officeDocument/2006/relationships/image" Target="media/image75.jpeg"/><Relationship Id="rId89" Type="http://schemas.openxmlformats.org/officeDocument/2006/relationships/image" Target="media/image80.jpeg"/><Relationship Id="rId112" Type="http://schemas.openxmlformats.org/officeDocument/2006/relationships/image" Target="media/image100.png"/><Relationship Id="rId133" Type="http://schemas.openxmlformats.org/officeDocument/2006/relationships/image" Target="media/image117.jpeg"/><Relationship Id="rId138" Type="http://schemas.openxmlformats.org/officeDocument/2006/relationships/image" Target="media/image122.jpeg"/><Relationship Id="rId154" Type="http://schemas.openxmlformats.org/officeDocument/2006/relationships/image" Target="media/image134.png"/><Relationship Id="rId159" Type="http://schemas.openxmlformats.org/officeDocument/2006/relationships/image" Target="media/image138.jpeg"/><Relationship Id="rId16" Type="http://schemas.openxmlformats.org/officeDocument/2006/relationships/image" Target="media/image7.jpeg"/><Relationship Id="rId107" Type="http://schemas.openxmlformats.org/officeDocument/2006/relationships/image" Target="media/image95.png"/><Relationship Id="rId11" Type="http://schemas.openxmlformats.org/officeDocument/2006/relationships/image" Target="media/image3.jpeg"/><Relationship Id="rId32" Type="http://schemas.openxmlformats.org/officeDocument/2006/relationships/image" Target="media/image23.jpeg"/><Relationship Id="rId37" Type="http://schemas.openxmlformats.org/officeDocument/2006/relationships/image" Target="media/image28.jpeg"/><Relationship Id="rId53" Type="http://schemas.openxmlformats.org/officeDocument/2006/relationships/image" Target="media/image44.png"/><Relationship Id="rId58" Type="http://schemas.openxmlformats.org/officeDocument/2006/relationships/image" Target="media/image49.jpeg"/><Relationship Id="rId74" Type="http://schemas.openxmlformats.org/officeDocument/2006/relationships/image" Target="media/image65.png"/><Relationship Id="rId79" Type="http://schemas.openxmlformats.org/officeDocument/2006/relationships/image" Target="media/image70.jpeg"/><Relationship Id="rId102" Type="http://schemas.openxmlformats.org/officeDocument/2006/relationships/image" Target="media/image92.png"/><Relationship Id="rId123" Type="http://schemas.openxmlformats.org/officeDocument/2006/relationships/image" Target="media/image107.jpeg"/><Relationship Id="rId128" Type="http://schemas.openxmlformats.org/officeDocument/2006/relationships/image" Target="media/image112.jpeg"/><Relationship Id="rId144" Type="http://schemas.openxmlformats.org/officeDocument/2006/relationships/hyperlink" Target="https://www.cloudynights.com/topic/595225-neptune-bright-spot-ephemeris-tentative/" TargetMode="External"/><Relationship Id="rId149" Type="http://schemas.openxmlformats.org/officeDocument/2006/relationships/image" Target="media/image131.png"/><Relationship Id="rId5" Type="http://schemas.openxmlformats.org/officeDocument/2006/relationships/webSettings" Target="webSettings.xml"/><Relationship Id="rId90" Type="http://schemas.openxmlformats.org/officeDocument/2006/relationships/image" Target="media/image81.jpeg"/><Relationship Id="rId95" Type="http://schemas.openxmlformats.org/officeDocument/2006/relationships/image" Target="media/image86.jpeg"/><Relationship Id="rId160" Type="http://schemas.openxmlformats.org/officeDocument/2006/relationships/image" Target="media/image139.jpeg"/><Relationship Id="rId165" Type="http://schemas.openxmlformats.org/officeDocument/2006/relationships/fontTable" Target="fontTable.xml"/><Relationship Id="rId22" Type="http://schemas.openxmlformats.org/officeDocument/2006/relationships/image" Target="media/image13.jpeg"/><Relationship Id="rId27" Type="http://schemas.openxmlformats.org/officeDocument/2006/relationships/image" Target="media/image18.jpeg"/><Relationship Id="rId43" Type="http://schemas.openxmlformats.org/officeDocument/2006/relationships/image" Target="media/image34.jpeg"/><Relationship Id="rId48" Type="http://schemas.openxmlformats.org/officeDocument/2006/relationships/image" Target="media/image39.jpeg"/><Relationship Id="rId64" Type="http://schemas.openxmlformats.org/officeDocument/2006/relationships/image" Target="media/image55.jpeg"/><Relationship Id="rId69" Type="http://schemas.openxmlformats.org/officeDocument/2006/relationships/image" Target="media/image60.png"/><Relationship Id="rId113" Type="http://schemas.microsoft.com/office/2007/relationships/hdphoto" Target="media/hdphoto6.wdp"/><Relationship Id="rId118" Type="http://schemas.openxmlformats.org/officeDocument/2006/relationships/image" Target="media/image104.png"/><Relationship Id="rId134" Type="http://schemas.openxmlformats.org/officeDocument/2006/relationships/image" Target="media/image118.jpeg"/><Relationship Id="rId139" Type="http://schemas.openxmlformats.org/officeDocument/2006/relationships/image" Target="media/image123.jpeg"/><Relationship Id="rId80" Type="http://schemas.openxmlformats.org/officeDocument/2006/relationships/image" Target="media/image71.jpeg"/><Relationship Id="rId85" Type="http://schemas.openxmlformats.org/officeDocument/2006/relationships/image" Target="media/image76.jpeg"/><Relationship Id="rId150" Type="http://schemas.microsoft.com/office/2007/relationships/hdphoto" Target="media/hdphoto11.wdp"/><Relationship Id="rId155" Type="http://schemas.microsoft.com/office/2007/relationships/hdphoto" Target="media/hdphoto13.wdp"/><Relationship Id="rId12" Type="http://schemas.openxmlformats.org/officeDocument/2006/relationships/image" Target="media/image4.jpeg"/><Relationship Id="rId17" Type="http://schemas.openxmlformats.org/officeDocument/2006/relationships/image" Target="media/image8.jpeg"/><Relationship Id="rId33" Type="http://schemas.openxmlformats.org/officeDocument/2006/relationships/image" Target="media/image24.jpeg"/><Relationship Id="rId38" Type="http://schemas.openxmlformats.org/officeDocument/2006/relationships/image" Target="media/image29.jpeg"/><Relationship Id="rId59" Type="http://schemas.openxmlformats.org/officeDocument/2006/relationships/image" Target="media/image50.jpeg"/><Relationship Id="rId103" Type="http://schemas.microsoft.com/office/2007/relationships/hdphoto" Target="media/hdphoto4.wdp"/><Relationship Id="rId108" Type="http://schemas.openxmlformats.org/officeDocument/2006/relationships/image" Target="media/image96.jpeg"/><Relationship Id="rId124" Type="http://schemas.openxmlformats.org/officeDocument/2006/relationships/image" Target="media/image108.jpeg"/><Relationship Id="rId129" Type="http://schemas.openxmlformats.org/officeDocument/2006/relationships/image" Target="media/image113.jpeg"/><Relationship Id="rId54" Type="http://schemas.openxmlformats.org/officeDocument/2006/relationships/image" Target="media/image45.png"/><Relationship Id="rId70" Type="http://schemas.openxmlformats.org/officeDocument/2006/relationships/image" Target="media/image61.png"/><Relationship Id="rId75" Type="http://schemas.openxmlformats.org/officeDocument/2006/relationships/image" Target="media/image66.jpeg"/><Relationship Id="rId91" Type="http://schemas.openxmlformats.org/officeDocument/2006/relationships/image" Target="media/image82.jpeg"/><Relationship Id="rId96" Type="http://schemas.openxmlformats.org/officeDocument/2006/relationships/image" Target="media/image87.jpeg"/><Relationship Id="rId140" Type="http://schemas.openxmlformats.org/officeDocument/2006/relationships/image" Target="media/image124.jpeg"/><Relationship Id="rId145" Type="http://schemas.openxmlformats.org/officeDocument/2006/relationships/image" Target="media/image128.jpeg"/><Relationship Id="rId161" Type="http://schemas.openxmlformats.org/officeDocument/2006/relationships/image" Target="media/image140.jpeg"/><Relationship Id="rId16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07/relationships/hdphoto" Target="media/hdphoto2.wdp"/><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7.jpeg"/><Relationship Id="rId49" Type="http://schemas.openxmlformats.org/officeDocument/2006/relationships/image" Target="media/image40.jpeg"/><Relationship Id="rId57" Type="http://schemas.openxmlformats.org/officeDocument/2006/relationships/image" Target="media/image48.jpeg"/><Relationship Id="rId106" Type="http://schemas.microsoft.com/office/2007/relationships/hdphoto" Target="media/hdphoto5.wdp"/><Relationship Id="rId114" Type="http://schemas.openxmlformats.org/officeDocument/2006/relationships/image" Target="media/image101.jpeg"/><Relationship Id="rId119" Type="http://schemas.microsoft.com/office/2007/relationships/hdphoto" Target="media/hdphoto8.wdp"/><Relationship Id="rId127" Type="http://schemas.openxmlformats.org/officeDocument/2006/relationships/image" Target="media/image111.jpeg"/><Relationship Id="rId10" Type="http://schemas.microsoft.com/office/2007/relationships/hdphoto" Target="media/hdphoto1.wdp"/><Relationship Id="rId31" Type="http://schemas.openxmlformats.org/officeDocument/2006/relationships/image" Target="media/image22.jpeg"/><Relationship Id="rId44" Type="http://schemas.openxmlformats.org/officeDocument/2006/relationships/image" Target="media/image35.jpeg"/><Relationship Id="rId52" Type="http://schemas.openxmlformats.org/officeDocument/2006/relationships/image" Target="media/image43.png"/><Relationship Id="rId60" Type="http://schemas.openxmlformats.org/officeDocument/2006/relationships/image" Target="media/image51.jpeg"/><Relationship Id="rId65" Type="http://schemas.openxmlformats.org/officeDocument/2006/relationships/image" Target="media/image56.jpeg"/><Relationship Id="rId73" Type="http://schemas.openxmlformats.org/officeDocument/2006/relationships/image" Target="media/image64.png"/><Relationship Id="rId78" Type="http://schemas.openxmlformats.org/officeDocument/2006/relationships/image" Target="media/image69.jpeg"/><Relationship Id="rId81" Type="http://schemas.openxmlformats.org/officeDocument/2006/relationships/image" Target="media/image72.jpeg"/><Relationship Id="rId86" Type="http://schemas.openxmlformats.org/officeDocument/2006/relationships/image" Target="media/image77.jpeg"/><Relationship Id="rId94" Type="http://schemas.openxmlformats.org/officeDocument/2006/relationships/image" Target="media/image85.jpeg"/><Relationship Id="rId99" Type="http://schemas.openxmlformats.org/officeDocument/2006/relationships/image" Target="media/image90.png"/><Relationship Id="rId101" Type="http://schemas.openxmlformats.org/officeDocument/2006/relationships/image" Target="media/image91.png"/><Relationship Id="rId122" Type="http://schemas.openxmlformats.org/officeDocument/2006/relationships/image" Target="media/image106.emf"/><Relationship Id="rId130" Type="http://schemas.openxmlformats.org/officeDocument/2006/relationships/image" Target="media/image114.jpeg"/><Relationship Id="rId135" Type="http://schemas.openxmlformats.org/officeDocument/2006/relationships/image" Target="media/image119.jpeg"/><Relationship Id="rId143" Type="http://schemas.openxmlformats.org/officeDocument/2006/relationships/image" Target="media/image127.jpeg"/><Relationship Id="rId148" Type="http://schemas.microsoft.com/office/2007/relationships/hdphoto" Target="media/hdphoto10.wdp"/><Relationship Id="rId151" Type="http://schemas.openxmlformats.org/officeDocument/2006/relationships/image" Target="media/image132.png"/><Relationship Id="rId156" Type="http://schemas.openxmlformats.org/officeDocument/2006/relationships/image" Target="media/image135.jpeg"/><Relationship Id="rId16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9.jpeg"/><Relationship Id="rId39" Type="http://schemas.openxmlformats.org/officeDocument/2006/relationships/image" Target="media/image30.jpeg"/><Relationship Id="rId109" Type="http://schemas.openxmlformats.org/officeDocument/2006/relationships/image" Target="media/image97.jpeg"/><Relationship Id="rId34" Type="http://schemas.openxmlformats.org/officeDocument/2006/relationships/image" Target="media/image25.jpeg"/><Relationship Id="rId50" Type="http://schemas.openxmlformats.org/officeDocument/2006/relationships/image" Target="media/image41.jpeg"/><Relationship Id="rId55" Type="http://schemas.openxmlformats.org/officeDocument/2006/relationships/image" Target="media/image46.jpeg"/><Relationship Id="rId76" Type="http://schemas.openxmlformats.org/officeDocument/2006/relationships/image" Target="media/image67.jpeg"/><Relationship Id="rId97" Type="http://schemas.openxmlformats.org/officeDocument/2006/relationships/image" Target="media/image88.jpeg"/><Relationship Id="rId104" Type="http://schemas.openxmlformats.org/officeDocument/2006/relationships/image" Target="media/image93.jpeg"/><Relationship Id="rId120" Type="http://schemas.openxmlformats.org/officeDocument/2006/relationships/image" Target="media/image105.png"/><Relationship Id="rId125" Type="http://schemas.openxmlformats.org/officeDocument/2006/relationships/image" Target="media/image109.jpeg"/><Relationship Id="rId141" Type="http://schemas.openxmlformats.org/officeDocument/2006/relationships/image" Target="media/image125.jpeg"/><Relationship Id="rId146" Type="http://schemas.openxmlformats.org/officeDocument/2006/relationships/image" Target="media/image129.jpeg"/><Relationship Id="rId7" Type="http://schemas.openxmlformats.org/officeDocument/2006/relationships/endnotes" Target="endnotes.xml"/><Relationship Id="rId71" Type="http://schemas.openxmlformats.org/officeDocument/2006/relationships/image" Target="media/image62.jpeg"/><Relationship Id="rId92" Type="http://schemas.openxmlformats.org/officeDocument/2006/relationships/image" Target="media/image83.jpeg"/><Relationship Id="rId162" Type="http://schemas.openxmlformats.org/officeDocument/2006/relationships/header" Target="header1.xml"/><Relationship Id="rId2" Type="http://schemas.openxmlformats.org/officeDocument/2006/relationships/numbering" Target="numbering.xml"/><Relationship Id="rId29" Type="http://schemas.openxmlformats.org/officeDocument/2006/relationships/image" Target="media/image20.jpeg"/><Relationship Id="rId24" Type="http://schemas.openxmlformats.org/officeDocument/2006/relationships/image" Target="media/image15.jpeg"/><Relationship Id="rId40" Type="http://schemas.openxmlformats.org/officeDocument/2006/relationships/image" Target="media/image31.jpeg"/><Relationship Id="rId45" Type="http://schemas.openxmlformats.org/officeDocument/2006/relationships/image" Target="media/image36.jpeg"/><Relationship Id="rId66" Type="http://schemas.openxmlformats.org/officeDocument/2006/relationships/image" Target="media/image57.jpeg"/><Relationship Id="rId87" Type="http://schemas.openxmlformats.org/officeDocument/2006/relationships/image" Target="media/image78.jpeg"/><Relationship Id="rId110" Type="http://schemas.openxmlformats.org/officeDocument/2006/relationships/image" Target="media/image98.jpeg"/><Relationship Id="rId115" Type="http://schemas.openxmlformats.org/officeDocument/2006/relationships/image" Target="media/image102.png"/><Relationship Id="rId131" Type="http://schemas.openxmlformats.org/officeDocument/2006/relationships/image" Target="media/image115.jpeg"/><Relationship Id="rId136" Type="http://schemas.openxmlformats.org/officeDocument/2006/relationships/image" Target="media/image120.jpeg"/><Relationship Id="rId157" Type="http://schemas.openxmlformats.org/officeDocument/2006/relationships/image" Target="media/image136.jpeg"/><Relationship Id="rId61" Type="http://schemas.openxmlformats.org/officeDocument/2006/relationships/image" Target="media/image52.wmf"/><Relationship Id="rId82" Type="http://schemas.openxmlformats.org/officeDocument/2006/relationships/image" Target="media/image73.jpeg"/><Relationship Id="rId152" Type="http://schemas.microsoft.com/office/2007/relationships/hdphoto" Target="media/hdphoto12.wdp"/><Relationship Id="rId19" Type="http://schemas.openxmlformats.org/officeDocument/2006/relationships/image" Target="media/image10.jpeg"/><Relationship Id="rId14" Type="http://schemas.openxmlformats.org/officeDocument/2006/relationships/image" Target="media/image6.png"/><Relationship Id="rId30" Type="http://schemas.openxmlformats.org/officeDocument/2006/relationships/image" Target="media/image21.jpeg"/><Relationship Id="rId35" Type="http://schemas.openxmlformats.org/officeDocument/2006/relationships/image" Target="media/image26.jpeg"/><Relationship Id="rId56" Type="http://schemas.openxmlformats.org/officeDocument/2006/relationships/image" Target="media/image47.jpeg"/><Relationship Id="rId77" Type="http://schemas.openxmlformats.org/officeDocument/2006/relationships/image" Target="media/image68.jpeg"/><Relationship Id="rId100" Type="http://schemas.microsoft.com/office/2007/relationships/hdphoto" Target="media/hdphoto3.wdp"/><Relationship Id="rId105" Type="http://schemas.openxmlformats.org/officeDocument/2006/relationships/image" Target="media/image94.png"/><Relationship Id="rId126" Type="http://schemas.openxmlformats.org/officeDocument/2006/relationships/image" Target="media/image110.jpeg"/><Relationship Id="rId147" Type="http://schemas.openxmlformats.org/officeDocument/2006/relationships/image" Target="media/image130.png"/><Relationship Id="rId8" Type="http://schemas.openxmlformats.org/officeDocument/2006/relationships/image" Target="media/image1.jpeg"/><Relationship Id="rId51" Type="http://schemas.openxmlformats.org/officeDocument/2006/relationships/image" Target="media/image42.jpeg"/><Relationship Id="rId72" Type="http://schemas.openxmlformats.org/officeDocument/2006/relationships/image" Target="media/image63.png"/><Relationship Id="rId93" Type="http://schemas.openxmlformats.org/officeDocument/2006/relationships/image" Target="media/image84.jpeg"/><Relationship Id="rId98" Type="http://schemas.openxmlformats.org/officeDocument/2006/relationships/image" Target="media/image89.jpeg"/><Relationship Id="rId121" Type="http://schemas.microsoft.com/office/2007/relationships/hdphoto" Target="media/hdphoto9.wdp"/><Relationship Id="rId142" Type="http://schemas.openxmlformats.org/officeDocument/2006/relationships/image" Target="media/image126.jpeg"/><Relationship Id="rId163" Type="http://schemas.openxmlformats.org/officeDocument/2006/relationships/footer" Target="footer1.xml"/><Relationship Id="rId3" Type="http://schemas.openxmlformats.org/officeDocument/2006/relationships/styles" Target="styles.xml"/><Relationship Id="rId25" Type="http://schemas.openxmlformats.org/officeDocument/2006/relationships/image" Target="media/image16.jpeg"/><Relationship Id="rId46" Type="http://schemas.openxmlformats.org/officeDocument/2006/relationships/image" Target="media/image37.jpeg"/><Relationship Id="rId67" Type="http://schemas.openxmlformats.org/officeDocument/2006/relationships/image" Target="media/image58.png"/><Relationship Id="rId116" Type="http://schemas.microsoft.com/office/2007/relationships/hdphoto" Target="media/hdphoto7.wdp"/><Relationship Id="rId137" Type="http://schemas.openxmlformats.org/officeDocument/2006/relationships/image" Target="media/image121.jpeg"/><Relationship Id="rId158" Type="http://schemas.openxmlformats.org/officeDocument/2006/relationships/image" Target="media/image137.jpeg"/><Relationship Id="rId20" Type="http://schemas.openxmlformats.org/officeDocument/2006/relationships/image" Target="media/image11.jpeg"/><Relationship Id="rId41" Type="http://schemas.openxmlformats.org/officeDocument/2006/relationships/image" Target="media/image32.jpeg"/><Relationship Id="rId62" Type="http://schemas.openxmlformats.org/officeDocument/2006/relationships/image" Target="media/image53.wmf"/><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image" Target="media/image99.jpeg"/><Relationship Id="rId132" Type="http://schemas.openxmlformats.org/officeDocument/2006/relationships/image" Target="media/image116.jpeg"/><Relationship Id="rId153" Type="http://schemas.openxmlformats.org/officeDocument/2006/relationships/image" Target="media/image13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CEBBE7CD-BA68-49E0-A09D-54F346D47B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76</TotalTime>
  <Pages>63</Pages>
  <Words>4457</Words>
  <Characters>34900</Characters>
  <Application>Microsoft Office Word</Application>
  <DocSecurity>0</DocSecurity>
  <Lines>290</Lines>
  <Paragraphs>78</Paragraphs>
  <ScaleCrop>false</ScaleCrop>
  <HeadingPairs>
    <vt:vector size="2" baseType="variant">
      <vt:variant>
        <vt:lpstr>Title</vt:lpstr>
      </vt:variant>
      <vt:variant>
        <vt:i4>1</vt:i4>
      </vt:variant>
    </vt:vector>
  </HeadingPairs>
  <TitlesOfParts>
    <vt:vector size="1" baseType="lpstr">
      <vt:lpstr/>
    </vt:vector>
  </TitlesOfParts>
  <Company>U.S. Department of Commerce</Company>
  <LinksUpToDate>false</LinksUpToDate>
  <CharactersWithSpaces>39279</CharactersWithSpaces>
  <SharedDoc>false</SharedDoc>
  <HLinks>
    <vt:vector size="306" baseType="variant">
      <vt:variant>
        <vt:i4>1966134</vt:i4>
      </vt:variant>
      <vt:variant>
        <vt:i4>302</vt:i4>
      </vt:variant>
      <vt:variant>
        <vt:i4>0</vt:i4>
      </vt:variant>
      <vt:variant>
        <vt:i4>5</vt:i4>
      </vt:variant>
      <vt:variant>
        <vt:lpwstr/>
      </vt:variant>
      <vt:variant>
        <vt:lpwstr>_Toc289092430</vt:lpwstr>
      </vt:variant>
      <vt:variant>
        <vt:i4>2031670</vt:i4>
      </vt:variant>
      <vt:variant>
        <vt:i4>296</vt:i4>
      </vt:variant>
      <vt:variant>
        <vt:i4>0</vt:i4>
      </vt:variant>
      <vt:variant>
        <vt:i4>5</vt:i4>
      </vt:variant>
      <vt:variant>
        <vt:lpwstr/>
      </vt:variant>
      <vt:variant>
        <vt:lpwstr>_Toc289092429</vt:lpwstr>
      </vt:variant>
      <vt:variant>
        <vt:i4>2031670</vt:i4>
      </vt:variant>
      <vt:variant>
        <vt:i4>290</vt:i4>
      </vt:variant>
      <vt:variant>
        <vt:i4>0</vt:i4>
      </vt:variant>
      <vt:variant>
        <vt:i4>5</vt:i4>
      </vt:variant>
      <vt:variant>
        <vt:lpwstr/>
      </vt:variant>
      <vt:variant>
        <vt:lpwstr>_Toc289092428</vt:lpwstr>
      </vt:variant>
      <vt:variant>
        <vt:i4>2031670</vt:i4>
      </vt:variant>
      <vt:variant>
        <vt:i4>284</vt:i4>
      </vt:variant>
      <vt:variant>
        <vt:i4>0</vt:i4>
      </vt:variant>
      <vt:variant>
        <vt:i4>5</vt:i4>
      </vt:variant>
      <vt:variant>
        <vt:lpwstr/>
      </vt:variant>
      <vt:variant>
        <vt:lpwstr>_Toc289092427</vt:lpwstr>
      </vt:variant>
      <vt:variant>
        <vt:i4>2031670</vt:i4>
      </vt:variant>
      <vt:variant>
        <vt:i4>278</vt:i4>
      </vt:variant>
      <vt:variant>
        <vt:i4>0</vt:i4>
      </vt:variant>
      <vt:variant>
        <vt:i4>5</vt:i4>
      </vt:variant>
      <vt:variant>
        <vt:lpwstr/>
      </vt:variant>
      <vt:variant>
        <vt:lpwstr>_Toc289092426</vt:lpwstr>
      </vt:variant>
      <vt:variant>
        <vt:i4>2031670</vt:i4>
      </vt:variant>
      <vt:variant>
        <vt:i4>272</vt:i4>
      </vt:variant>
      <vt:variant>
        <vt:i4>0</vt:i4>
      </vt:variant>
      <vt:variant>
        <vt:i4>5</vt:i4>
      </vt:variant>
      <vt:variant>
        <vt:lpwstr/>
      </vt:variant>
      <vt:variant>
        <vt:lpwstr>_Toc289092425</vt:lpwstr>
      </vt:variant>
      <vt:variant>
        <vt:i4>2031670</vt:i4>
      </vt:variant>
      <vt:variant>
        <vt:i4>266</vt:i4>
      </vt:variant>
      <vt:variant>
        <vt:i4>0</vt:i4>
      </vt:variant>
      <vt:variant>
        <vt:i4>5</vt:i4>
      </vt:variant>
      <vt:variant>
        <vt:lpwstr/>
      </vt:variant>
      <vt:variant>
        <vt:lpwstr>_Toc289092424</vt:lpwstr>
      </vt:variant>
      <vt:variant>
        <vt:i4>2031670</vt:i4>
      </vt:variant>
      <vt:variant>
        <vt:i4>260</vt:i4>
      </vt:variant>
      <vt:variant>
        <vt:i4>0</vt:i4>
      </vt:variant>
      <vt:variant>
        <vt:i4>5</vt:i4>
      </vt:variant>
      <vt:variant>
        <vt:lpwstr/>
      </vt:variant>
      <vt:variant>
        <vt:lpwstr>_Toc289092423</vt:lpwstr>
      </vt:variant>
      <vt:variant>
        <vt:i4>2031670</vt:i4>
      </vt:variant>
      <vt:variant>
        <vt:i4>254</vt:i4>
      </vt:variant>
      <vt:variant>
        <vt:i4>0</vt:i4>
      </vt:variant>
      <vt:variant>
        <vt:i4>5</vt:i4>
      </vt:variant>
      <vt:variant>
        <vt:lpwstr/>
      </vt:variant>
      <vt:variant>
        <vt:lpwstr>_Toc289092422</vt:lpwstr>
      </vt:variant>
      <vt:variant>
        <vt:i4>2031670</vt:i4>
      </vt:variant>
      <vt:variant>
        <vt:i4>248</vt:i4>
      </vt:variant>
      <vt:variant>
        <vt:i4>0</vt:i4>
      </vt:variant>
      <vt:variant>
        <vt:i4>5</vt:i4>
      </vt:variant>
      <vt:variant>
        <vt:lpwstr/>
      </vt:variant>
      <vt:variant>
        <vt:lpwstr>_Toc289092421</vt:lpwstr>
      </vt:variant>
      <vt:variant>
        <vt:i4>2031670</vt:i4>
      </vt:variant>
      <vt:variant>
        <vt:i4>242</vt:i4>
      </vt:variant>
      <vt:variant>
        <vt:i4>0</vt:i4>
      </vt:variant>
      <vt:variant>
        <vt:i4>5</vt:i4>
      </vt:variant>
      <vt:variant>
        <vt:lpwstr/>
      </vt:variant>
      <vt:variant>
        <vt:lpwstr>_Toc289092420</vt:lpwstr>
      </vt:variant>
      <vt:variant>
        <vt:i4>1835062</vt:i4>
      </vt:variant>
      <vt:variant>
        <vt:i4>236</vt:i4>
      </vt:variant>
      <vt:variant>
        <vt:i4>0</vt:i4>
      </vt:variant>
      <vt:variant>
        <vt:i4>5</vt:i4>
      </vt:variant>
      <vt:variant>
        <vt:lpwstr/>
      </vt:variant>
      <vt:variant>
        <vt:lpwstr>_Toc289092419</vt:lpwstr>
      </vt:variant>
      <vt:variant>
        <vt:i4>1835062</vt:i4>
      </vt:variant>
      <vt:variant>
        <vt:i4>230</vt:i4>
      </vt:variant>
      <vt:variant>
        <vt:i4>0</vt:i4>
      </vt:variant>
      <vt:variant>
        <vt:i4>5</vt:i4>
      </vt:variant>
      <vt:variant>
        <vt:lpwstr/>
      </vt:variant>
      <vt:variant>
        <vt:lpwstr>_Toc289092418</vt:lpwstr>
      </vt:variant>
      <vt:variant>
        <vt:i4>1835062</vt:i4>
      </vt:variant>
      <vt:variant>
        <vt:i4>224</vt:i4>
      </vt:variant>
      <vt:variant>
        <vt:i4>0</vt:i4>
      </vt:variant>
      <vt:variant>
        <vt:i4>5</vt:i4>
      </vt:variant>
      <vt:variant>
        <vt:lpwstr/>
      </vt:variant>
      <vt:variant>
        <vt:lpwstr>_Toc289092417</vt:lpwstr>
      </vt:variant>
      <vt:variant>
        <vt:i4>1835062</vt:i4>
      </vt:variant>
      <vt:variant>
        <vt:i4>218</vt:i4>
      </vt:variant>
      <vt:variant>
        <vt:i4>0</vt:i4>
      </vt:variant>
      <vt:variant>
        <vt:i4>5</vt:i4>
      </vt:variant>
      <vt:variant>
        <vt:lpwstr/>
      </vt:variant>
      <vt:variant>
        <vt:lpwstr>_Toc289092416</vt:lpwstr>
      </vt:variant>
      <vt:variant>
        <vt:i4>1835062</vt:i4>
      </vt:variant>
      <vt:variant>
        <vt:i4>212</vt:i4>
      </vt:variant>
      <vt:variant>
        <vt:i4>0</vt:i4>
      </vt:variant>
      <vt:variant>
        <vt:i4>5</vt:i4>
      </vt:variant>
      <vt:variant>
        <vt:lpwstr/>
      </vt:variant>
      <vt:variant>
        <vt:lpwstr>_Toc289092415</vt:lpwstr>
      </vt:variant>
      <vt:variant>
        <vt:i4>1835062</vt:i4>
      </vt:variant>
      <vt:variant>
        <vt:i4>206</vt:i4>
      </vt:variant>
      <vt:variant>
        <vt:i4>0</vt:i4>
      </vt:variant>
      <vt:variant>
        <vt:i4>5</vt:i4>
      </vt:variant>
      <vt:variant>
        <vt:lpwstr/>
      </vt:variant>
      <vt:variant>
        <vt:lpwstr>_Toc289092414</vt:lpwstr>
      </vt:variant>
      <vt:variant>
        <vt:i4>1835062</vt:i4>
      </vt:variant>
      <vt:variant>
        <vt:i4>200</vt:i4>
      </vt:variant>
      <vt:variant>
        <vt:i4>0</vt:i4>
      </vt:variant>
      <vt:variant>
        <vt:i4>5</vt:i4>
      </vt:variant>
      <vt:variant>
        <vt:lpwstr/>
      </vt:variant>
      <vt:variant>
        <vt:lpwstr>_Toc289092413</vt:lpwstr>
      </vt:variant>
      <vt:variant>
        <vt:i4>1835062</vt:i4>
      </vt:variant>
      <vt:variant>
        <vt:i4>194</vt:i4>
      </vt:variant>
      <vt:variant>
        <vt:i4>0</vt:i4>
      </vt:variant>
      <vt:variant>
        <vt:i4>5</vt:i4>
      </vt:variant>
      <vt:variant>
        <vt:lpwstr/>
      </vt:variant>
      <vt:variant>
        <vt:lpwstr>_Toc289092412</vt:lpwstr>
      </vt:variant>
      <vt:variant>
        <vt:i4>1835062</vt:i4>
      </vt:variant>
      <vt:variant>
        <vt:i4>188</vt:i4>
      </vt:variant>
      <vt:variant>
        <vt:i4>0</vt:i4>
      </vt:variant>
      <vt:variant>
        <vt:i4>5</vt:i4>
      </vt:variant>
      <vt:variant>
        <vt:lpwstr/>
      </vt:variant>
      <vt:variant>
        <vt:lpwstr>_Toc289092411</vt:lpwstr>
      </vt:variant>
      <vt:variant>
        <vt:i4>1835062</vt:i4>
      </vt:variant>
      <vt:variant>
        <vt:i4>182</vt:i4>
      </vt:variant>
      <vt:variant>
        <vt:i4>0</vt:i4>
      </vt:variant>
      <vt:variant>
        <vt:i4>5</vt:i4>
      </vt:variant>
      <vt:variant>
        <vt:lpwstr/>
      </vt:variant>
      <vt:variant>
        <vt:lpwstr>_Toc289092410</vt:lpwstr>
      </vt:variant>
      <vt:variant>
        <vt:i4>1900598</vt:i4>
      </vt:variant>
      <vt:variant>
        <vt:i4>176</vt:i4>
      </vt:variant>
      <vt:variant>
        <vt:i4>0</vt:i4>
      </vt:variant>
      <vt:variant>
        <vt:i4>5</vt:i4>
      </vt:variant>
      <vt:variant>
        <vt:lpwstr/>
      </vt:variant>
      <vt:variant>
        <vt:lpwstr>_Toc289092409</vt:lpwstr>
      </vt:variant>
      <vt:variant>
        <vt:i4>1900598</vt:i4>
      </vt:variant>
      <vt:variant>
        <vt:i4>170</vt:i4>
      </vt:variant>
      <vt:variant>
        <vt:i4>0</vt:i4>
      </vt:variant>
      <vt:variant>
        <vt:i4>5</vt:i4>
      </vt:variant>
      <vt:variant>
        <vt:lpwstr/>
      </vt:variant>
      <vt:variant>
        <vt:lpwstr>_Toc289092408</vt:lpwstr>
      </vt:variant>
      <vt:variant>
        <vt:i4>1900598</vt:i4>
      </vt:variant>
      <vt:variant>
        <vt:i4>164</vt:i4>
      </vt:variant>
      <vt:variant>
        <vt:i4>0</vt:i4>
      </vt:variant>
      <vt:variant>
        <vt:i4>5</vt:i4>
      </vt:variant>
      <vt:variant>
        <vt:lpwstr/>
      </vt:variant>
      <vt:variant>
        <vt:lpwstr>_Toc289092407</vt:lpwstr>
      </vt:variant>
      <vt:variant>
        <vt:i4>1900598</vt:i4>
      </vt:variant>
      <vt:variant>
        <vt:i4>158</vt:i4>
      </vt:variant>
      <vt:variant>
        <vt:i4>0</vt:i4>
      </vt:variant>
      <vt:variant>
        <vt:i4>5</vt:i4>
      </vt:variant>
      <vt:variant>
        <vt:lpwstr/>
      </vt:variant>
      <vt:variant>
        <vt:lpwstr>_Toc289092406</vt:lpwstr>
      </vt:variant>
      <vt:variant>
        <vt:i4>1900598</vt:i4>
      </vt:variant>
      <vt:variant>
        <vt:i4>152</vt:i4>
      </vt:variant>
      <vt:variant>
        <vt:i4>0</vt:i4>
      </vt:variant>
      <vt:variant>
        <vt:i4>5</vt:i4>
      </vt:variant>
      <vt:variant>
        <vt:lpwstr/>
      </vt:variant>
      <vt:variant>
        <vt:lpwstr>_Toc289092405</vt:lpwstr>
      </vt:variant>
      <vt:variant>
        <vt:i4>1900598</vt:i4>
      </vt:variant>
      <vt:variant>
        <vt:i4>146</vt:i4>
      </vt:variant>
      <vt:variant>
        <vt:i4>0</vt:i4>
      </vt:variant>
      <vt:variant>
        <vt:i4>5</vt:i4>
      </vt:variant>
      <vt:variant>
        <vt:lpwstr/>
      </vt:variant>
      <vt:variant>
        <vt:lpwstr>_Toc289092404</vt:lpwstr>
      </vt:variant>
      <vt:variant>
        <vt:i4>1900598</vt:i4>
      </vt:variant>
      <vt:variant>
        <vt:i4>140</vt:i4>
      </vt:variant>
      <vt:variant>
        <vt:i4>0</vt:i4>
      </vt:variant>
      <vt:variant>
        <vt:i4>5</vt:i4>
      </vt:variant>
      <vt:variant>
        <vt:lpwstr/>
      </vt:variant>
      <vt:variant>
        <vt:lpwstr>_Toc289092403</vt:lpwstr>
      </vt:variant>
      <vt:variant>
        <vt:i4>1900598</vt:i4>
      </vt:variant>
      <vt:variant>
        <vt:i4>134</vt:i4>
      </vt:variant>
      <vt:variant>
        <vt:i4>0</vt:i4>
      </vt:variant>
      <vt:variant>
        <vt:i4>5</vt:i4>
      </vt:variant>
      <vt:variant>
        <vt:lpwstr/>
      </vt:variant>
      <vt:variant>
        <vt:lpwstr>_Toc289092402</vt:lpwstr>
      </vt:variant>
      <vt:variant>
        <vt:i4>1900598</vt:i4>
      </vt:variant>
      <vt:variant>
        <vt:i4>128</vt:i4>
      </vt:variant>
      <vt:variant>
        <vt:i4>0</vt:i4>
      </vt:variant>
      <vt:variant>
        <vt:i4>5</vt:i4>
      </vt:variant>
      <vt:variant>
        <vt:lpwstr/>
      </vt:variant>
      <vt:variant>
        <vt:lpwstr>_Toc289092401</vt:lpwstr>
      </vt:variant>
      <vt:variant>
        <vt:i4>1900598</vt:i4>
      </vt:variant>
      <vt:variant>
        <vt:i4>122</vt:i4>
      </vt:variant>
      <vt:variant>
        <vt:i4>0</vt:i4>
      </vt:variant>
      <vt:variant>
        <vt:i4>5</vt:i4>
      </vt:variant>
      <vt:variant>
        <vt:lpwstr/>
      </vt:variant>
      <vt:variant>
        <vt:lpwstr>_Toc289092400</vt:lpwstr>
      </vt:variant>
      <vt:variant>
        <vt:i4>1310769</vt:i4>
      </vt:variant>
      <vt:variant>
        <vt:i4>116</vt:i4>
      </vt:variant>
      <vt:variant>
        <vt:i4>0</vt:i4>
      </vt:variant>
      <vt:variant>
        <vt:i4>5</vt:i4>
      </vt:variant>
      <vt:variant>
        <vt:lpwstr/>
      </vt:variant>
      <vt:variant>
        <vt:lpwstr>_Toc289092399</vt:lpwstr>
      </vt:variant>
      <vt:variant>
        <vt:i4>1310769</vt:i4>
      </vt:variant>
      <vt:variant>
        <vt:i4>110</vt:i4>
      </vt:variant>
      <vt:variant>
        <vt:i4>0</vt:i4>
      </vt:variant>
      <vt:variant>
        <vt:i4>5</vt:i4>
      </vt:variant>
      <vt:variant>
        <vt:lpwstr/>
      </vt:variant>
      <vt:variant>
        <vt:lpwstr>_Toc289092398</vt:lpwstr>
      </vt:variant>
      <vt:variant>
        <vt:i4>1310769</vt:i4>
      </vt:variant>
      <vt:variant>
        <vt:i4>104</vt:i4>
      </vt:variant>
      <vt:variant>
        <vt:i4>0</vt:i4>
      </vt:variant>
      <vt:variant>
        <vt:i4>5</vt:i4>
      </vt:variant>
      <vt:variant>
        <vt:lpwstr/>
      </vt:variant>
      <vt:variant>
        <vt:lpwstr>_Toc289092397</vt:lpwstr>
      </vt:variant>
      <vt:variant>
        <vt:i4>1310769</vt:i4>
      </vt:variant>
      <vt:variant>
        <vt:i4>98</vt:i4>
      </vt:variant>
      <vt:variant>
        <vt:i4>0</vt:i4>
      </vt:variant>
      <vt:variant>
        <vt:i4>5</vt:i4>
      </vt:variant>
      <vt:variant>
        <vt:lpwstr/>
      </vt:variant>
      <vt:variant>
        <vt:lpwstr>_Toc289092396</vt:lpwstr>
      </vt:variant>
      <vt:variant>
        <vt:i4>1310769</vt:i4>
      </vt:variant>
      <vt:variant>
        <vt:i4>92</vt:i4>
      </vt:variant>
      <vt:variant>
        <vt:i4>0</vt:i4>
      </vt:variant>
      <vt:variant>
        <vt:i4>5</vt:i4>
      </vt:variant>
      <vt:variant>
        <vt:lpwstr/>
      </vt:variant>
      <vt:variant>
        <vt:lpwstr>_Toc289092395</vt:lpwstr>
      </vt:variant>
      <vt:variant>
        <vt:i4>1310769</vt:i4>
      </vt:variant>
      <vt:variant>
        <vt:i4>86</vt:i4>
      </vt:variant>
      <vt:variant>
        <vt:i4>0</vt:i4>
      </vt:variant>
      <vt:variant>
        <vt:i4>5</vt:i4>
      </vt:variant>
      <vt:variant>
        <vt:lpwstr/>
      </vt:variant>
      <vt:variant>
        <vt:lpwstr>_Toc289092394</vt:lpwstr>
      </vt:variant>
      <vt:variant>
        <vt:i4>1310769</vt:i4>
      </vt:variant>
      <vt:variant>
        <vt:i4>80</vt:i4>
      </vt:variant>
      <vt:variant>
        <vt:i4>0</vt:i4>
      </vt:variant>
      <vt:variant>
        <vt:i4>5</vt:i4>
      </vt:variant>
      <vt:variant>
        <vt:lpwstr/>
      </vt:variant>
      <vt:variant>
        <vt:lpwstr>_Toc289092393</vt:lpwstr>
      </vt:variant>
      <vt:variant>
        <vt:i4>1310769</vt:i4>
      </vt:variant>
      <vt:variant>
        <vt:i4>74</vt:i4>
      </vt:variant>
      <vt:variant>
        <vt:i4>0</vt:i4>
      </vt:variant>
      <vt:variant>
        <vt:i4>5</vt:i4>
      </vt:variant>
      <vt:variant>
        <vt:lpwstr/>
      </vt:variant>
      <vt:variant>
        <vt:lpwstr>_Toc289092392</vt:lpwstr>
      </vt:variant>
      <vt:variant>
        <vt:i4>1310769</vt:i4>
      </vt:variant>
      <vt:variant>
        <vt:i4>68</vt:i4>
      </vt:variant>
      <vt:variant>
        <vt:i4>0</vt:i4>
      </vt:variant>
      <vt:variant>
        <vt:i4>5</vt:i4>
      </vt:variant>
      <vt:variant>
        <vt:lpwstr/>
      </vt:variant>
      <vt:variant>
        <vt:lpwstr>_Toc289092391</vt:lpwstr>
      </vt:variant>
      <vt:variant>
        <vt:i4>1310769</vt:i4>
      </vt:variant>
      <vt:variant>
        <vt:i4>62</vt:i4>
      </vt:variant>
      <vt:variant>
        <vt:i4>0</vt:i4>
      </vt:variant>
      <vt:variant>
        <vt:i4>5</vt:i4>
      </vt:variant>
      <vt:variant>
        <vt:lpwstr/>
      </vt:variant>
      <vt:variant>
        <vt:lpwstr>_Toc289092390</vt:lpwstr>
      </vt:variant>
      <vt:variant>
        <vt:i4>1376305</vt:i4>
      </vt:variant>
      <vt:variant>
        <vt:i4>56</vt:i4>
      </vt:variant>
      <vt:variant>
        <vt:i4>0</vt:i4>
      </vt:variant>
      <vt:variant>
        <vt:i4>5</vt:i4>
      </vt:variant>
      <vt:variant>
        <vt:lpwstr/>
      </vt:variant>
      <vt:variant>
        <vt:lpwstr>_Toc289092389</vt:lpwstr>
      </vt:variant>
      <vt:variant>
        <vt:i4>1376305</vt:i4>
      </vt:variant>
      <vt:variant>
        <vt:i4>50</vt:i4>
      </vt:variant>
      <vt:variant>
        <vt:i4>0</vt:i4>
      </vt:variant>
      <vt:variant>
        <vt:i4>5</vt:i4>
      </vt:variant>
      <vt:variant>
        <vt:lpwstr/>
      </vt:variant>
      <vt:variant>
        <vt:lpwstr>_Toc289092388</vt:lpwstr>
      </vt:variant>
      <vt:variant>
        <vt:i4>1376305</vt:i4>
      </vt:variant>
      <vt:variant>
        <vt:i4>44</vt:i4>
      </vt:variant>
      <vt:variant>
        <vt:i4>0</vt:i4>
      </vt:variant>
      <vt:variant>
        <vt:i4>5</vt:i4>
      </vt:variant>
      <vt:variant>
        <vt:lpwstr/>
      </vt:variant>
      <vt:variant>
        <vt:lpwstr>_Toc289092387</vt:lpwstr>
      </vt:variant>
      <vt:variant>
        <vt:i4>1376305</vt:i4>
      </vt:variant>
      <vt:variant>
        <vt:i4>38</vt:i4>
      </vt:variant>
      <vt:variant>
        <vt:i4>0</vt:i4>
      </vt:variant>
      <vt:variant>
        <vt:i4>5</vt:i4>
      </vt:variant>
      <vt:variant>
        <vt:lpwstr/>
      </vt:variant>
      <vt:variant>
        <vt:lpwstr>_Toc289092386</vt:lpwstr>
      </vt:variant>
      <vt:variant>
        <vt:i4>1376305</vt:i4>
      </vt:variant>
      <vt:variant>
        <vt:i4>32</vt:i4>
      </vt:variant>
      <vt:variant>
        <vt:i4>0</vt:i4>
      </vt:variant>
      <vt:variant>
        <vt:i4>5</vt:i4>
      </vt:variant>
      <vt:variant>
        <vt:lpwstr/>
      </vt:variant>
      <vt:variant>
        <vt:lpwstr>_Toc289092385</vt:lpwstr>
      </vt:variant>
      <vt:variant>
        <vt:i4>1376305</vt:i4>
      </vt:variant>
      <vt:variant>
        <vt:i4>26</vt:i4>
      </vt:variant>
      <vt:variant>
        <vt:i4>0</vt:i4>
      </vt:variant>
      <vt:variant>
        <vt:i4>5</vt:i4>
      </vt:variant>
      <vt:variant>
        <vt:lpwstr/>
      </vt:variant>
      <vt:variant>
        <vt:lpwstr>_Toc289092384</vt:lpwstr>
      </vt:variant>
      <vt:variant>
        <vt:i4>1376305</vt:i4>
      </vt:variant>
      <vt:variant>
        <vt:i4>20</vt:i4>
      </vt:variant>
      <vt:variant>
        <vt:i4>0</vt:i4>
      </vt:variant>
      <vt:variant>
        <vt:i4>5</vt:i4>
      </vt:variant>
      <vt:variant>
        <vt:lpwstr/>
      </vt:variant>
      <vt:variant>
        <vt:lpwstr>_Toc289092383</vt:lpwstr>
      </vt:variant>
      <vt:variant>
        <vt:i4>1376305</vt:i4>
      </vt:variant>
      <vt:variant>
        <vt:i4>14</vt:i4>
      </vt:variant>
      <vt:variant>
        <vt:i4>0</vt:i4>
      </vt:variant>
      <vt:variant>
        <vt:i4>5</vt:i4>
      </vt:variant>
      <vt:variant>
        <vt:lpwstr/>
      </vt:variant>
      <vt:variant>
        <vt:lpwstr>_Toc289092382</vt:lpwstr>
      </vt:variant>
      <vt:variant>
        <vt:i4>1376305</vt:i4>
      </vt:variant>
      <vt:variant>
        <vt:i4>8</vt:i4>
      </vt:variant>
      <vt:variant>
        <vt:i4>0</vt:i4>
      </vt:variant>
      <vt:variant>
        <vt:i4>5</vt:i4>
      </vt:variant>
      <vt:variant>
        <vt:lpwstr/>
      </vt:variant>
      <vt:variant>
        <vt:lpwstr>_Toc289092381</vt:lpwstr>
      </vt:variant>
      <vt:variant>
        <vt:i4>1376305</vt:i4>
      </vt:variant>
      <vt:variant>
        <vt:i4>2</vt:i4>
      </vt:variant>
      <vt:variant>
        <vt:i4>0</vt:i4>
      </vt:variant>
      <vt:variant>
        <vt:i4>5</vt:i4>
      </vt:variant>
      <vt:variant>
        <vt:lpwstr/>
      </vt:variant>
      <vt:variant>
        <vt:lpwstr>_Toc28909238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even.Hill</dc:creator>
  <cp:lastModifiedBy>Steven Hill</cp:lastModifiedBy>
  <cp:revision>17</cp:revision>
  <cp:lastPrinted>2016-10-10T18:01:00Z</cp:lastPrinted>
  <dcterms:created xsi:type="dcterms:W3CDTF">2017-10-26T13:53:00Z</dcterms:created>
  <dcterms:modified xsi:type="dcterms:W3CDTF">2017-10-31T13:43:00Z</dcterms:modified>
</cp:coreProperties>
</file>